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360A925" w14:textId="462965DC" w:rsidR="00E93210" w:rsidRPr="006453D9" w:rsidRDefault="00E93210" w:rsidP="00735236">
      <w:pPr>
        <w:pStyle w:val="MDPI11articletype"/>
        <w:tabs>
          <w:tab w:val="right" w:pos="10466"/>
        </w:tabs>
      </w:pPr>
      <w:r w:rsidRPr="006453D9">
        <w:t>Review</w:t>
      </w:r>
      <w:r w:rsidR="00735236">
        <w:tab/>
      </w:r>
    </w:p>
    <w:p w14:paraId="4E45AAA9" w14:textId="38D62867" w:rsidR="00E93210" w:rsidRPr="001335E2" w:rsidRDefault="003A446E" w:rsidP="00735236">
      <w:pPr>
        <w:pStyle w:val="MDPI12title"/>
        <w:rPr>
          <w:strike/>
          <w:rPrChange w:id="0" w:author="Janusz Kulon" w:date="2024-01-18T14:26:00Z">
            <w:rPr/>
          </w:rPrChange>
        </w:rPr>
      </w:pPr>
      <w:r>
        <w:t xml:space="preserve">Smart-Sensing Chairs for Sitting Posture </w:t>
      </w:r>
      <w:r w:rsidR="007E4020">
        <w:t xml:space="preserve">Detection, </w:t>
      </w:r>
      <w:r>
        <w:t>Classification</w:t>
      </w:r>
      <w:r w:rsidR="00735819">
        <w:t xml:space="preserve"> </w:t>
      </w:r>
      <w:r w:rsidR="001335E2">
        <w:t>and Monitoring</w:t>
      </w:r>
      <w:r w:rsidR="00420A3D">
        <w:t>: A Systematic Literature Review</w:t>
      </w:r>
    </w:p>
    <w:p w14:paraId="61B0F467" w14:textId="1E855F07" w:rsidR="00913916" w:rsidRPr="002917A1" w:rsidRDefault="00FE4368" w:rsidP="00E93210">
      <w:pPr>
        <w:pStyle w:val="MDPI13authornames"/>
      </w:pPr>
      <w:commentRangeStart w:id="1"/>
      <w:r>
        <w:t>David</w:t>
      </w:r>
      <w:r w:rsidR="00661460">
        <w:t xml:space="preserve"> Odesola</w:t>
      </w:r>
      <w:r w:rsidR="00E93210" w:rsidRPr="00D945EC">
        <w:t xml:space="preserve"> </w:t>
      </w:r>
      <w:r w:rsidR="00C213F2" w:rsidRPr="001F31D1">
        <w:rPr>
          <w:vertAlign w:val="superscript"/>
        </w:rPr>
        <w:t>1</w:t>
      </w:r>
      <w:r w:rsidR="00C213F2">
        <w:t xml:space="preserve"> Janusz</w:t>
      </w:r>
      <w:r w:rsidR="00735819">
        <w:t xml:space="preserve"> Kulon </w:t>
      </w:r>
      <w:commentRangeEnd w:id="1"/>
      <w:r w:rsidR="000965BE">
        <w:rPr>
          <w:vertAlign w:val="superscript"/>
        </w:rPr>
        <w:t>1</w:t>
      </w:r>
      <w:r w:rsidR="00E276EB">
        <w:rPr>
          <w:rStyle w:val="CommentReference"/>
          <w:rFonts w:eastAsia="SimSun"/>
          <w:b w:val="0"/>
          <w:lang w:eastAsia="zh-CN" w:bidi="ar-SA"/>
        </w:rPr>
        <w:commentReference w:id="1"/>
      </w:r>
      <w:r w:rsidR="00A575AC">
        <w:t xml:space="preserve"> , </w:t>
      </w:r>
      <w:r w:rsidR="00CD35FD">
        <w:t>Shiny Verghese</w:t>
      </w:r>
      <w:r w:rsidR="000965BE">
        <w:t xml:space="preserve"> </w:t>
      </w:r>
      <w:r w:rsidR="000965BE">
        <w:rPr>
          <w:vertAlign w:val="superscript"/>
        </w:rPr>
        <w:t>1</w:t>
      </w:r>
      <w:commentRangeStart w:id="2"/>
      <w:commentRangeEnd w:id="2"/>
      <w:r w:rsidR="000965BE">
        <w:rPr>
          <w:rStyle w:val="CommentReference"/>
          <w:rFonts w:eastAsia="SimSun"/>
          <w:b w:val="0"/>
          <w:lang w:eastAsia="zh-CN" w:bidi="ar-SA"/>
        </w:rPr>
        <w:commentReference w:id="2"/>
      </w:r>
      <w:r w:rsidR="00CD35FD">
        <w:t>, Adam Partlow</w:t>
      </w:r>
      <w:r w:rsidR="00521F2D">
        <w:t xml:space="preserve"> </w:t>
      </w:r>
      <w:r w:rsidR="000965BE">
        <w:rPr>
          <w:vertAlign w:val="superscript"/>
        </w:rPr>
        <w:t>2</w:t>
      </w:r>
      <w:commentRangeStart w:id="3"/>
      <w:commentRangeEnd w:id="3"/>
      <w:r w:rsidR="000965BE">
        <w:rPr>
          <w:rStyle w:val="CommentReference"/>
          <w:rFonts w:eastAsia="SimSun"/>
          <w:b w:val="0"/>
          <w:lang w:eastAsia="zh-CN" w:bidi="ar-SA"/>
        </w:rPr>
        <w:commentReference w:id="3"/>
      </w:r>
      <w:r w:rsidR="000965BE">
        <w:t xml:space="preserve">, </w:t>
      </w:r>
      <w:r w:rsidR="00CD35FD">
        <w:t>and Colin Gibson</w:t>
      </w:r>
      <w:r w:rsidR="00521F2D">
        <w:t xml:space="preserve"> </w:t>
      </w:r>
      <w:r w:rsidR="000965BE">
        <w:rPr>
          <w:vertAlign w:val="superscript"/>
        </w:rPr>
        <w:t>2</w:t>
      </w:r>
      <w:commentRangeStart w:id="4"/>
      <w:commentRangeEnd w:id="4"/>
      <w:r w:rsidR="000965BE">
        <w:rPr>
          <w:rStyle w:val="CommentReference"/>
          <w:rFonts w:eastAsia="SimSun"/>
          <w:b w:val="0"/>
          <w:lang w:eastAsia="zh-CN" w:bidi="ar-SA"/>
        </w:rPr>
        <w:commentReference w:id="4"/>
      </w:r>
    </w:p>
    <w:tbl>
      <w:tblPr>
        <w:tblpPr w:leftFromText="198" w:rightFromText="198" w:vertAnchor="page" w:horzAnchor="margin" w:tblpY="11276"/>
        <w:tblW w:w="2410" w:type="dxa"/>
        <w:tblLayout w:type="fixed"/>
        <w:tblCellMar>
          <w:left w:w="0" w:type="dxa"/>
          <w:right w:w="0" w:type="dxa"/>
        </w:tblCellMar>
        <w:tblLook w:val="04A0" w:firstRow="1" w:lastRow="0" w:firstColumn="1" w:lastColumn="0" w:noHBand="0" w:noVBand="1"/>
      </w:tblPr>
      <w:tblGrid>
        <w:gridCol w:w="2410"/>
      </w:tblGrid>
      <w:tr w:rsidR="00913916" w:rsidRPr="00BB5199" w14:paraId="499ACFEE" w14:textId="77777777">
        <w:tc>
          <w:tcPr>
            <w:tcW w:w="2410" w:type="dxa"/>
            <w:shd w:val="clear" w:color="auto" w:fill="auto"/>
          </w:tcPr>
          <w:p w14:paraId="5C9CF98B" w14:textId="77777777" w:rsidR="00913916" w:rsidRPr="00BB5199" w:rsidRDefault="00913916">
            <w:pPr>
              <w:pStyle w:val="MDPI61Citation"/>
              <w:spacing w:after="120" w:line="240" w:lineRule="exact"/>
              <w:rPr>
                <w:lang w:val="en-GB"/>
              </w:rPr>
            </w:pPr>
            <w:r w:rsidRPr="00BB5199">
              <w:rPr>
                <w:b/>
                <w:lang w:val="en-GB"/>
              </w:rPr>
              <w:t xml:space="preserve">Citation: </w:t>
            </w:r>
            <w:r w:rsidRPr="00BB5199">
              <w:rPr>
                <w:lang w:val="en-GB"/>
              </w:rPr>
              <w:t>To be added by editorial staff during production.</w:t>
            </w:r>
          </w:p>
          <w:p w14:paraId="0D1E3971" w14:textId="52B01A13" w:rsidR="00913916" w:rsidRPr="00BB5199" w:rsidRDefault="00913916">
            <w:pPr>
              <w:pStyle w:val="MDPI14history"/>
              <w:spacing w:before="120" w:after="120"/>
              <w:rPr>
                <w:rFonts w:ascii="SimSun" w:eastAsia="SimSun" w:hAnsi="SimSun" w:cs="SimSun"/>
                <w:lang w:val="en-GB" w:eastAsia="zh-CN"/>
              </w:rPr>
            </w:pPr>
            <w:r w:rsidRPr="00BB5199">
              <w:rPr>
                <w:lang w:val="en-GB"/>
              </w:rPr>
              <w:t xml:space="preserve">Academic Editor: </w:t>
            </w:r>
            <w:r w:rsidR="00A87033" w:rsidRPr="00BB5199">
              <w:rPr>
                <w:lang w:val="en-GB"/>
              </w:rPr>
              <w:t>First name</w:t>
            </w:r>
            <w:r w:rsidRPr="00BB5199">
              <w:rPr>
                <w:lang w:val="en-GB"/>
              </w:rPr>
              <w:t xml:space="preserve"> Lastname</w:t>
            </w:r>
          </w:p>
          <w:p w14:paraId="5B8E65C3" w14:textId="77777777" w:rsidR="00913916" w:rsidRPr="00BB5199" w:rsidRDefault="00913916">
            <w:pPr>
              <w:pStyle w:val="MDPI14history"/>
              <w:spacing w:before="120"/>
              <w:rPr>
                <w:rFonts w:ascii="SimSun" w:eastAsia="SimSun" w:hAnsi="SimSun" w:cs="SimSun"/>
                <w:lang w:val="en-GB"/>
              </w:rPr>
            </w:pPr>
            <w:r w:rsidRPr="00BB5199">
              <w:rPr>
                <w:szCs w:val="14"/>
                <w:lang w:val="en-GB"/>
              </w:rPr>
              <w:t>Received: date</w:t>
            </w:r>
          </w:p>
          <w:p w14:paraId="00E2CF26" w14:textId="77777777" w:rsidR="00913916" w:rsidRPr="00BB5199" w:rsidRDefault="00913916">
            <w:pPr>
              <w:pStyle w:val="MDPI14history"/>
              <w:rPr>
                <w:szCs w:val="14"/>
                <w:lang w:val="en-GB"/>
              </w:rPr>
            </w:pPr>
            <w:r w:rsidRPr="00BB5199">
              <w:rPr>
                <w:szCs w:val="14"/>
                <w:lang w:val="en-GB"/>
              </w:rPr>
              <w:t>Revised: date</w:t>
            </w:r>
          </w:p>
          <w:p w14:paraId="18318819" w14:textId="77777777" w:rsidR="00913916" w:rsidRPr="00BB5199" w:rsidRDefault="00913916">
            <w:pPr>
              <w:pStyle w:val="MDPI14history"/>
              <w:rPr>
                <w:szCs w:val="14"/>
                <w:lang w:val="en-GB"/>
              </w:rPr>
            </w:pPr>
            <w:r w:rsidRPr="00BB5199">
              <w:rPr>
                <w:szCs w:val="14"/>
                <w:lang w:val="en-GB"/>
              </w:rPr>
              <w:t>Accepted: date</w:t>
            </w:r>
          </w:p>
          <w:p w14:paraId="3F3EEFC4" w14:textId="77777777" w:rsidR="00913916" w:rsidRPr="00BB5199" w:rsidRDefault="00913916">
            <w:pPr>
              <w:pStyle w:val="MDPI14history"/>
              <w:spacing w:after="120"/>
              <w:rPr>
                <w:szCs w:val="14"/>
                <w:lang w:val="en-GB"/>
              </w:rPr>
            </w:pPr>
            <w:r w:rsidRPr="00BB5199">
              <w:rPr>
                <w:szCs w:val="14"/>
                <w:lang w:val="en-GB"/>
              </w:rPr>
              <w:t>Published: date</w:t>
            </w:r>
          </w:p>
          <w:p w14:paraId="6C80F885" w14:textId="77777777" w:rsidR="00913916" w:rsidRPr="00BB5199" w:rsidRDefault="00913916">
            <w:pPr>
              <w:adjustRightInd w:val="0"/>
              <w:snapToGrid w:val="0"/>
              <w:spacing w:before="120" w:line="240" w:lineRule="atLeast"/>
              <w:ind w:right="113"/>
              <w:jc w:val="left"/>
              <w:rPr>
                <w:rFonts w:eastAsia="DengXian"/>
                <w:bCs/>
                <w:sz w:val="14"/>
                <w:szCs w:val="14"/>
                <w:lang w:val="en-GB" w:bidi="en-US"/>
              </w:rPr>
            </w:pPr>
            <w:r w:rsidRPr="00BB5199">
              <w:rPr>
                <w:rFonts w:eastAsia="DengXian"/>
                <w:noProof/>
                <w:lang w:val="en-GB"/>
              </w:rPr>
              <w:drawing>
                <wp:inline distT="0" distB="0" distL="0" distR="0" wp14:anchorId="40311406" wp14:editId="35D9F482">
                  <wp:extent cx="692785" cy="249555"/>
                  <wp:effectExtent l="0" t="0" r="0" b="0"/>
                  <wp:docPr id="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92785" cy="249555"/>
                          </a:xfrm>
                          <a:prstGeom prst="rect">
                            <a:avLst/>
                          </a:prstGeom>
                          <a:noFill/>
                          <a:ln>
                            <a:noFill/>
                          </a:ln>
                        </pic:spPr>
                      </pic:pic>
                    </a:graphicData>
                  </a:graphic>
                </wp:inline>
              </w:drawing>
            </w:r>
          </w:p>
          <w:p w14:paraId="2ACB0565" w14:textId="77777777" w:rsidR="00913916" w:rsidRPr="00BB5199" w:rsidRDefault="00913916" w:rsidP="00554016">
            <w:pPr>
              <w:pStyle w:val="MDPI72Copyright"/>
              <w:rPr>
                <w:rFonts w:eastAsia="DengXian"/>
                <w:lang w:bidi="en-US"/>
              </w:rPr>
            </w:pPr>
            <w:r w:rsidRPr="00BB5199">
              <w:rPr>
                <w:rFonts w:eastAsia="DengXian"/>
                <w:b/>
                <w:lang w:bidi="en-US"/>
              </w:rPr>
              <w:t>Copyright:</w:t>
            </w:r>
            <w:r w:rsidRPr="00BB5199">
              <w:rPr>
                <w:rFonts w:eastAsia="DengXian"/>
                <w:lang w:bidi="en-US"/>
              </w:rPr>
              <w:t xml:space="preserve"> </w:t>
            </w:r>
            <w:r w:rsidR="003C7292" w:rsidRPr="00BB5199">
              <w:rPr>
                <w:rFonts w:eastAsia="DengXian"/>
                <w:lang w:bidi="en-US"/>
              </w:rPr>
              <w:t>© 2024 by the</w:t>
            </w:r>
            <w:r w:rsidRPr="00BB5199">
              <w:rPr>
                <w:rFonts w:eastAsia="DengXian"/>
                <w:lang w:bidi="en-US"/>
              </w:rPr>
              <w:t xml:space="preserve"> authors. Submitted for possible open access publication under the terms and conditions of the Creative Commons Attribution (CC BY) license (https://creativecommons.org/licenses/by/4.0/).</w:t>
            </w:r>
          </w:p>
        </w:tc>
      </w:tr>
    </w:tbl>
    <w:p w14:paraId="5327A7F0" w14:textId="48CF8874" w:rsidR="00E93210" w:rsidRPr="008E399F" w:rsidRDefault="00897848" w:rsidP="00E93210">
      <w:pPr>
        <w:pStyle w:val="MDPI16affiliation"/>
        <w:rPr>
          <w:lang w:val="en-GB"/>
          <w:rPrChange w:id="5" w:author="Janusz Kulon" w:date="2024-01-18T12:44:00Z">
            <w:rPr/>
          </w:rPrChange>
        </w:rPr>
      </w:pPr>
      <w:r w:rsidRPr="008E399F">
        <w:rPr>
          <w:vertAlign w:val="superscript"/>
          <w:lang w:val="en-GB"/>
          <w:rPrChange w:id="6" w:author="Janusz Kulon" w:date="2024-01-18T12:44:00Z">
            <w:rPr>
              <w:vertAlign w:val="superscript"/>
            </w:rPr>
          </w:rPrChange>
        </w:rPr>
        <w:t>1</w:t>
      </w:r>
      <w:r w:rsidR="00E93210" w:rsidRPr="008E399F">
        <w:rPr>
          <w:lang w:val="en-GB"/>
          <w:rPrChange w:id="7" w:author="Janusz Kulon" w:date="2024-01-18T12:44:00Z">
            <w:rPr/>
          </w:rPrChange>
        </w:rPr>
        <w:tab/>
      </w:r>
      <w:r w:rsidR="00FE0DCF" w:rsidRPr="008E399F">
        <w:rPr>
          <w:lang w:val="en-GB"/>
        </w:rPr>
        <w:t>Faculty of Computing, Engineering and Science</w:t>
      </w:r>
      <w:r w:rsidR="001442BA" w:rsidRPr="008E399F">
        <w:rPr>
          <w:lang w:val="en-GB"/>
        </w:rPr>
        <w:t>, University</w:t>
      </w:r>
      <w:r w:rsidR="002D527E" w:rsidRPr="008E399F">
        <w:rPr>
          <w:lang w:val="en-GB"/>
        </w:rPr>
        <w:t xml:space="preserve"> of South Wales, </w:t>
      </w:r>
      <w:r w:rsidR="00EE3E7E">
        <w:rPr>
          <w:lang w:val="en-GB"/>
        </w:rPr>
        <w:t>Pontypridd, Wales,</w:t>
      </w:r>
      <w:r w:rsidR="002D527E" w:rsidRPr="008E399F">
        <w:rPr>
          <w:lang w:val="en-GB"/>
        </w:rPr>
        <w:t xml:space="preserve"> U</w:t>
      </w:r>
      <w:r w:rsidR="004546AA">
        <w:rPr>
          <w:lang w:val="en-GB"/>
        </w:rPr>
        <w:t>K</w:t>
      </w:r>
      <w:r w:rsidR="00E95767" w:rsidRPr="008E399F">
        <w:rPr>
          <w:lang w:val="en-GB"/>
        </w:rPr>
        <w:t>;</w:t>
      </w:r>
      <w:r w:rsidR="00E93210" w:rsidRPr="008E399F">
        <w:rPr>
          <w:lang w:val="en-GB"/>
          <w:rPrChange w:id="8" w:author="Janusz Kulon" w:date="2024-01-18T12:44:00Z">
            <w:rPr/>
          </w:rPrChange>
        </w:rPr>
        <w:t xml:space="preserve"> </w:t>
      </w:r>
      <w:r w:rsidR="00BB5199" w:rsidRPr="008E399F">
        <w:rPr>
          <w:lang w:val="en-GB"/>
          <w:rPrChange w:id="9" w:author="Janusz Kulon" w:date="2024-01-18T12:44:00Z">
            <w:rPr/>
          </w:rPrChange>
        </w:rPr>
        <w:t>30025293@southwales.ac.uk</w:t>
      </w:r>
      <w:r w:rsidR="00BB5199" w:rsidRPr="008E399F">
        <w:rPr>
          <w:lang w:val="en-GB"/>
        </w:rPr>
        <w:t xml:space="preserve">; </w:t>
      </w:r>
      <w:r w:rsidR="00422435" w:rsidRPr="008E399F">
        <w:rPr>
          <w:lang w:val="en-GB"/>
          <w:rPrChange w:id="10" w:author="Janusz Kulon" w:date="2024-01-18T12:44:00Z">
            <w:rPr/>
          </w:rPrChange>
        </w:rPr>
        <w:t>j.kulon@southwales.ac.uk</w:t>
      </w:r>
      <w:r w:rsidR="00422435" w:rsidRPr="008E399F">
        <w:rPr>
          <w:lang w:val="en-GB"/>
        </w:rPr>
        <w:t>; shiny.verghese@southwales.ac.uk</w:t>
      </w:r>
    </w:p>
    <w:p w14:paraId="676785BE" w14:textId="5B367A44" w:rsidR="00E93210" w:rsidRPr="008E399F" w:rsidRDefault="00E93210" w:rsidP="008E399F">
      <w:pPr>
        <w:pStyle w:val="MDPI16affiliation"/>
        <w:rPr>
          <w:lang w:val="en-GB"/>
        </w:rPr>
      </w:pPr>
      <w:r w:rsidRPr="008E399F">
        <w:rPr>
          <w:vertAlign w:val="superscript"/>
          <w:lang w:val="en-GB"/>
          <w:rPrChange w:id="11" w:author="Janusz Kulon" w:date="2024-01-18T12:44:00Z">
            <w:rPr>
              <w:vertAlign w:val="superscript"/>
            </w:rPr>
          </w:rPrChange>
        </w:rPr>
        <w:t>2</w:t>
      </w:r>
      <w:r w:rsidRPr="008E399F">
        <w:rPr>
          <w:lang w:val="en-GB"/>
          <w:rPrChange w:id="12" w:author="Janusz Kulon" w:date="2024-01-18T12:44:00Z">
            <w:rPr/>
          </w:rPrChange>
        </w:rPr>
        <w:tab/>
      </w:r>
      <w:r w:rsidR="0045409B" w:rsidRPr="0045409B">
        <w:rPr>
          <w:lang w:val="en-GB"/>
        </w:rPr>
        <w:t>Rehabilitation Engineering Unit</w:t>
      </w:r>
      <w:r w:rsidR="0045409B">
        <w:rPr>
          <w:lang w:val="en-GB"/>
        </w:rPr>
        <w:t xml:space="preserve">, </w:t>
      </w:r>
      <w:r w:rsidR="008E399F" w:rsidRPr="008E399F">
        <w:rPr>
          <w:lang w:val="en-GB"/>
        </w:rPr>
        <w:t>Cardiff and Vale University Health Board, Cardiff,</w:t>
      </w:r>
      <w:r w:rsidR="00EE3E7E">
        <w:rPr>
          <w:lang w:val="en-GB"/>
        </w:rPr>
        <w:t xml:space="preserve"> Wales,</w:t>
      </w:r>
      <w:r w:rsidR="008E399F" w:rsidRPr="008E399F">
        <w:rPr>
          <w:lang w:val="en-GB"/>
        </w:rPr>
        <w:t xml:space="preserve"> UK</w:t>
      </w:r>
      <w:r w:rsidR="00E95767" w:rsidRPr="008E399F">
        <w:rPr>
          <w:lang w:val="en-GB"/>
        </w:rPr>
        <w:t>;</w:t>
      </w:r>
      <w:r w:rsidRPr="008E399F">
        <w:rPr>
          <w:lang w:val="en-GB"/>
          <w:rPrChange w:id="13" w:author="Janusz Kulon" w:date="2024-01-18T12:44:00Z">
            <w:rPr/>
          </w:rPrChange>
        </w:rPr>
        <w:t xml:space="preserve"> </w:t>
      </w:r>
      <w:r w:rsidR="00735236" w:rsidRPr="008E399F">
        <w:rPr>
          <w:lang w:val="en-GB"/>
          <w:rPrChange w:id="14" w:author="Janusz Kulon" w:date="2024-01-18T12:44:00Z">
            <w:rPr/>
          </w:rPrChange>
        </w:rPr>
        <w:t>j.kulon@southwales.ac.uk</w:t>
      </w:r>
    </w:p>
    <w:p w14:paraId="59A2212A" w14:textId="30B5FE5C" w:rsidR="00381B0E" w:rsidRPr="004C7DB0" w:rsidRDefault="00E93210" w:rsidP="004C7DB0">
      <w:pPr>
        <w:pStyle w:val="MDPI17abstract"/>
        <w:rPr>
          <w:ins w:id="15" w:author="Janusz Kulon" w:date="2024-01-18T14:20:00Z"/>
          <w:bCs/>
          <w:color w:val="FF0000"/>
          <w:szCs w:val="18"/>
        </w:rPr>
      </w:pPr>
      <w:r w:rsidRPr="00550626">
        <w:rPr>
          <w:b/>
          <w:szCs w:val="18"/>
        </w:rPr>
        <w:t>Abstract:</w:t>
      </w:r>
      <w:r w:rsidR="00735236">
        <w:rPr>
          <w:bCs/>
          <w:szCs w:val="18"/>
        </w:rPr>
        <w:t xml:space="preserve"> </w:t>
      </w:r>
      <w:r w:rsidR="00902F90">
        <w:rPr>
          <w:bCs/>
          <w:szCs w:val="18"/>
        </w:rPr>
        <w:t>Improper s</w:t>
      </w:r>
      <w:r w:rsidR="00735236">
        <w:rPr>
          <w:bCs/>
          <w:szCs w:val="18"/>
        </w:rPr>
        <w:t>itting posture</w:t>
      </w:r>
      <w:r w:rsidR="00497B82">
        <w:rPr>
          <w:bCs/>
          <w:szCs w:val="18"/>
        </w:rPr>
        <w:t xml:space="preserve"> </w:t>
      </w:r>
      <w:r w:rsidR="00043D16">
        <w:rPr>
          <w:bCs/>
          <w:szCs w:val="18"/>
        </w:rPr>
        <w:t>is the act of sitting in an asymmetric</w:t>
      </w:r>
      <w:r w:rsidR="004A3D5D">
        <w:rPr>
          <w:bCs/>
          <w:szCs w:val="18"/>
        </w:rPr>
        <w:t xml:space="preserve"> or an uneven way</w:t>
      </w:r>
      <w:r w:rsidR="00E9715D">
        <w:rPr>
          <w:bCs/>
          <w:szCs w:val="18"/>
        </w:rPr>
        <w:t xml:space="preserve">. If </w:t>
      </w:r>
      <w:r w:rsidR="00E9715D" w:rsidRPr="005B1E55">
        <w:rPr>
          <w:bCs/>
          <w:color w:val="auto"/>
          <w:szCs w:val="18"/>
        </w:rPr>
        <w:t>maintained</w:t>
      </w:r>
      <w:r w:rsidR="00735236" w:rsidRPr="005B1E55">
        <w:rPr>
          <w:bCs/>
          <w:color w:val="auto"/>
          <w:szCs w:val="18"/>
        </w:rPr>
        <w:t xml:space="preserve"> </w:t>
      </w:r>
      <w:r w:rsidR="00E9715D" w:rsidRPr="005B1E55">
        <w:rPr>
          <w:bCs/>
          <w:color w:val="auto"/>
          <w:szCs w:val="18"/>
        </w:rPr>
        <w:t xml:space="preserve">for an </w:t>
      </w:r>
      <w:r w:rsidR="00735236" w:rsidRPr="005B1E55">
        <w:rPr>
          <w:bCs/>
          <w:color w:val="auto"/>
          <w:szCs w:val="18"/>
        </w:rPr>
        <w:t>extended period</w:t>
      </w:r>
      <w:r w:rsidR="00E9715D" w:rsidRPr="005B1E55">
        <w:rPr>
          <w:bCs/>
          <w:color w:val="auto"/>
          <w:szCs w:val="18"/>
        </w:rPr>
        <w:t xml:space="preserve">, it </w:t>
      </w:r>
      <w:r w:rsidR="00735236" w:rsidRPr="005B1E55">
        <w:rPr>
          <w:bCs/>
          <w:color w:val="auto"/>
          <w:szCs w:val="18"/>
        </w:rPr>
        <w:t>can negatively affect one’s wellbeing and can lead to long-term health conditions</w:t>
      </w:r>
      <w:r w:rsidR="00C070E8" w:rsidRPr="005B1E55">
        <w:rPr>
          <w:bCs/>
          <w:color w:val="auto"/>
          <w:szCs w:val="18"/>
        </w:rPr>
        <w:t xml:space="preserve"> such as spinal deformity</w:t>
      </w:r>
      <w:r w:rsidR="00A35127" w:rsidRPr="005B1E55">
        <w:rPr>
          <w:bCs/>
          <w:color w:val="auto"/>
          <w:szCs w:val="18"/>
        </w:rPr>
        <w:t xml:space="preserve"> and musculoskeletal disorders</w:t>
      </w:r>
      <w:r w:rsidR="00735236" w:rsidRPr="005B1E55">
        <w:rPr>
          <w:bCs/>
          <w:color w:val="auto"/>
          <w:szCs w:val="18"/>
        </w:rPr>
        <w:t>.</w:t>
      </w:r>
      <w:r w:rsidR="003879C2" w:rsidRPr="005B1E55">
        <w:rPr>
          <w:bCs/>
          <w:color w:val="auto"/>
          <w:szCs w:val="18"/>
        </w:rPr>
        <w:t xml:space="preserve"> </w:t>
      </w:r>
      <w:r w:rsidR="002C44D5" w:rsidRPr="005B1E55">
        <w:rPr>
          <w:bCs/>
          <w:color w:val="auto"/>
          <w:szCs w:val="18"/>
        </w:rPr>
        <w:t>With the current advancement in sensor</w:t>
      </w:r>
      <w:r w:rsidR="00755FD4" w:rsidRPr="005B1E55">
        <w:rPr>
          <w:bCs/>
          <w:color w:val="auto"/>
          <w:szCs w:val="18"/>
        </w:rPr>
        <w:t xml:space="preserve"> technology, </w:t>
      </w:r>
      <w:r w:rsidR="009D47FE" w:rsidRPr="005B1E55">
        <w:rPr>
          <w:bCs/>
          <w:color w:val="auto"/>
          <w:szCs w:val="18"/>
        </w:rPr>
        <w:t>there are different methods</w:t>
      </w:r>
      <w:r w:rsidR="005E25DB" w:rsidRPr="005B1E55">
        <w:rPr>
          <w:bCs/>
          <w:color w:val="auto"/>
          <w:szCs w:val="18"/>
        </w:rPr>
        <w:t xml:space="preserve"> that are</w:t>
      </w:r>
      <w:r w:rsidR="009D47FE" w:rsidRPr="005B1E55">
        <w:rPr>
          <w:bCs/>
          <w:color w:val="auto"/>
          <w:szCs w:val="18"/>
        </w:rPr>
        <w:t xml:space="preserve"> being employed </w:t>
      </w:r>
      <w:r w:rsidR="00024C20" w:rsidRPr="005B1E55">
        <w:rPr>
          <w:bCs/>
          <w:color w:val="auto"/>
          <w:szCs w:val="18"/>
        </w:rPr>
        <w:t xml:space="preserve">within the research sphere with hopes of tackling improper sitting postures. </w:t>
      </w:r>
      <w:r w:rsidR="00755FD4" w:rsidRPr="005B1E55">
        <w:rPr>
          <w:bCs/>
          <w:color w:val="auto"/>
          <w:szCs w:val="18"/>
        </w:rPr>
        <w:t>This</w:t>
      </w:r>
      <w:r w:rsidR="001F3965" w:rsidRPr="005B1E55">
        <w:rPr>
          <w:bCs/>
          <w:color w:val="auto"/>
          <w:szCs w:val="18"/>
        </w:rPr>
        <w:t xml:space="preserve"> </w:t>
      </w:r>
      <w:r w:rsidR="00FE630E" w:rsidRPr="005B1E55">
        <w:rPr>
          <w:bCs/>
          <w:color w:val="auto"/>
          <w:szCs w:val="18"/>
        </w:rPr>
        <w:t xml:space="preserve">study aims </w:t>
      </w:r>
      <w:r w:rsidR="00A843F6" w:rsidRPr="005B1E55">
        <w:rPr>
          <w:bCs/>
          <w:color w:val="auto"/>
          <w:szCs w:val="18"/>
        </w:rPr>
        <w:t>to systematically review</w:t>
      </w:r>
      <w:r w:rsidR="004223D5" w:rsidRPr="005B1E55">
        <w:rPr>
          <w:bCs/>
          <w:color w:val="auto"/>
          <w:szCs w:val="18"/>
        </w:rPr>
        <w:t xml:space="preserve"> </w:t>
      </w:r>
      <w:r w:rsidR="009D47FE" w:rsidRPr="005B1E55">
        <w:rPr>
          <w:bCs/>
          <w:color w:val="auto"/>
          <w:szCs w:val="18"/>
        </w:rPr>
        <w:t>some of the existing literature</w:t>
      </w:r>
      <w:r w:rsidR="00C64437" w:rsidRPr="005B1E55">
        <w:rPr>
          <w:bCs/>
          <w:color w:val="auto"/>
          <w:szCs w:val="18"/>
        </w:rPr>
        <w:t xml:space="preserve"> </w:t>
      </w:r>
      <w:r w:rsidR="00ED78EF" w:rsidRPr="005B1E55">
        <w:rPr>
          <w:bCs/>
          <w:color w:val="auto"/>
          <w:szCs w:val="18"/>
        </w:rPr>
        <w:t>to</w:t>
      </w:r>
      <w:r w:rsidR="00C64437" w:rsidRPr="005B1E55">
        <w:rPr>
          <w:bCs/>
          <w:color w:val="auto"/>
          <w:szCs w:val="18"/>
        </w:rPr>
        <w:t xml:space="preserve"> </w:t>
      </w:r>
      <w:r w:rsidR="002B1557" w:rsidRPr="005B1E55">
        <w:rPr>
          <w:bCs/>
          <w:color w:val="auto"/>
          <w:szCs w:val="18"/>
        </w:rPr>
        <w:t>shed some insight into</w:t>
      </w:r>
      <w:r w:rsidR="00C64437" w:rsidRPr="005B1E55">
        <w:rPr>
          <w:bCs/>
          <w:color w:val="auto"/>
          <w:szCs w:val="18"/>
        </w:rPr>
        <w:t xml:space="preserve"> the</w:t>
      </w:r>
      <w:r w:rsidR="003B684D" w:rsidRPr="005B1E55">
        <w:rPr>
          <w:bCs/>
          <w:color w:val="auto"/>
          <w:szCs w:val="18"/>
        </w:rPr>
        <w:t xml:space="preserve"> common </w:t>
      </w:r>
      <w:r w:rsidR="002739C4" w:rsidRPr="005B1E55">
        <w:rPr>
          <w:bCs/>
          <w:color w:val="auto"/>
          <w:szCs w:val="18"/>
        </w:rPr>
        <w:t xml:space="preserve">approaches being </w:t>
      </w:r>
      <w:r w:rsidR="002B1557" w:rsidRPr="005B1E55">
        <w:rPr>
          <w:bCs/>
          <w:color w:val="auto"/>
          <w:szCs w:val="18"/>
        </w:rPr>
        <w:t>adopted</w:t>
      </w:r>
      <w:r w:rsidR="002739C4" w:rsidRPr="005B1E55">
        <w:rPr>
          <w:bCs/>
          <w:color w:val="auto"/>
          <w:szCs w:val="18"/>
        </w:rPr>
        <w:t xml:space="preserve"> in the detection</w:t>
      </w:r>
      <w:r w:rsidR="00A87A08" w:rsidRPr="005B1E55">
        <w:rPr>
          <w:bCs/>
          <w:color w:val="auto"/>
          <w:szCs w:val="18"/>
        </w:rPr>
        <w:t xml:space="preserve"> and classification</w:t>
      </w:r>
      <w:r w:rsidR="002739C4" w:rsidRPr="005B1E55">
        <w:rPr>
          <w:bCs/>
          <w:color w:val="auto"/>
          <w:szCs w:val="18"/>
        </w:rPr>
        <w:t xml:space="preserve"> of improper sitting postures. </w:t>
      </w:r>
      <w:r w:rsidR="007D0D00" w:rsidRPr="005B1E55">
        <w:rPr>
          <w:bCs/>
          <w:color w:val="auto"/>
          <w:szCs w:val="18"/>
        </w:rPr>
        <w:t xml:space="preserve">Over the past 2 decades, various </w:t>
      </w:r>
      <w:r w:rsidR="004A176C" w:rsidRPr="005B1E55">
        <w:rPr>
          <w:bCs/>
          <w:color w:val="auto"/>
          <w:szCs w:val="18"/>
        </w:rPr>
        <w:t>research studies</w:t>
      </w:r>
      <w:r w:rsidR="00BE6576">
        <w:rPr>
          <w:bCs/>
          <w:color w:val="auto"/>
          <w:szCs w:val="18"/>
        </w:rPr>
        <w:t xml:space="preserve"> have</w:t>
      </w:r>
      <w:r w:rsidR="004A176C" w:rsidRPr="005B1E55">
        <w:rPr>
          <w:bCs/>
          <w:color w:val="auto"/>
          <w:szCs w:val="18"/>
        </w:rPr>
        <w:t xml:space="preserve"> </w:t>
      </w:r>
      <w:r w:rsidR="00035BA7" w:rsidRPr="005B1E55">
        <w:rPr>
          <w:bCs/>
          <w:color w:val="auto"/>
          <w:szCs w:val="18"/>
        </w:rPr>
        <w:t xml:space="preserve">explored the concept of a smart sensing chair </w:t>
      </w:r>
      <w:r w:rsidR="00B6112C" w:rsidRPr="005B1E55">
        <w:rPr>
          <w:bCs/>
          <w:color w:val="auto"/>
          <w:szCs w:val="18"/>
        </w:rPr>
        <w:t xml:space="preserve">in the monitoring of sitting postures. </w:t>
      </w:r>
      <w:r w:rsidR="00BE6576">
        <w:rPr>
          <w:bCs/>
          <w:color w:val="auto"/>
          <w:szCs w:val="18"/>
        </w:rPr>
        <w:t>Furthermore, a</w:t>
      </w:r>
      <w:r w:rsidR="00D32E2F" w:rsidRPr="005B1E55">
        <w:rPr>
          <w:bCs/>
          <w:color w:val="auto"/>
          <w:szCs w:val="18"/>
        </w:rPr>
        <w:t xml:space="preserve">n in-depth search </w:t>
      </w:r>
      <w:r w:rsidR="009639EC" w:rsidRPr="005B1E55">
        <w:rPr>
          <w:bCs/>
          <w:color w:val="auto"/>
          <w:szCs w:val="18"/>
        </w:rPr>
        <w:t xml:space="preserve">was conducted </w:t>
      </w:r>
      <w:r w:rsidR="00D32E2F" w:rsidRPr="005B1E55">
        <w:rPr>
          <w:bCs/>
          <w:color w:val="auto"/>
          <w:szCs w:val="18"/>
        </w:rPr>
        <w:t xml:space="preserve">across </w:t>
      </w:r>
      <w:r w:rsidR="001D6A40" w:rsidRPr="005B1E55">
        <w:rPr>
          <w:bCs/>
          <w:color w:val="auto"/>
          <w:szCs w:val="18"/>
        </w:rPr>
        <w:t>3 main</w:t>
      </w:r>
      <w:r w:rsidR="00D32E2F" w:rsidRPr="005B1E55">
        <w:rPr>
          <w:bCs/>
          <w:color w:val="auto"/>
          <w:szCs w:val="18"/>
        </w:rPr>
        <w:t xml:space="preserve"> research databases</w:t>
      </w:r>
      <w:r w:rsidR="001D6A40" w:rsidRPr="005B1E55">
        <w:rPr>
          <w:bCs/>
          <w:color w:val="auto"/>
          <w:szCs w:val="18"/>
        </w:rPr>
        <w:t xml:space="preserve"> </w:t>
      </w:r>
      <w:r w:rsidR="009639EC" w:rsidRPr="005B1E55">
        <w:rPr>
          <w:bCs/>
          <w:color w:val="auto"/>
          <w:szCs w:val="18"/>
        </w:rPr>
        <w:t xml:space="preserve">which were </w:t>
      </w:r>
      <w:r w:rsidR="001D6A40" w:rsidRPr="005B1E55">
        <w:rPr>
          <w:bCs/>
          <w:color w:val="auto"/>
          <w:szCs w:val="18"/>
        </w:rPr>
        <w:t xml:space="preserve">MDPI, IEEE, and </w:t>
      </w:r>
      <w:r w:rsidR="00A2309D" w:rsidRPr="005B1E55">
        <w:rPr>
          <w:bCs/>
          <w:color w:val="auto"/>
          <w:szCs w:val="18"/>
        </w:rPr>
        <w:t>Google Scholar.</w:t>
      </w:r>
      <w:r w:rsidR="00B75AC7" w:rsidRPr="005B1E55">
        <w:rPr>
          <w:bCs/>
          <w:color w:val="auto"/>
          <w:szCs w:val="18"/>
        </w:rPr>
        <w:t xml:space="preserve"> The selection criteria </w:t>
      </w:r>
      <w:r w:rsidR="00F431CA" w:rsidRPr="005B1E55">
        <w:rPr>
          <w:bCs/>
          <w:color w:val="auto"/>
          <w:szCs w:val="18"/>
        </w:rPr>
        <w:t>primarily</w:t>
      </w:r>
      <w:r w:rsidR="004E37AA" w:rsidRPr="005B1E55">
        <w:rPr>
          <w:bCs/>
          <w:color w:val="auto"/>
          <w:szCs w:val="18"/>
        </w:rPr>
        <w:t xml:space="preserve"> focused on studies that used non-invasive means in the </w:t>
      </w:r>
      <w:r w:rsidR="00F431CA" w:rsidRPr="005B1E55">
        <w:rPr>
          <w:bCs/>
          <w:color w:val="auto"/>
          <w:szCs w:val="18"/>
        </w:rPr>
        <w:t>monitoring of sitting postures.</w:t>
      </w:r>
      <w:r w:rsidR="002D7871" w:rsidRPr="005B1E55">
        <w:rPr>
          <w:bCs/>
          <w:color w:val="auto"/>
          <w:szCs w:val="18"/>
        </w:rPr>
        <w:t xml:space="preserve"> A</w:t>
      </w:r>
      <w:r w:rsidR="009E584D" w:rsidRPr="005B1E55">
        <w:rPr>
          <w:bCs/>
          <w:color w:val="auto"/>
          <w:szCs w:val="18"/>
        </w:rPr>
        <w:t xml:space="preserve">fter filtering out all the </w:t>
      </w:r>
      <w:r w:rsidR="009E584D" w:rsidRPr="00B10C9C">
        <w:rPr>
          <w:bCs/>
          <w:color w:val="auto"/>
          <w:szCs w:val="18"/>
        </w:rPr>
        <w:t>irrelevant and duplicated articles</w:t>
      </w:r>
      <w:r w:rsidR="002D7871" w:rsidRPr="00B10C9C">
        <w:rPr>
          <w:bCs/>
          <w:color w:val="auto"/>
          <w:szCs w:val="18"/>
        </w:rPr>
        <w:t>, there w</w:t>
      </w:r>
      <w:r w:rsidR="00670CE4" w:rsidRPr="00B10C9C">
        <w:rPr>
          <w:bCs/>
          <w:color w:val="auto"/>
          <w:szCs w:val="18"/>
        </w:rPr>
        <w:t>ere</w:t>
      </w:r>
      <w:r w:rsidR="002D7871" w:rsidRPr="00B10C9C">
        <w:rPr>
          <w:bCs/>
          <w:color w:val="auto"/>
          <w:szCs w:val="18"/>
        </w:rPr>
        <w:t xml:space="preserve"> a total of 33 research articles and journals</w:t>
      </w:r>
      <w:r w:rsidR="00E9090D" w:rsidRPr="00B10C9C">
        <w:rPr>
          <w:bCs/>
          <w:color w:val="auto"/>
          <w:szCs w:val="18"/>
        </w:rPr>
        <w:t xml:space="preserve"> identified</w:t>
      </w:r>
      <w:r w:rsidR="009639EC" w:rsidRPr="00B10C9C">
        <w:rPr>
          <w:bCs/>
          <w:color w:val="auto"/>
          <w:szCs w:val="18"/>
        </w:rPr>
        <w:t>.</w:t>
      </w:r>
      <w:r w:rsidR="00904E60" w:rsidRPr="00B10C9C">
        <w:rPr>
          <w:bCs/>
          <w:color w:val="auto"/>
          <w:szCs w:val="18"/>
        </w:rPr>
        <w:t xml:space="preserve"> Overall, it was </w:t>
      </w:r>
      <w:r w:rsidR="006F4CE9" w:rsidRPr="00B10C9C">
        <w:rPr>
          <w:bCs/>
          <w:color w:val="auto"/>
          <w:szCs w:val="18"/>
        </w:rPr>
        <w:t>observed</w:t>
      </w:r>
      <w:r w:rsidR="00904E60" w:rsidRPr="00B10C9C">
        <w:rPr>
          <w:bCs/>
          <w:color w:val="auto"/>
          <w:szCs w:val="18"/>
        </w:rPr>
        <w:t xml:space="preserve"> that the Force Sensing Resistor (FSR) </w:t>
      </w:r>
      <w:r w:rsidR="00CC4E9D" w:rsidRPr="00B10C9C">
        <w:rPr>
          <w:bCs/>
          <w:color w:val="auto"/>
          <w:szCs w:val="18"/>
        </w:rPr>
        <w:t>is the commonly used sensor for sitting posture detection</w:t>
      </w:r>
      <w:r w:rsidR="00B90F41" w:rsidRPr="00B10C9C">
        <w:rPr>
          <w:bCs/>
          <w:color w:val="auto"/>
          <w:szCs w:val="18"/>
        </w:rPr>
        <w:t>s</w:t>
      </w:r>
      <w:r w:rsidR="00CC4E9D" w:rsidRPr="00B10C9C">
        <w:rPr>
          <w:bCs/>
          <w:color w:val="auto"/>
          <w:szCs w:val="18"/>
        </w:rPr>
        <w:t>.</w:t>
      </w:r>
      <w:r w:rsidR="00E06DD1" w:rsidRPr="00B10C9C">
        <w:rPr>
          <w:bCs/>
          <w:color w:val="auto"/>
          <w:szCs w:val="18"/>
        </w:rPr>
        <w:t xml:space="preserve"> Additionally,</w:t>
      </w:r>
      <w:r w:rsidR="00B53B6D" w:rsidRPr="00B10C9C">
        <w:rPr>
          <w:bCs/>
          <w:color w:val="auto"/>
          <w:szCs w:val="18"/>
        </w:rPr>
        <w:t xml:space="preserve"> the</w:t>
      </w:r>
      <w:r w:rsidR="00B53B6D" w:rsidRPr="00B10C9C">
        <w:rPr>
          <w:color w:val="auto"/>
        </w:rPr>
        <w:t xml:space="preserve"> </w:t>
      </w:r>
      <w:r w:rsidR="00B53B6D" w:rsidRPr="00B10C9C">
        <w:rPr>
          <w:bCs/>
          <w:color w:val="auto"/>
          <w:szCs w:val="18"/>
        </w:rPr>
        <w:t xml:space="preserve">CNN (Convolutional Neural Networks) and the ANN (Artificial Neural Networks) were 2 of the most used machine learning </w:t>
      </w:r>
      <w:r w:rsidR="004C7DB0" w:rsidRPr="00B10C9C">
        <w:rPr>
          <w:bCs/>
          <w:color w:val="auto"/>
          <w:szCs w:val="18"/>
        </w:rPr>
        <w:t>models</w:t>
      </w:r>
      <w:r w:rsidR="00B53B6D" w:rsidRPr="00B10C9C">
        <w:rPr>
          <w:bCs/>
          <w:color w:val="auto"/>
          <w:szCs w:val="18"/>
        </w:rPr>
        <w:t xml:space="preserve"> for </w:t>
      </w:r>
      <w:r w:rsidR="00FE325B" w:rsidRPr="00B10C9C">
        <w:rPr>
          <w:bCs/>
          <w:color w:val="auto"/>
          <w:szCs w:val="18"/>
        </w:rPr>
        <w:t>sitting posture classification</w:t>
      </w:r>
      <w:r w:rsidR="008368F5" w:rsidRPr="00B10C9C">
        <w:rPr>
          <w:bCs/>
          <w:color w:val="auto"/>
          <w:szCs w:val="18"/>
        </w:rPr>
        <w:t>. The reviewed studies also highlighted a</w:t>
      </w:r>
      <w:r w:rsidR="00A55167" w:rsidRPr="00B10C9C">
        <w:rPr>
          <w:bCs/>
          <w:color w:val="auto"/>
          <w:szCs w:val="18"/>
        </w:rPr>
        <w:t xml:space="preserve"> gap</w:t>
      </w:r>
      <w:r w:rsidR="00DA5D82" w:rsidRPr="00B10C9C">
        <w:rPr>
          <w:bCs/>
          <w:color w:val="auto"/>
          <w:szCs w:val="18"/>
        </w:rPr>
        <w:t xml:space="preserve"> </w:t>
      </w:r>
      <w:r w:rsidR="00E770F9" w:rsidRPr="00B10C9C">
        <w:rPr>
          <w:bCs/>
          <w:color w:val="auto"/>
          <w:szCs w:val="18"/>
        </w:rPr>
        <w:t>within the</w:t>
      </w:r>
      <w:r w:rsidR="00DA5D82" w:rsidRPr="00B10C9C">
        <w:rPr>
          <w:bCs/>
          <w:color w:val="auto"/>
          <w:szCs w:val="18"/>
        </w:rPr>
        <w:t xml:space="preserve"> research field,</w:t>
      </w:r>
      <w:r w:rsidR="00A55167" w:rsidRPr="00B10C9C">
        <w:rPr>
          <w:bCs/>
          <w:color w:val="auto"/>
          <w:szCs w:val="18"/>
        </w:rPr>
        <w:t xml:space="preserve"> </w:t>
      </w:r>
      <w:r w:rsidR="001A3085" w:rsidRPr="00B10C9C">
        <w:rPr>
          <w:bCs/>
          <w:color w:val="auto"/>
          <w:szCs w:val="18"/>
        </w:rPr>
        <w:t xml:space="preserve">revealing that </w:t>
      </w:r>
      <w:r w:rsidR="00013DA3" w:rsidRPr="00B10C9C">
        <w:rPr>
          <w:bCs/>
          <w:color w:val="auto"/>
          <w:szCs w:val="18"/>
        </w:rPr>
        <w:t>a significant</w:t>
      </w:r>
      <w:r w:rsidR="00106602" w:rsidRPr="00B10C9C">
        <w:rPr>
          <w:bCs/>
          <w:color w:val="auto"/>
          <w:szCs w:val="18"/>
        </w:rPr>
        <w:t xml:space="preserve"> </w:t>
      </w:r>
      <w:r w:rsidR="001A3085" w:rsidRPr="00B10C9C">
        <w:rPr>
          <w:bCs/>
          <w:color w:val="auto"/>
          <w:szCs w:val="18"/>
        </w:rPr>
        <w:t xml:space="preserve">emphasis is </w:t>
      </w:r>
      <w:r w:rsidR="00013DA3" w:rsidRPr="00B10C9C">
        <w:rPr>
          <w:bCs/>
          <w:color w:val="auto"/>
          <w:szCs w:val="18"/>
        </w:rPr>
        <w:t>drawn on the</w:t>
      </w:r>
      <w:r w:rsidR="00602D1F" w:rsidRPr="00B10C9C">
        <w:rPr>
          <w:bCs/>
          <w:color w:val="auto"/>
          <w:szCs w:val="18"/>
        </w:rPr>
        <w:t xml:space="preserve"> validati</w:t>
      </w:r>
      <w:r w:rsidR="00013DA3" w:rsidRPr="00B10C9C">
        <w:rPr>
          <w:bCs/>
          <w:color w:val="auto"/>
          <w:szCs w:val="18"/>
        </w:rPr>
        <w:t>ng the</w:t>
      </w:r>
      <w:r w:rsidR="00602D1F" w:rsidRPr="00B10C9C">
        <w:rPr>
          <w:bCs/>
          <w:color w:val="auto"/>
          <w:szCs w:val="18"/>
        </w:rPr>
        <w:t xml:space="preserve"> proposed sitting posture algorithm, while the </w:t>
      </w:r>
      <w:r w:rsidR="00B54269" w:rsidRPr="00B10C9C">
        <w:rPr>
          <w:bCs/>
          <w:color w:val="auto"/>
          <w:szCs w:val="18"/>
        </w:rPr>
        <w:t xml:space="preserve">critical </w:t>
      </w:r>
      <w:r w:rsidR="00602D1F" w:rsidRPr="00B10C9C">
        <w:rPr>
          <w:bCs/>
          <w:color w:val="auto"/>
          <w:szCs w:val="18"/>
        </w:rPr>
        <w:t>evaluation on th</w:t>
      </w:r>
      <w:r w:rsidR="00B54269" w:rsidRPr="00B10C9C">
        <w:rPr>
          <w:bCs/>
          <w:color w:val="auto"/>
          <w:szCs w:val="18"/>
        </w:rPr>
        <w:t>e user feedback system</w:t>
      </w:r>
      <w:r w:rsidR="000D745D" w:rsidRPr="00B10C9C">
        <w:rPr>
          <w:bCs/>
          <w:color w:val="auto"/>
          <w:szCs w:val="18"/>
        </w:rPr>
        <w:t xml:space="preserve"> for posture </w:t>
      </w:r>
      <w:r w:rsidR="00F71585" w:rsidRPr="00B10C9C">
        <w:rPr>
          <w:bCs/>
          <w:color w:val="auto"/>
          <w:szCs w:val="18"/>
        </w:rPr>
        <w:t>correction</w:t>
      </w:r>
      <w:r w:rsidR="00B54269" w:rsidRPr="00B10C9C">
        <w:rPr>
          <w:bCs/>
          <w:color w:val="auto"/>
          <w:szCs w:val="18"/>
        </w:rPr>
        <w:t xml:space="preserve"> is often dismissed</w:t>
      </w:r>
      <w:r w:rsidR="00670CE4" w:rsidRPr="00B10C9C">
        <w:rPr>
          <w:bCs/>
          <w:color w:val="auto"/>
          <w:szCs w:val="18"/>
        </w:rPr>
        <w:t xml:space="preserve"> upon</w:t>
      </w:r>
      <w:r w:rsidR="00B54269" w:rsidRPr="00B10C9C">
        <w:rPr>
          <w:bCs/>
          <w:color w:val="auto"/>
          <w:szCs w:val="18"/>
        </w:rPr>
        <w:t>.</w:t>
      </w:r>
    </w:p>
    <w:p w14:paraId="77D478EA" w14:textId="61CEE7DE" w:rsidR="00E93210" w:rsidRPr="00550626" w:rsidRDefault="00E93210" w:rsidP="00E93210">
      <w:pPr>
        <w:pStyle w:val="MDPI18keywords"/>
        <w:rPr>
          <w:szCs w:val="18"/>
        </w:rPr>
      </w:pPr>
      <w:r w:rsidRPr="00550626">
        <w:rPr>
          <w:b/>
          <w:szCs w:val="18"/>
        </w:rPr>
        <w:t xml:space="preserve">Keywords: </w:t>
      </w:r>
      <w:r w:rsidR="00153545">
        <w:rPr>
          <w:szCs w:val="18"/>
        </w:rPr>
        <w:t>smart sensing chair</w:t>
      </w:r>
      <w:r w:rsidRPr="00D945EC">
        <w:rPr>
          <w:szCs w:val="18"/>
        </w:rPr>
        <w:t>;</w:t>
      </w:r>
      <w:r w:rsidR="00153545">
        <w:rPr>
          <w:szCs w:val="18"/>
        </w:rPr>
        <w:t xml:space="preserve"> </w:t>
      </w:r>
      <w:r w:rsidR="00153545" w:rsidRPr="00153545">
        <w:rPr>
          <w:szCs w:val="18"/>
        </w:rPr>
        <w:t>musculoskeletal disorders</w:t>
      </w:r>
      <w:r w:rsidR="00153545">
        <w:rPr>
          <w:szCs w:val="18"/>
        </w:rPr>
        <w:t xml:space="preserve">; </w:t>
      </w:r>
      <w:r w:rsidR="00735236">
        <w:rPr>
          <w:szCs w:val="18"/>
        </w:rPr>
        <w:t>sitting posture classification</w:t>
      </w:r>
    </w:p>
    <w:p w14:paraId="2D2F9F79" w14:textId="77777777" w:rsidR="00E93210" w:rsidRPr="00550626" w:rsidRDefault="00E93210" w:rsidP="00E93210">
      <w:pPr>
        <w:pStyle w:val="MDPI19line"/>
      </w:pPr>
    </w:p>
    <w:p w14:paraId="4B339500" w14:textId="5A5A42B8" w:rsidR="00C44175" w:rsidRPr="00C44175" w:rsidRDefault="00E93210" w:rsidP="00517D4A">
      <w:pPr>
        <w:pStyle w:val="MDPI21heading1"/>
        <w:numPr>
          <w:ilvl w:val="0"/>
          <w:numId w:val="36"/>
        </w:numPr>
      </w:pPr>
      <w:r w:rsidRPr="00C44175">
        <w:t>Introduction</w:t>
      </w:r>
    </w:p>
    <w:p w14:paraId="2178AB55" w14:textId="4EAC833D" w:rsidR="00B31295" w:rsidRPr="00C44175" w:rsidRDefault="008B612F" w:rsidP="00C44175">
      <w:pPr>
        <w:pStyle w:val="MDPI31text"/>
        <w:rPr>
          <w:b/>
        </w:rPr>
      </w:pPr>
      <w:r>
        <w:t>In</w:t>
      </w:r>
      <w:r w:rsidR="00735236" w:rsidRPr="00735236">
        <w:t xml:space="preserve"> 2020 alone, musculoskeletal disorders (MSDs) had been ranked 2nd as the leading non-fatal disability which has been affecting more than a billion people worldwide</w:t>
      </w:r>
      <w:r>
        <w:t xml:space="preserve"> </w:t>
      </w:r>
      <w:r>
        <w:rPr>
          <w:b/>
        </w:rPr>
        <w:fldChar w:fldCharType="begin"/>
      </w:r>
      <w:r>
        <w:instrText xml:space="preserve"> ADDIN ZOTERO_ITEM CSL_CITATION {"citationID":"QSPCERTr","properties":{"formattedCitation":"[1]","plainCitation":"[1]","noteIndex":0},"citationItems":[{"id":184,"uris":["http://zotero.org/users/11398818/items/KBFQKKQV"],"itemData":{"id":184,"type":"article-journal","container-title":"The Lancet Rheumatology","DOI":"10.1016/S2665-9913(23)00232-1","ISSN":"26659913","issue":"11","journalAbbreviation":"The Lancet Rheumatology","language":"en","page":"e670-e682","source":"DOI.org (Crossref)","title":"Global, regional, and national burden of other musculoskeletal disorders, 1990–2020, and projections to 2050: a systematic analysis of the Global Burden of Disease Study 2021","title-short":"Global, regional, and national burden of other musculoskeletal disorders, 1990–2020, and projections to 2050","volume":"5","author":[{"family":"Gill","given":"Tiffany K"},{"family":"Mittinty","given":"Manasi Murthy"},{"family":"March","given":"Lyn M"},{"family":"Steinmetz","given":"Jaimie D"},{"family":"Culbreth","given":"Garland T"},{"family":"Cross","given":"Marita"},{"family":"Kopec","given":"Jacek A"},{"family":"Woolf","given":"Anthony D"},{"family":"Haile","given":"Lydia M"},{"family":"Hagins","given":"Hailey"},{"family":"Ong","given":"Kanyin Liane"},{"family":"Kopansky-Giles","given":"Deborah R"},{"family":"Dreinhoefer","given":"Karsten E"},{"family":"Betteridge","given":"Neil"},{"family":"Abbasian","given":"Mohammadreza"},{"family":"Abbasifard","given":"Mitra"},{"family":"Abedi","given":"Krishna"},{"family":"Adesina","given":"Miracle Ayomikun"},{"family":"Aithala","given":"Janardhana P"},{"family":"Akbarzadeh-Khiavi","given":"Mostafa"},{"family":"Al Thaher","given":"Yazan"},{"family":"Alalwan","given":"Tariq A"},{"family":"Alzahrani","given":"Hosam"},{"family":"Amiri","given":"Sohrab"},{"family":"Antony","given":"Benny"},{"family":"Arabloo","given":"Jalal"},{"family":"Aravkin","given":"Aleksandr Y"},{"family":"Arumugam","given":"Ashokan"},{"family":"Aryal","given":"Krishna K"},{"family":"Athari","given":"Seyyed Shamsadin"},{"family":"Atreya","given":"Alok"},{"family":"Baghdadi","given":"Soroush"},{"family":"Bardhan","given":"Mainak"},{"family":"Barrero","given":"Lope H"},{"family":"Bearne","given":"Lindsay M"},{"family":"Bekele","given":"Alehegn Bekele"},{"family":"Bensenor","given":"Isabela M"},{"family":"Bhardwaj","given":"Pankaj"},{"family":"Bhatti","given":"Rajbir"},{"family":"Bijani","given":"Ali"},{"family":"Bordianu","given":"Theresa"},{"family":"Bouaoud","given":"Souad"},{"family":"Briggs","given":"Andrew M"},{"family":"Cheema","given":"Huzaifa Ahmad"},{"family":"Christensen","given":"Steffan Wittrup McPhee"},{"family":"Chukwu","given":"Isaac Sunday"},{"family":"Clarsen","given":"Benjamin"},{"family":"Dai","given":"Xiaochen"},{"family":"De Luca","given":"Katie"},{"family":"Desye","given":"Belay"},{"family":"Dhimal","given":"Meghnath"},{"family":"Do","given":"Thanh Chi"},{"family":"Fagbamigbe","given":"Adeniyi Francis"},{"family":"Farokh Forghani","given":"Siamak"},{"family":"Ferreira","given":"Nuno"},{"family":"Ganesan","given":"Balasankar"},{"family":"Gebrehiwot","given":"Mesfin"},{"family":"Ghashghaee","given":"Ahmad"},{"family":"Graham","given":"Simon Matthew"},{"family":"Harlianto","given":"Netanja I"},{"family":"Hartvigsen","given":"Jan"},{"family":"Hasaballah","given":"Ahmed I"},{"family":"Hasanian","given":"Mohammad"},{"family":"Hassen","given":"Mohammed Bheser"},{"family":"Hay","given":"Simon I"},{"family":"Heidari","given":"Mohammad"},{"family":"Hsiao","given":"Alexander Kevin"},{"family":"Ilic","given":"Irena M"},{"family":"Jokar","given":"Mohammad"},{"family":"Khajuria","given":"Himanshu"},{"family":"Khan","given":"Md Jobair"},{"family":"Khanal","given":"Praval"},{"family":"Khateri","given":"Sorour"},{"family":"Kiadaliri","given":"Ali"},{"family":"Kim","given":"Min Seo"},{"family":"Kisa","given":"Adnan"},{"family":"Kolahi","given":"Ali-Asghar"},{"family":"Krishan","given":"Kewal"},{"family":"Krishnamoorthy","given":"Vijay"},{"family":"Landires","given":"Iván"},{"family":"Larijani","given":"Bagher"},{"family":"Le","given":"Thao Thi Thu"},{"family":"Lee","given":"Yo Han"},{"family":"Lim","given":"Stephen S"},{"family":"Lo","given":"Justin"},{"family":"Madani","given":"Seyedeh Panid"},{"family":"Malagón-Rojas","given":"Jeadran N"},{"family":"Malik","given":"Iram"},{"family":"Marateb","given":"Hamid Reza"},{"family":"Mathew","given":"Ashish J"},{"family":"Meretoja","given":"Tuomo J"},{"family":"Mesregah","given":"Mohamed Kamal"},{"family":"Mestrovic","given":"Tomislav"},{"family":"Mirahmadi","given":"Alireza"},{"family":"Misganaw","given":"Awoke"},{"family":"Mohaghegh","given":"Sadra"},{"family":"Mokdad","given":"Ali H"},{"family":"Momenzadeh","given":"Kaveh"},{"family":"Momtazmanesh","given":"Sara"},{"family":"Monasta","given":"Lorenzo"},{"family":"Moni","given":"Mohammad Ali"},{"family":"Moradi","given":"Yousef"},{"family":"Mostafavi","given":"Ebrahim"},{"family":"Muhammad","given":"Jibran Sualeh"},{"family":"Murray","given":"Christopher J L"},{"family":"Muthu","given":"Sathish"},{"family":"Nargus","given":"Shumaila"},{"family":"Nassereldine","given":"Hasan"},{"family":"Neupane","given":"Subas"},{"family":"Niazi","given":"Robina Khan"},{"family":"Oh","given":"In-Hwan"},{"family":"Okati-Aliabad","given":"Hassan"},{"family":"Oulhaj","given":"Abderrahim"},{"family":"Pacheco-Barrios","given":"Kevin"},{"family":"Park","given":"Seoyeon"},{"family":"Patel","given":"Jay"},{"family":"Pawar","given":"Shrikant"},{"family":"Pedersini","given":"Paolo"},{"family":"Peres","given":"Mario F P"},{"family":"Petcu","given":"Ionela-Roxana"},{"family":"Petermann-Rocha","given":"Fanny Emily"},{"family":"Poursadeqiyan","given":"Mohsen"},{"family":"Qattea","given":"Ibrahim"},{"family":"Qureshi","given":"Maryam Faiz"},{"family":"Rafferty","given":"Quinn"},{"family":"Rahimi-Dehgolan","given":"Shahram"},{"family":"Rahman","given":"Mosiur"},{"family":"Ramasamy","given":"Shakthi Kumaran"},{"family":"Rashedi","given":"Vahid"},{"family":"Redwan","given":"Elrashdy Moustafa Mohamed"},{"family":"Ribeiro","given":"Daniel Cury"},{"family":"Roever","given":"Leonardo"},{"family":"Safary","given":"Azam"},{"family":"Sagoe","given":"Dominic"},{"family":"Saheb Sharif-Askari","given":"Fatemeh"},{"family":"Sahebkar","given":"Amirhossein"},{"family":"Salehi","given":"Sana"},{"family":"Shafaat","given":"Amir"},{"family":"Shahabi","given":"Saeed"},{"family":"Sharma","given":"Saurab"},{"family":"Shashamo","given":"Bereket Beyene"},{"family":"Shiri","given":"Rahman"},{"family":"Singh","given":"Ambrish"},{"family":"Slater","given":"Helen"},{"family":"Smith","given":"Amanda E"},{"family":"Sunuwar","given":"Dev Ram"},{"family":"Tabish","given":"Mohammad"},{"family":"Tharwat","given":"Samar"},{"family":"Ullah","given":"Irfan"},{"family":"Valadan Tahbaz","given":"Sahel"},{"family":"Vasankari","given":"Tommi Juhani"},{"family":"Villafañe","given":"Jorge Hugo"},{"family":"Vollset","given":"Stein Emil"},{"family":"Wiangkham","given":"Taweewat"},{"family":"Yonemoto","given":"Naohiro"},{"family":"You","given":"Yuyi"},{"family":"Zare","given":"Iman"},{"family":"Zheng","given":"Peng"},{"family":"Vos","given":"Theo"},{"family":"Brooks","given":"Peter M"}],"issued":{"date-parts":[["2023",11]]}}}],"schema":"https://github.com/citation-style-language/schema/raw/master/csl-citation.json"} </w:instrText>
      </w:r>
      <w:r>
        <w:rPr>
          <w:b/>
        </w:rPr>
        <w:fldChar w:fldCharType="separate"/>
      </w:r>
      <w:r w:rsidRPr="00615581">
        <w:t>[1]</w:t>
      </w:r>
      <w:r>
        <w:rPr>
          <w:b/>
        </w:rPr>
        <w:fldChar w:fldCharType="end"/>
      </w:r>
      <w:r w:rsidR="00735236" w:rsidRPr="00735236">
        <w:t>.</w:t>
      </w:r>
      <w:r w:rsidR="005B52EB">
        <w:t xml:space="preserve"> It was </w:t>
      </w:r>
      <w:r w:rsidR="007E3569">
        <w:t xml:space="preserve">also </w:t>
      </w:r>
      <w:r w:rsidR="005B52EB">
        <w:t>reported that</w:t>
      </w:r>
      <w:r w:rsidR="00CD208D">
        <w:t xml:space="preserve"> over 7.1 million </w:t>
      </w:r>
      <w:r w:rsidR="008F05AB">
        <w:t xml:space="preserve">UK adults </w:t>
      </w:r>
      <w:r w:rsidR="00B83D03">
        <w:t>have been suffering with MSD</w:t>
      </w:r>
      <w:r w:rsidR="007E3569">
        <w:t xml:space="preserve"> and have cost the </w:t>
      </w:r>
      <w:r w:rsidR="006E7296">
        <w:t>economy</w:t>
      </w:r>
      <w:r w:rsidR="007E3569">
        <w:t xml:space="preserve"> over </w:t>
      </w:r>
      <w:r w:rsidR="007E3569" w:rsidRPr="007E3569">
        <w:t>£</w:t>
      </w:r>
      <w:r w:rsidR="007E3569">
        <w:t xml:space="preserve">4.1 </w:t>
      </w:r>
      <w:r w:rsidR="006E7296">
        <w:t>billion each year</w:t>
      </w:r>
      <w:r w:rsidR="00360976">
        <w:t xml:space="preserve"> </w:t>
      </w:r>
      <w:r w:rsidR="00360976">
        <w:rPr>
          <w:b/>
        </w:rPr>
        <w:fldChar w:fldCharType="begin"/>
      </w:r>
      <w:r w:rsidR="00360976">
        <w:instrText xml:space="preserve"> ADDIN ZOTERO_ITEM CSL_CITATION {"citationID":"CGtOXKOv","properties":{"formattedCitation":"[2]","plainCitation":"[2]","noteIndex":0},"citationItems":[{"id":289,"uris":["http://zotero.org/users/11398818/items/2HTH6IVP"],"itemData":{"id":289,"type":"article-journal","container-title":"Medicine","DOI":"10.1016/j.mpmed.2017.12.005","ISSN":"13573039","issue":"3","journalAbbreviation":"Medicine","language":"en","page":"152-155","source":"DOI.org (Crossref)","title":"The burden of musculoskeletal conditions","volume":"46","author":[{"family":"Ingram","given":"Mary"},{"family":"Symmons","given":"Deborah P.M."}],"issued":{"date-parts":[["2018",3]]}}}],"schema":"https://github.com/citation-style-language/schema/raw/master/csl-citation.json"} </w:instrText>
      </w:r>
      <w:r w:rsidR="00360976">
        <w:rPr>
          <w:b/>
        </w:rPr>
        <w:fldChar w:fldCharType="separate"/>
      </w:r>
      <w:r w:rsidR="00360976" w:rsidRPr="00360976">
        <w:t>[2]</w:t>
      </w:r>
      <w:r w:rsidR="00360976">
        <w:rPr>
          <w:b/>
        </w:rPr>
        <w:fldChar w:fldCharType="end"/>
      </w:r>
      <w:r w:rsidR="006E7296">
        <w:t>.</w:t>
      </w:r>
      <w:r w:rsidR="00B83D03">
        <w:t xml:space="preserve"> </w:t>
      </w:r>
      <w:r w:rsidR="00E777DD" w:rsidRPr="00735236">
        <w:t xml:space="preserve">According to Bevan in 2015 </w:t>
      </w:r>
      <w:r w:rsidR="00E777DD">
        <w:rPr>
          <w:b/>
        </w:rPr>
        <w:fldChar w:fldCharType="begin"/>
      </w:r>
      <w:r w:rsidR="00360976">
        <w:instrText xml:space="preserve"> ADDIN ZOTERO_ITEM CSL_CITATION {"citationID":"BvVXHweT","properties":{"formattedCitation":"[3]","plainCitation":"[3]","noteIndex":0},"citationItems":[{"id":237,"uris":["http://zotero.org/users/11398818/items/U93FAWV2"],"itemData":{"id":237,"type":"article-journal","container-title":"Best Practice &amp; Research Clinical Rheumatology","DOI":"10.1016/j.berh.2015.08.002","ISSN":"15216942","issue":"3","journalAbbreviation":"Best Practice &amp; Research Clinical Rheumatology","language":"en","page":"356-373","source":"DOI.org (Crossref)","title":"Economic impact of musculoskeletal disorders (MSDs) on work in Europe","volume":"29","author":[{"family":"Bevan","given":"Stephen"}],"issued":{"date-parts":[["2015",6]]}}}],"schema":"https://github.com/citation-style-language/schema/raw/master/csl-citation.json"} </w:instrText>
      </w:r>
      <w:r w:rsidR="00E777DD">
        <w:rPr>
          <w:b/>
        </w:rPr>
        <w:fldChar w:fldCharType="separate"/>
      </w:r>
      <w:r w:rsidR="00360976" w:rsidRPr="00360976">
        <w:t>[3]</w:t>
      </w:r>
      <w:r w:rsidR="00E777DD">
        <w:rPr>
          <w:b/>
        </w:rPr>
        <w:fldChar w:fldCharType="end"/>
      </w:r>
      <w:r w:rsidR="00E777DD" w:rsidRPr="00735236">
        <w:t xml:space="preserve">, MSDs have said to have cost the European Union (EU) over 2% of its gross domestic product (GDP), which is estimated to be over €240bn each year. </w:t>
      </w:r>
      <w:del w:id="16" w:author="Shiny Verghese" w:date="2024-01-18T09:25:00Z">
        <w:r w:rsidR="00E777DD" w:rsidRPr="00735236" w:rsidDel="002420AB">
          <w:delText>There is no doubt that this is a steadily</w:delText>
        </w:r>
      </w:del>
      <w:ins w:id="17" w:author="Shiny Verghese" w:date="2024-01-18T09:25:00Z">
        <w:r w:rsidR="00E777DD">
          <w:t xml:space="preserve">This suggests that there is a </w:t>
        </w:r>
      </w:ins>
      <w:r w:rsidR="00E777DD">
        <w:t>steadily</w:t>
      </w:r>
      <w:r w:rsidR="00E777DD" w:rsidRPr="00735236">
        <w:t xml:space="preserve"> growing concern </w:t>
      </w:r>
      <w:r w:rsidR="00CC196E">
        <w:t xml:space="preserve">over this illness </w:t>
      </w:r>
      <w:r w:rsidR="00E777DD" w:rsidRPr="00735236">
        <w:t>that needs to be properly addressed.</w:t>
      </w:r>
    </w:p>
    <w:p w14:paraId="72C8BF21" w14:textId="2FC6B575" w:rsidR="00886EDD" w:rsidRDefault="00D20880" w:rsidP="00C44175">
      <w:pPr>
        <w:pStyle w:val="MDPI31text"/>
        <w:rPr>
          <w:b/>
        </w:rPr>
      </w:pPr>
      <w:r>
        <w:t>MSD originate</w:t>
      </w:r>
      <w:r w:rsidR="00CC7AF8">
        <w:t>s</w:t>
      </w:r>
      <w:r>
        <w:t xml:space="preserve"> from various factors</w:t>
      </w:r>
      <w:r w:rsidR="00CF1162">
        <w:t xml:space="preserve"> and can </w:t>
      </w:r>
      <w:r w:rsidR="00D967A9">
        <w:t>emerge from a combination</w:t>
      </w:r>
      <w:r w:rsidR="00471EDC">
        <w:t xml:space="preserve"> of</w:t>
      </w:r>
      <w:r w:rsidR="00D967A9">
        <w:t xml:space="preserve"> </w:t>
      </w:r>
      <w:r w:rsidR="00B379B7">
        <w:t xml:space="preserve">events during </w:t>
      </w:r>
      <w:r w:rsidR="00471EDC">
        <w:t>a period</w:t>
      </w:r>
      <w:r w:rsidR="001D1D0D">
        <w:t>.</w:t>
      </w:r>
      <w:r w:rsidR="000E2958">
        <w:t xml:space="preserve"> </w:t>
      </w:r>
      <w:r w:rsidR="0012339E">
        <w:t xml:space="preserve">MSD can be a result ranging from various factor such as </w:t>
      </w:r>
      <w:r w:rsidR="006B3D52">
        <w:t>c</w:t>
      </w:r>
      <w:r w:rsidR="002C58FA">
        <w:t>ongenital defects</w:t>
      </w:r>
      <w:r w:rsidR="00363286">
        <w:t xml:space="preserve"> </w:t>
      </w:r>
      <w:r w:rsidR="00363286">
        <w:rPr>
          <w:b/>
        </w:rPr>
        <w:fldChar w:fldCharType="begin"/>
      </w:r>
      <w:r w:rsidR="00EA6FF7">
        <w:instrText xml:space="preserve"> ADDIN ZOTERO_ITEM CSL_CITATION {"citationID":"SdCXDtgF","properties":{"formattedCitation":"[4]","plainCitation":"[4]","noteIndex":0},"citationItems":[{"id":287,"uris":["http://zotero.org/users/11398818/items/T25RDHCQ"],"itemData":{"id":287,"type":"article-journal","container-title":"International Journal of Scientific Study","DOI":"10.17354/ijss/2015/469","journalAbbreviation":"International Journal of Scientific Study","title":"Incidence and Profile of Neonatal Musculoskeletal Birth Defects at a Tertiary Hospital in North East India","URL":"https://www.ijss-sn.com/uploads/2/0/1/5/20153321/ijss_oct_oa31.pdf","author":[{"family":"Devi","given":"Rajkumari Rupabati"},{"family":"Singh","given":"Ch Imobi"},{"family":"Singh","given":"Ksh Chourjit"}],"issued":{"date-parts":[["2015"]]}}}],"schema":"https://github.com/citation-style-language/schema/raw/master/csl-citation.json"} </w:instrText>
      </w:r>
      <w:r w:rsidR="00363286">
        <w:rPr>
          <w:b/>
        </w:rPr>
        <w:fldChar w:fldCharType="separate"/>
      </w:r>
      <w:r w:rsidR="00EA6FF7" w:rsidRPr="00EA6FF7">
        <w:t>[4]</w:t>
      </w:r>
      <w:r w:rsidR="00363286">
        <w:rPr>
          <w:b/>
        </w:rPr>
        <w:fldChar w:fldCharType="end"/>
      </w:r>
      <w:r w:rsidR="0012339E">
        <w:t xml:space="preserve"> and</w:t>
      </w:r>
      <w:r w:rsidR="00363286">
        <w:t xml:space="preserve"> </w:t>
      </w:r>
      <w:r w:rsidR="00866FC1">
        <w:t>neurological disorder</w:t>
      </w:r>
      <w:r w:rsidR="009C7198">
        <w:t xml:space="preserve">s </w:t>
      </w:r>
      <w:r w:rsidR="009C7198">
        <w:rPr>
          <w:b/>
        </w:rPr>
        <w:fldChar w:fldCharType="begin"/>
      </w:r>
      <w:r w:rsidR="00EA6FF7">
        <w:instrText xml:space="preserve"> ADDIN ZOTERO_ITEM CSL_CITATION {"citationID":"4yYlpuPf","properties":{"formattedCitation":"[5]","plainCitation":"[5]","noteIndex":0},"citationItems":[{"id":288,"uris":["http://zotero.org/users/11398818/items/LIXFMXS7"],"itemData":{"id":288,"type":"article-journal","container-title":"Best Practice &amp; Research Clinical Rheumatology","DOI":"10.1053/berh.1999.0068","ISSN":"15216942","issue":"2","journalAbbreviation":"Best Practice &amp; Research Clinical Rheumatology","language":"en","page":"325-343","source":"DOI.org (Crossref)","title":"Musculoskeletal problems of neurogenic origin","volume":"14","author":[{"family":"Collange","given":"Caroline"},{"family":"Burde","given":"Marie-Anne"}],"issued":{"date-parts":[["2000",6]]}}}],"schema":"https://github.com/citation-style-language/schema/raw/master/csl-citation.json"} </w:instrText>
      </w:r>
      <w:r w:rsidR="009C7198">
        <w:rPr>
          <w:b/>
        </w:rPr>
        <w:fldChar w:fldCharType="separate"/>
      </w:r>
      <w:r w:rsidR="00EA6FF7" w:rsidRPr="00EA6FF7">
        <w:t>[5]</w:t>
      </w:r>
      <w:r w:rsidR="009C7198">
        <w:rPr>
          <w:b/>
        </w:rPr>
        <w:fldChar w:fldCharType="end"/>
      </w:r>
      <w:r w:rsidR="0012339E">
        <w:t>.</w:t>
      </w:r>
      <w:r w:rsidR="00152BF4">
        <w:t xml:space="preserve"> </w:t>
      </w:r>
      <w:r w:rsidR="000E2958">
        <w:t>Overall, i</w:t>
      </w:r>
      <w:r w:rsidR="00770D6E">
        <w:t xml:space="preserve">ndividuals </w:t>
      </w:r>
      <w:r w:rsidR="007F053F">
        <w:t>a</w:t>
      </w:r>
      <w:r w:rsidR="00770D6E">
        <w:t xml:space="preserve">cross different age groups </w:t>
      </w:r>
      <w:r w:rsidR="007F053F">
        <w:t xml:space="preserve">and not just the elderly </w:t>
      </w:r>
      <w:r w:rsidR="00770D6E">
        <w:t>are currently suffering from MSD</w:t>
      </w:r>
      <w:r w:rsidR="007F053F">
        <w:t xml:space="preserve"> </w:t>
      </w:r>
      <w:r w:rsidR="007F053F">
        <w:rPr>
          <w:b/>
        </w:rPr>
        <w:fldChar w:fldCharType="begin"/>
      </w:r>
      <w:r w:rsidR="00EA6FF7">
        <w:instrText xml:space="preserve"> ADDIN ZOTERO_ITEM CSL_CITATION {"citationID":"AxwT8AkW","properties":{"formattedCitation":"[6]","plainCitation":"[6]","noteIndex":0},"citationItems":[{"id":245,"uris":["http://zotero.org/users/11398818/items/TB7K3MDE"],"itemData":{"id":245,"type":"book","event-place":"LU","language":"eng","publisher":"Publications Office","publisher-place":"LU","source":"DOI.org (CSL JSON)","title":"Musculoskeletal disorders among children and young people: prevalence, risk factors and preventive measures : a scoping review.","title-short":"Musculoskeletal disorders among children and young people","URL":"https://data.europa.eu/doi/10.2802/511243","author":[{"literal":"European Agency for Safety and Health at Work."}],"accessed":{"date-parts":[["2023",11,21]]},"issued":{"date-parts":[["2021"]]}}}],"schema":"https://github.com/citation-style-language/schema/raw/master/csl-citation.json"} </w:instrText>
      </w:r>
      <w:r w:rsidR="007F053F">
        <w:rPr>
          <w:b/>
        </w:rPr>
        <w:fldChar w:fldCharType="separate"/>
      </w:r>
      <w:r w:rsidR="00EA6FF7" w:rsidRPr="00EA6FF7">
        <w:t>[6]</w:t>
      </w:r>
      <w:r w:rsidR="007F053F">
        <w:rPr>
          <w:b/>
        </w:rPr>
        <w:fldChar w:fldCharType="end"/>
      </w:r>
      <w:r w:rsidR="007F053F" w:rsidRPr="00735236">
        <w:t>.</w:t>
      </w:r>
      <w:r w:rsidR="000E2958">
        <w:t xml:space="preserve"> </w:t>
      </w:r>
      <w:r w:rsidR="00735236" w:rsidRPr="00735236">
        <w:t xml:space="preserve">MSDs can </w:t>
      </w:r>
      <w:r w:rsidR="00AF43F9">
        <w:t xml:space="preserve">develop </w:t>
      </w:r>
      <w:r w:rsidR="006B3D52">
        <w:t>from</w:t>
      </w:r>
      <w:r w:rsidR="00735236" w:rsidRPr="00735236">
        <w:t xml:space="preserve"> </w:t>
      </w:r>
      <w:r w:rsidR="0064712E">
        <w:t xml:space="preserve">early </w:t>
      </w:r>
      <w:r w:rsidR="00735236" w:rsidRPr="00735236">
        <w:t>stage</w:t>
      </w:r>
      <w:r w:rsidR="0064712E">
        <w:t>s in life</w:t>
      </w:r>
      <w:r w:rsidR="00735236" w:rsidRPr="00735236">
        <w:t xml:space="preserve"> </w:t>
      </w:r>
      <w:r w:rsidR="0064712E">
        <w:t xml:space="preserve">by the frequent </w:t>
      </w:r>
      <w:r w:rsidR="00735236" w:rsidRPr="00735236">
        <w:t xml:space="preserve">adoption of abnormal postures and low physical activities, which </w:t>
      </w:r>
      <w:r w:rsidR="00EA589B">
        <w:t xml:space="preserve">can </w:t>
      </w:r>
      <w:r w:rsidR="00735236" w:rsidRPr="00735236">
        <w:t>subsequently lead to long-term chronic pain, discomfort, and physical limitations</w:t>
      </w:r>
      <w:r w:rsidR="00AC1BBA">
        <w:t xml:space="preserve"> </w:t>
      </w:r>
      <w:r w:rsidR="00AC1BBA">
        <w:rPr>
          <w:b/>
        </w:rPr>
        <w:fldChar w:fldCharType="begin"/>
      </w:r>
      <w:r w:rsidR="00EA6FF7">
        <w:instrText xml:space="preserve"> ADDIN ZOTERO_ITEM CSL_CITATION {"citationID":"WY6EyreS","properties":{"formattedCitation":"[6]","plainCitation":"[6]","noteIndex":0},"citationItems":[{"id":245,"uris":["http://zotero.org/users/11398818/items/TB7K3MDE"],"itemData":{"id":245,"type":"book","event-place":"LU","language":"eng","publisher":"Publications Office","publisher-place":"LU","source":"DOI.org (CSL JSON)","title":"Musculoskeletal disorders among children and young people: prevalence, risk factors and preventive measures : a scoping review.","title-short":"Musculoskeletal disorders among children and young people","URL":"https://data.europa.eu/doi/10.2802/511243","author":[{"literal":"European Agency for Safety and Health at Work."}],"accessed":{"date-parts":[["2023",11,21]]},"issued":{"date-parts":[["2021"]]}}}],"schema":"https://github.com/citation-style-language/schema/raw/master/csl-citation.json"} </w:instrText>
      </w:r>
      <w:r w:rsidR="00AC1BBA">
        <w:rPr>
          <w:b/>
        </w:rPr>
        <w:fldChar w:fldCharType="separate"/>
      </w:r>
      <w:r w:rsidR="00EA6FF7" w:rsidRPr="00EA6FF7">
        <w:t>[6]</w:t>
      </w:r>
      <w:r w:rsidR="00AC1BBA">
        <w:rPr>
          <w:b/>
        </w:rPr>
        <w:fldChar w:fldCharType="end"/>
      </w:r>
      <w:r w:rsidR="00735236" w:rsidRPr="00735236">
        <w:t xml:space="preserve">. </w:t>
      </w:r>
      <w:r w:rsidR="00F651F4">
        <w:t xml:space="preserve">According to </w:t>
      </w:r>
      <w:commentRangeStart w:id="18"/>
      <w:r w:rsidR="00F651F4" w:rsidRPr="00F651F4">
        <w:t>Kulon</w:t>
      </w:r>
      <w:r w:rsidR="00876F4D">
        <w:t xml:space="preserve"> et al. </w:t>
      </w:r>
      <w:r w:rsidR="00876F4D">
        <w:rPr>
          <w:b/>
        </w:rPr>
        <w:fldChar w:fldCharType="begin"/>
      </w:r>
      <w:r w:rsidR="00EA6FF7">
        <w:instrText xml:space="preserve"> ADDIN ZOTERO_ITEM CSL_CITATION {"citationID":"gM7ENLf0","properties":{"formattedCitation":"[7]","plainCitation":"[7]","noteIndex":0},"citationItems":[{"id":286,"uris":["http://zotero.org/users/11398818/items/TG4B5AYI"],"itemData":{"id":286,"type":"paper-conference","container-title":"2016 IEEE International Symposium on Medical Measurements and Applications (MeMeA)","DOI":"10.1109/MeMeA.2016.7533764","event-place":"Benevento, Italy","event-title":"2016 IEEE International Symposium on Medical Measurements and Applications (MeMeA)","ISBN":"978-1-4673-9172-6","page":"1-6","publisher":"IEEE","publisher-place":"Benevento, Italy","source":"DOI.org (Crossref)","title":"Development of a system for anatomical landmarks localization using ultrasonic signals","URL":"http://ieeexplore.ieee.org/document/7533764/","author":[{"family":"Kulon","given":"Janusz"},{"family":"Voysey","given":"Michael"},{"family":"Partlow","given":"Adam"},{"family":"Rogers","given":"Paul"},{"family":"Gibson","given":"Colin"}],"accessed":{"date-parts":[["2024",1,23]]},"issued":{"date-parts":[["2016",5]]}}}],"schema":"https://github.com/citation-style-language/schema/raw/master/csl-citation.json"} </w:instrText>
      </w:r>
      <w:r w:rsidR="00876F4D">
        <w:rPr>
          <w:b/>
        </w:rPr>
        <w:fldChar w:fldCharType="separate"/>
      </w:r>
      <w:r w:rsidR="00EA6FF7" w:rsidRPr="00EA6FF7">
        <w:t>[7]</w:t>
      </w:r>
      <w:r w:rsidR="00876F4D">
        <w:rPr>
          <w:b/>
        </w:rPr>
        <w:fldChar w:fldCharType="end"/>
      </w:r>
      <w:commentRangeEnd w:id="18"/>
      <w:r w:rsidR="0017624F">
        <w:rPr>
          <w:rStyle w:val="CommentReference"/>
          <w:rFonts w:eastAsia="SimSun"/>
          <w:snapToGrid/>
          <w:lang w:eastAsia="zh-CN" w:bidi="ar-SA"/>
        </w:rPr>
        <w:commentReference w:id="18"/>
      </w:r>
      <w:r w:rsidR="00BC06EF">
        <w:t xml:space="preserve">, traditional </w:t>
      </w:r>
      <w:r w:rsidR="00886EDD">
        <w:t>methods</w:t>
      </w:r>
      <w:r w:rsidR="00BC06EF">
        <w:t xml:space="preserve"> of </w:t>
      </w:r>
      <w:r w:rsidR="00F0535B">
        <w:t>assessment</w:t>
      </w:r>
      <w:r w:rsidR="00BC06EF">
        <w:t xml:space="preserve"> </w:t>
      </w:r>
      <w:r w:rsidR="000E48EA">
        <w:t>ar</w:t>
      </w:r>
      <w:r w:rsidR="00ED4102">
        <w:t>e</w:t>
      </w:r>
      <w:r w:rsidR="00886EDD">
        <w:t xml:space="preserve"> </w:t>
      </w:r>
      <w:r w:rsidR="00F0535B">
        <w:t xml:space="preserve">currently </w:t>
      </w:r>
      <w:r w:rsidR="00886EDD">
        <w:t>viewed as</w:t>
      </w:r>
      <w:r w:rsidR="000F7EEF">
        <w:t xml:space="preserve"> time </w:t>
      </w:r>
      <w:r w:rsidR="00251533">
        <w:t>consuming</w:t>
      </w:r>
      <w:r w:rsidR="00ED4102">
        <w:t xml:space="preserve"> and most</w:t>
      </w:r>
      <w:r w:rsidR="002B5C8F">
        <w:t xml:space="preserve"> often</w:t>
      </w:r>
      <w:r w:rsidR="00ED4102">
        <w:t xml:space="preserve"> rely</w:t>
      </w:r>
      <w:r w:rsidR="00C80A7B">
        <w:t xml:space="preserve"> on the use of large health care </w:t>
      </w:r>
      <w:r w:rsidR="00886EDD">
        <w:t>equipment</w:t>
      </w:r>
      <w:r w:rsidR="002B5C8F">
        <w:t xml:space="preserve"> such as</w:t>
      </w:r>
      <w:r w:rsidR="00A8031D">
        <w:t xml:space="preserve"> </w:t>
      </w:r>
      <w:r w:rsidR="00A8031D" w:rsidRPr="00A8031D">
        <w:t>Magnetic resonance imaging (MRI)</w:t>
      </w:r>
      <w:r w:rsidR="00204513">
        <w:t xml:space="preserve">, </w:t>
      </w:r>
      <w:r w:rsidR="00A8031D">
        <w:t>X-rays</w:t>
      </w:r>
      <w:r w:rsidR="00204513">
        <w:t xml:space="preserve"> and CT Scans</w:t>
      </w:r>
      <w:r w:rsidR="00251533">
        <w:t>.</w:t>
      </w:r>
      <w:r w:rsidR="000F7EEF">
        <w:t xml:space="preserve"> </w:t>
      </w:r>
    </w:p>
    <w:p w14:paraId="05F29FF0" w14:textId="062102A4" w:rsidR="00E542EA" w:rsidRDefault="00FF0629" w:rsidP="00C44175">
      <w:pPr>
        <w:pStyle w:val="MDPI31text"/>
        <w:rPr>
          <w:b/>
        </w:rPr>
      </w:pPr>
      <w:r>
        <w:lastRenderedPageBreak/>
        <w:t xml:space="preserve">Within an </w:t>
      </w:r>
      <w:r w:rsidR="00735236" w:rsidRPr="00735236">
        <w:t xml:space="preserve">in-office work </w:t>
      </w:r>
      <w:r>
        <w:t>environment</w:t>
      </w:r>
      <w:r w:rsidR="006B0336">
        <w:t>,</w:t>
      </w:r>
      <w:r>
        <w:t xml:space="preserve"> </w:t>
      </w:r>
      <w:r w:rsidR="00735236" w:rsidRPr="00735236">
        <w:t xml:space="preserve">staff members </w:t>
      </w:r>
      <w:r w:rsidR="006B0336">
        <w:t xml:space="preserve">are often expected </w:t>
      </w:r>
      <w:r w:rsidR="00735236" w:rsidRPr="00735236">
        <w:t>to be in a seated position for an extended period,</w:t>
      </w:r>
      <w:r w:rsidR="008A1B99">
        <w:t xml:space="preserve"> which can be detrimental to one’s health</w:t>
      </w:r>
      <w:r w:rsidR="00DB74CD">
        <w:t xml:space="preserve"> and could lead to</w:t>
      </w:r>
      <w:r w:rsidR="0058626E">
        <w:t xml:space="preserve"> </w:t>
      </w:r>
      <w:r w:rsidR="004E36FA" w:rsidRPr="004E36FA">
        <w:t>exacerbat</w:t>
      </w:r>
      <w:r w:rsidR="004E36FA">
        <w:t xml:space="preserve">ion </w:t>
      </w:r>
      <w:r w:rsidR="0058626E">
        <w:t xml:space="preserve">of </w:t>
      </w:r>
      <w:r w:rsidR="004E36FA">
        <w:t xml:space="preserve">long-term </w:t>
      </w:r>
      <w:r w:rsidR="004E36FA" w:rsidRPr="004E36FA">
        <w:t>musculoskeletal</w:t>
      </w:r>
      <w:r w:rsidR="004E36FA">
        <w:t xml:space="preserve"> conditions</w:t>
      </w:r>
      <w:r w:rsidR="00621A2A">
        <w:t xml:space="preserve"> such as back pains and spinal deformities</w:t>
      </w:r>
      <w:r w:rsidR="00BE78C8">
        <w:t xml:space="preserve"> </w:t>
      </w:r>
      <w:r w:rsidR="00BE78C8">
        <w:rPr>
          <w:b/>
        </w:rPr>
        <w:fldChar w:fldCharType="begin"/>
      </w:r>
      <w:r w:rsidR="00EA6FF7">
        <w:instrText xml:space="preserve"> ADDIN ZOTERO_ITEM CSL_CITATION {"citationID":"v5iy8i8F","properties":{"formattedCitation":"[8]","plainCitation":"[8]","noteIndex":0},"citationItems":[{"id":284,"uris":["http://zotero.org/users/11398818/items/SPIWJZ48"],"itemData":{"id":284,"type":"article-journal","abstract":"Introduction. Musculoskeletal disorders (MSD) remain a substantial burden to society and to workplaces worldwide. Evidence-based practice approaches may be helpful; however, current research evidence is not consistently strong. Workplaces must address MSD regardless of the state of the research evidence. The study objective was to describe workplace MSD prevention practices experiences and perspectives of workers, managers, and occupational health and safety practitioners. Methods. This descriptive study used a convenience sample from Newfoundland and Labrador workplaces. Data were collected via survey and interviews. The survey data was analyzed using descriptive statistics and the interview data was analyzed using thematic analysis. Results. Results were examined from 645 survey respondents and 17 interviewees. Survey findings revealed that about half of respondents reported MSD policies existed in their workplace. Many MSD practices (such as ergonomics and force reduction) were considered available by most respondents. Over fifty percent of respondents received some training on MSD. The person most often endorsed as responsible to support workers with MSD was a manager. Interview findings showed that MSD prevention practices related to awareness, training, and hazard reduction are considered important and effective. Facilitators of MSD prevention include practices that are proactive and customized and increase knowledge about MSD prevention. Barriers concerning lack of resources and poor implementation were consistently mentioned. Conclusions. Evidence from current practices may help workplaces reduce MSD burden. However, with only about fifty percent of respondents reporting that MSD policies exist in the workplace, further work to address MSD is required. Future research should examine workplace practices as an important source of evidence. OHS professionals can use the study findings and adapt it to their context(s) to guide their design and implementation of MSD prevention practices. Improved MSD prevention practices and interventions can lead to decreases in MSD in workplaces across all industrial sectors.","container-title":"INQUIRY: The Journal of Health Care Organization, Provision, and Financing","DOI":"10.1177/00469580221092132","ISSN":"0046-9580, 1945-7243","journalAbbreviation":"INQUIRY","language":"en","page":"004695802210921","source":"DOI.org (Crossref)","title":"Workplace Musculoskeletal Disorder Prevention Practices and Experiences","volume":"59","author":[{"family":"Van Eerd","given":"Dwayne"},{"family":"Irvin","given":"Emma"},{"family":"Le Pouésard","given":"Morgane"},{"family":"Butt","given":"Amanda"},{"family":"Nasir","given":"Kay"}],"issued":{"date-parts":[["2022",1]]}}}],"schema":"https://github.com/citation-style-language/schema/raw/master/csl-citation.json"} </w:instrText>
      </w:r>
      <w:r w:rsidR="00BE78C8">
        <w:rPr>
          <w:b/>
        </w:rPr>
        <w:fldChar w:fldCharType="separate"/>
      </w:r>
      <w:r w:rsidR="00EA6FF7" w:rsidRPr="00EA6FF7">
        <w:t>[8]</w:t>
      </w:r>
      <w:r w:rsidR="00BE78C8">
        <w:rPr>
          <w:b/>
        </w:rPr>
        <w:fldChar w:fldCharType="end"/>
      </w:r>
      <w:r w:rsidR="00735236" w:rsidRPr="00735236">
        <w:t xml:space="preserve">. According to </w:t>
      </w:r>
      <w:r w:rsidR="0047217C">
        <w:rPr>
          <w:b/>
        </w:rPr>
        <w:fldChar w:fldCharType="begin"/>
      </w:r>
      <w:r w:rsidR="00EA6FF7">
        <w:instrText xml:space="preserve"> ADDIN ZOTERO_ITEM CSL_CITATION {"citationID":"YMS4Twar","properties":{"formattedCitation":"[9]","plainCitation":"[9]","noteIndex":0},"citationItems":[{"id":247,"uris":["http://zotero.org/users/11398818/items/XAN6SB8Y"],"itemData":{"id":247,"type":"article-journal","abstract":"Background: Modern workplaces have shifted the nature of occupations from active to sedentary and promote lengthy sitting behaviour. It has been reported that people sit more than 8 hours per day. Musculoskeletal disorders are amongst the main occupational health challenges in today's world and exist in numerous occupations. The objective of the present study is to determine the prevalence and pattern of MSD among sitting professionals.Methods: The study was a cross sectional. The inclusion criterion was both male and females working with desktop/ laptop for more than 4 hours daily for the past one year. The sample size was 100. Subjects who met the inclusion and exclusion criteria, informed consent was obtained. The participants were later instructed to fill up the questionnaire.Results: The common prevalence of work related MSD reported during last 12 months based on their body location was; neck 45%, shoulders 5%, upper back 38%, wrist/hand 8%, lower back 52%, knees 23% ankle/feet 4% respectively, where the highest suffered region of the body was lower back. The prevalence of work related MSD reported during last 7 days based on their body locations were neck 32%, upper back 13% and lower back 18% where the highest suffered body part was neck.Conclusions: The study suggested that the prevalence of MSD is there in population who have to sit for a long duration of time, affecting low back and neck regions the most.","container-title":"International Journal Of Community Medicine And Public Health","DOI":"10.18203/2394-6040.ijcmph20220259","ISSN":"2394-6040, 2394-6032","issue":"2","journalAbbreviation":"Int J Community Med Public Health","page":"892","source":"DOI.org (Crossref)","title":"Prevalence of work-related musculoskeletal disorder in sitting professionals","volume":"9","author":[{"family":"Arora","given":"Shrushti N."},{"family":"Khatri","given":"Subhash"}],"issued":{"date-parts":[["2022",1,28]]}}}],"schema":"https://github.com/citation-style-language/schema/raw/master/csl-citation.json"} </w:instrText>
      </w:r>
      <w:r w:rsidR="0047217C">
        <w:rPr>
          <w:b/>
        </w:rPr>
        <w:fldChar w:fldCharType="separate"/>
      </w:r>
      <w:r w:rsidR="00EA6FF7" w:rsidRPr="00EA6FF7">
        <w:t>[9]</w:t>
      </w:r>
      <w:r w:rsidR="0047217C">
        <w:rPr>
          <w:b/>
        </w:rPr>
        <w:fldChar w:fldCharType="end"/>
      </w:r>
      <w:r w:rsidR="00735236" w:rsidRPr="00735236">
        <w:t xml:space="preserve"> and </w:t>
      </w:r>
      <w:r w:rsidR="00096C5B">
        <w:rPr>
          <w:b/>
        </w:rPr>
        <w:fldChar w:fldCharType="begin"/>
      </w:r>
      <w:r w:rsidR="00EA6FF7">
        <w:instrText xml:space="preserve"> ADDIN ZOTERO_ITEM CSL_CITATION {"citationID":"QxGC48S8","properties":{"formattedCitation":"[10]","plainCitation":"[10]","noteIndex":0},"citationItems":[{"id":249,"uris":["http://zotero.org/users/11398818/items/768AQGFW"],"itemData":{"id":249,"type":"article-journal","abstract":"Abstract\n            \n              Background\n              Prolonged sitting at work should be avoided to reduce the risks of either noncommunicable diseases (NCDs) or musculoskeletal disorders (MSDs) among office workers. A short duration of breaks in sitting every hour can reduce cardiometabolic risk factors contributing to NCDs. However, the recommendation for a break from sitting at work to reduce the risks of MSDs has not been identified. Therefore, this study aimed to determine whether breaking by changing position at work, physical activity, physical fitness, stress and sleep were associated with MSDs among office workers.\n            \n            \n              Methods\n              A cross-sectional study was conducted from 2017 to 2020. Participants aged 20–59 years and using a computer at work ≥ 4 days/week were recruited. Data were collected using an online self-reporting questionnaire for computer users and 5 domains of physical fitness tests. Odds ratio (OR) with 95% confidence interval (CI) and multivariate logistic regression were used for statistical analysis.\n            \n            \n              Results\n              \n                Prevalence of MSDs was 37.9% (\n                n\n                 = 207/545) and the most area of complaint were the neck, shoulders and back. A nonsignificant association between physical fitness and MSDs among office workers was obtained. After adjusting for age, sex, body mass index, and comorbidity, moderate-to-vigorous intensity physical activity (MVPA) ≥ 150 min/week and sitting at work ≥ 4 h/day were MSDs risk factors (OR = 1.57, 95%CI = 1.04–2.37). Frequently changing positions from sitting to standing or walking at work every hour could reduce the risks of MSDs by more than 30%. The risks of MSDs increased among office workers who commuted by staff shuttle bus and personal car and had high to severe stress and slept &lt; 6 h/day (1.6 to 2.4 times).\n              \n            \n            \n              Conclusion\n              Our findings indicated MVPA and prolonged sitting were MSD risk factors. We recommend office workers change position from sitting to standing or walking during work every hour and sleep ≥ 6 h/day to reduce risks of MSDs.","container-title":"BMC Public Health","DOI":"10.1186/s12889-022-13940-0","ISSN":"1471-2458","issue":"1","journalAbbreviation":"BMC Public Health","language":"en","page":"1503","source":"DOI.org (Crossref)","title":"Factors associated with reduced risk of musculoskeletal disorders among office workers: a cross-sectional study 2017 to 2020","title-short":"Factors associated with reduced risk of musculoskeletal disorders among office workers","volume":"22","author":[{"family":"Putsa","given":"Bukhari"},{"family":"Jalayondeja","given":"Wattana"},{"family":"Mekhora","given":"Keerin"},{"family":"Bhuanantanondh","given":"Petcharatana"},{"family":"Jalayondeja","given":"Chutima"}],"issued":{"date-parts":[["2022",8,6]]}}}],"schema":"https://github.com/citation-style-language/schema/raw/master/csl-citation.json"} </w:instrText>
      </w:r>
      <w:r w:rsidR="00096C5B">
        <w:rPr>
          <w:b/>
        </w:rPr>
        <w:fldChar w:fldCharType="separate"/>
      </w:r>
      <w:r w:rsidR="00EA6FF7" w:rsidRPr="00EA6FF7">
        <w:t>[10]</w:t>
      </w:r>
      <w:r w:rsidR="00096C5B">
        <w:rPr>
          <w:b/>
        </w:rPr>
        <w:fldChar w:fldCharType="end"/>
      </w:r>
      <w:r w:rsidR="00735236" w:rsidRPr="00735236">
        <w:t xml:space="preserve">, prolonged sitting has been one of the leading causes of MSDs that has been affecting office workers. </w:t>
      </w:r>
      <w:r w:rsidR="00E87D46">
        <w:t>These i</w:t>
      </w:r>
      <w:r w:rsidR="006F53F4">
        <w:t xml:space="preserve">ndividuals often suffer </w:t>
      </w:r>
      <w:r w:rsidR="00E87D46">
        <w:t>pai</w:t>
      </w:r>
      <w:r w:rsidR="00357223">
        <w:t>n</w:t>
      </w:r>
      <w:r w:rsidR="00E87D46">
        <w:t xml:space="preserve"> in their lower</w:t>
      </w:r>
      <w:r w:rsidR="00A46F1A">
        <w:t xml:space="preserve"> </w:t>
      </w:r>
      <w:r w:rsidR="00E87D46">
        <w:t xml:space="preserve">back area.  </w:t>
      </w:r>
      <w:del w:id="19" w:author="Shiny Verghese" w:date="2024-01-18T09:29:00Z">
        <w:r w:rsidR="00A46F1A" w:rsidDel="008B04EA">
          <w:delText>A</w:delText>
        </w:r>
        <w:r w:rsidR="00617F9E" w:rsidDel="008B04EA">
          <w:delText xml:space="preserve">ccording to </w:delText>
        </w:r>
        <w:r w:rsidR="00C15FFC" w:rsidDel="008B04EA">
          <w:delText>different</w:delText>
        </w:r>
        <w:r w:rsidR="00617F9E" w:rsidDel="008B04EA">
          <w:delText xml:space="preserve"> studies found, it was </w:delText>
        </w:r>
        <w:r w:rsidR="003B3247" w:rsidDel="008B04EA">
          <w:delText>prov</w:delText>
        </w:r>
        <w:r w:rsidR="00645882" w:rsidDel="008B04EA">
          <w:delText>e</w:delText>
        </w:r>
        <w:r w:rsidR="00617F9E" w:rsidDel="008B04EA">
          <w:delText>n</w:delText>
        </w:r>
        <w:r w:rsidR="003B3247" w:rsidDel="008B04EA">
          <w:delText xml:space="preserve"> </w:delText>
        </w:r>
        <w:r w:rsidR="003C0EEF" w:rsidDel="008B04EA">
          <w:delText>that</w:delText>
        </w:r>
      </w:del>
      <w:ins w:id="20" w:author="Shiny Verghese" w:date="2024-01-18T09:29:00Z">
        <w:r w:rsidR="008B04EA">
          <w:t>Studies conducted</w:t>
        </w:r>
      </w:ins>
      <w:r w:rsidR="003C0EEF">
        <w:t xml:space="preserve"> among daily office workers, </w:t>
      </w:r>
      <w:ins w:id="21" w:author="Shiny Verghese" w:date="2024-01-18T09:29:00Z">
        <w:r w:rsidR="008B04EA">
          <w:t xml:space="preserve">conclude that </w:t>
        </w:r>
      </w:ins>
      <w:r w:rsidR="003C0EEF">
        <w:t xml:space="preserve">there is a </w:t>
      </w:r>
      <w:r w:rsidR="007262F6">
        <w:t xml:space="preserve">strong </w:t>
      </w:r>
      <w:r w:rsidR="003B3247">
        <w:t xml:space="preserve">correlation between </w:t>
      </w:r>
      <w:r w:rsidR="00684B0D">
        <w:t xml:space="preserve">prolong sitting and </w:t>
      </w:r>
      <w:r w:rsidR="008810CD">
        <w:t>sever</w:t>
      </w:r>
      <w:r w:rsidR="008F6696">
        <w:t>e</w:t>
      </w:r>
      <w:r w:rsidR="008810CD">
        <w:t xml:space="preserve"> back pains affecting the lumbar area</w:t>
      </w:r>
      <w:r w:rsidR="00617F9E">
        <w:t xml:space="preserve"> </w:t>
      </w:r>
      <w:r w:rsidR="00617F9E">
        <w:rPr>
          <w:b/>
        </w:rPr>
        <w:fldChar w:fldCharType="begin"/>
      </w:r>
      <w:r w:rsidR="00EA6FF7">
        <w:instrText xml:space="preserve"> ADDIN ZOTERO_ITEM CSL_CITATION {"citationID":"rsm2dwKe","properties":{"formattedCitation":"[11,12]","plainCitation":"[11,12]","noteIndex":0},"citationItems":[{"id":266,"uris":["http://zotero.org/users/11398818/items/Q6CPDEZU"],"itemData":{"id":266,"type":"article-journal","container-title":"Haydarpasa Numune Training and Research Hospital Medical Journal","DOI":"10.14744/hnhj.2019.04909","ISSN":"13006363","journalAbbreviation":"Haydarpasa Numune Med J","source":"DOI.org (Crossref)","title":"Correlation between sitting duration and position and lumbar pain among office workers","URL":"http://hnhtipdergisi.com/jvi.aspx?un=HNHJ-04909","author":[{"family":"Keskin","given":"Yaşar"}],"accessed":{"date-parts":[["2024",1,6]]},"issued":{"date-parts":[["2019"]]}}},{"id":267,"uris":["http://zotero.org/users/11398818/items/QKDXRVC3"],"itemData":{"id":267,"type":"article-journal","container-title":"Applied Ergonomics","DOI":"10.1016/j.apergo.2019.102894","ISSN":"00036870","journalAbbreviation":"Applied Ergonomics","language":"en","page":"102894","source":"DOI.org (Crossref)","title":"Low back pain and its relationship with sitting behaviour among sedentary office workers","volume":"81","author":[{"family":"Bontrup","given":"Carolin"},{"family":"Taylor","given":"William R."},{"family":"Fliesser","given":"Michael"},{"family":"Visscher","given":"Rosa"},{"family":"Green","given":"Tamara"},{"family":"Wippert","given":"Pia-Maria"},{"family":"Zemp","given":"Roland"}],"issued":{"date-parts":[["2019",11]]}}}],"schema":"https://github.com/citation-style-language/schema/raw/master/csl-citation.json"} </w:instrText>
      </w:r>
      <w:r w:rsidR="00617F9E">
        <w:rPr>
          <w:b/>
        </w:rPr>
        <w:fldChar w:fldCharType="separate"/>
      </w:r>
      <w:r w:rsidR="00EA6FF7" w:rsidRPr="00EA6FF7">
        <w:t>[11,12]</w:t>
      </w:r>
      <w:r w:rsidR="00617F9E">
        <w:rPr>
          <w:b/>
        </w:rPr>
        <w:fldChar w:fldCharType="end"/>
      </w:r>
      <w:r w:rsidR="008810CD">
        <w:t xml:space="preserve">. </w:t>
      </w:r>
      <w:r w:rsidR="00C15FFC">
        <w:t xml:space="preserve">To combat this issue, </w:t>
      </w:r>
      <w:del w:id="22" w:author="Shiny Verghese" w:date="2024-01-18T09:29:00Z">
        <w:r w:rsidR="00C15FFC" w:rsidDel="008B04EA">
          <w:delText>i</w:delText>
        </w:r>
        <w:r w:rsidR="00735236" w:rsidRPr="00735236" w:rsidDel="008B04EA">
          <w:delText>t is therefore</w:delText>
        </w:r>
      </w:del>
      <w:ins w:id="23" w:author="Shiny Verghese" w:date="2024-01-18T09:29:00Z">
        <w:r w:rsidR="008B04EA">
          <w:t>a</w:t>
        </w:r>
      </w:ins>
      <w:r w:rsidR="00735236" w:rsidRPr="00735236">
        <w:t xml:space="preserve"> recommend</w:t>
      </w:r>
      <w:ins w:id="24" w:author="Shiny Verghese" w:date="2024-01-18T09:30:00Z">
        <w:r w:rsidR="008B04EA">
          <w:t xml:space="preserve">ation is </w:t>
        </w:r>
      </w:ins>
      <w:del w:id="25" w:author="Shiny Verghese" w:date="2024-01-18T09:30:00Z">
        <w:r w:rsidR="00735236" w:rsidRPr="00735236" w:rsidDel="008B04EA">
          <w:delText>ed</w:delText>
        </w:r>
      </w:del>
      <w:r w:rsidR="00735236" w:rsidRPr="00735236">
        <w:t xml:space="preserve"> that the users </w:t>
      </w:r>
      <w:del w:id="26" w:author="Shiny Verghese" w:date="2024-01-18T09:30:00Z">
        <w:r w:rsidR="00735236" w:rsidRPr="00735236" w:rsidDel="008B04EA">
          <w:delText>should go</w:delText>
        </w:r>
        <w:r w:rsidR="006E07F2" w:rsidDel="008B04EA">
          <w:delText xml:space="preserve"> out</w:delText>
        </w:r>
        <w:r w:rsidR="00735236" w:rsidRPr="00735236" w:rsidDel="008B04EA">
          <w:delText xml:space="preserve"> for</w:delText>
        </w:r>
      </w:del>
      <w:ins w:id="27" w:author="Shiny Verghese" w:date="2024-01-18T09:30:00Z">
        <w:r w:rsidR="008B04EA">
          <w:t>take</w:t>
        </w:r>
      </w:ins>
      <w:r w:rsidR="00735236" w:rsidRPr="00735236">
        <w:t xml:space="preserve"> </w:t>
      </w:r>
      <w:r w:rsidR="00783AD1">
        <w:t>stroll</w:t>
      </w:r>
      <w:commentRangeStart w:id="28"/>
      <w:r w:rsidR="00735236" w:rsidRPr="00735236">
        <w:t xml:space="preserve"> </w:t>
      </w:r>
      <w:commentRangeEnd w:id="28"/>
      <w:r w:rsidR="008B04EA">
        <w:rPr>
          <w:rStyle w:val="CommentReference"/>
          <w:rFonts w:eastAsia="SimSun"/>
          <w:snapToGrid/>
          <w:lang w:eastAsia="zh-CN" w:bidi="ar-SA"/>
        </w:rPr>
        <w:commentReference w:id="28"/>
      </w:r>
      <w:r w:rsidR="00735236" w:rsidRPr="00735236">
        <w:t xml:space="preserve">breaks </w:t>
      </w:r>
      <w:del w:id="29" w:author="Shiny Verghese" w:date="2024-01-18T09:31:00Z">
        <w:r w:rsidR="00735236" w:rsidRPr="00735236" w:rsidDel="008B04EA">
          <w:delText xml:space="preserve">after </w:delText>
        </w:r>
      </w:del>
      <w:r w:rsidR="00735236" w:rsidRPr="00735236">
        <w:t xml:space="preserve">every few hours. </w:t>
      </w:r>
      <w:ins w:id="30" w:author="Shiny Verghese" w:date="2024-01-18T09:31:00Z">
        <w:r w:rsidR="008B04EA">
          <w:t>T</w:t>
        </w:r>
      </w:ins>
      <w:del w:id="31" w:author="Shiny Verghese" w:date="2024-01-18T09:31:00Z">
        <w:r w:rsidR="00E542EA" w:rsidDel="008B04EA">
          <w:delText>With t</w:delText>
        </w:r>
      </w:del>
      <w:r w:rsidR="00E542EA">
        <w:t xml:space="preserve">he incorporation of </w:t>
      </w:r>
      <w:r w:rsidR="00265AC0">
        <w:t>exercise</w:t>
      </w:r>
      <w:r w:rsidR="00E542EA">
        <w:t xml:space="preserve"> breaks</w:t>
      </w:r>
      <w:r w:rsidR="006706ED">
        <w:t xml:space="preserve"> as a daily routine</w:t>
      </w:r>
      <w:r w:rsidR="00E542EA">
        <w:t>,</w:t>
      </w:r>
      <w:r w:rsidR="006706ED">
        <w:t xml:space="preserve"> </w:t>
      </w:r>
      <w:del w:id="32" w:author="Shiny Verghese" w:date="2024-01-18T09:32:00Z">
        <w:r w:rsidR="003D76A7" w:rsidDel="008B04EA">
          <w:delText xml:space="preserve">could </w:delText>
        </w:r>
      </w:del>
      <w:r w:rsidR="003D76A7">
        <w:t>potentially increase</w:t>
      </w:r>
      <w:ins w:id="33" w:author="Shiny Verghese" w:date="2024-01-18T09:32:00Z">
        <w:r w:rsidR="008B04EA">
          <w:t>s</w:t>
        </w:r>
      </w:ins>
      <w:r w:rsidR="00E03954">
        <w:t xml:space="preserve"> </w:t>
      </w:r>
      <w:r w:rsidR="00BF3C8B">
        <w:t>cognitive functions</w:t>
      </w:r>
      <w:r w:rsidR="00E03954">
        <w:t xml:space="preserve"> </w:t>
      </w:r>
      <w:ins w:id="34" w:author="Shiny Verghese" w:date="2024-01-18T09:32:00Z">
        <w:r w:rsidR="008B04EA">
          <w:t xml:space="preserve">in the </w:t>
        </w:r>
      </w:ins>
      <w:r w:rsidR="00E03954">
        <w:t>long-term</w:t>
      </w:r>
      <w:r w:rsidR="00BF3C8B">
        <w:t xml:space="preserve"> </w:t>
      </w:r>
      <w:del w:id="35" w:author="Shiny Verghese" w:date="2024-01-18T09:32:00Z">
        <w:r w:rsidR="001D2764" w:rsidDel="008B04EA">
          <w:delText>and</w:delText>
        </w:r>
        <w:r w:rsidR="00BF3C8B" w:rsidDel="008B04EA">
          <w:delText xml:space="preserve"> also</w:delText>
        </w:r>
      </w:del>
      <w:ins w:id="36" w:author="Shiny Verghese" w:date="2024-01-18T09:32:00Z">
        <w:r w:rsidR="008B04EA">
          <w:t>thus</w:t>
        </w:r>
      </w:ins>
      <w:r w:rsidR="00BF3C8B">
        <w:t xml:space="preserve"> improv</w:t>
      </w:r>
      <w:ins w:id="37" w:author="Shiny Verghese" w:date="2024-01-18T09:32:00Z">
        <w:r w:rsidR="008B04EA">
          <w:t>ing</w:t>
        </w:r>
      </w:ins>
      <w:del w:id="38" w:author="Shiny Verghese" w:date="2024-01-18T09:32:00Z">
        <w:r w:rsidR="00BF3C8B" w:rsidDel="008B04EA">
          <w:delText>e</w:delText>
        </w:r>
      </w:del>
      <w:r w:rsidR="00E542EA">
        <w:t xml:space="preserve"> </w:t>
      </w:r>
      <w:r w:rsidR="00416C94">
        <w:t>muscle strength</w:t>
      </w:r>
      <w:r w:rsidR="005B483A">
        <w:t xml:space="preserve"> </w:t>
      </w:r>
      <w:r w:rsidR="005B483A">
        <w:rPr>
          <w:b/>
        </w:rPr>
        <w:fldChar w:fldCharType="begin"/>
      </w:r>
      <w:r w:rsidR="00EA6FF7">
        <w:instrText xml:space="preserve"> ADDIN ZOTERO_ITEM CSL_CITATION {"citationID":"x86NvmGn","properties":{"formattedCitation":"[13]","plainCitation":"[13]","noteIndex":0},"citationItems":[{"id":271,"uris":["http://zotero.org/users/11398818/items/VFQSI8GZ"],"itemData":{"id":271,"type":"article-journal","container-title":"The journal of nutrition, health &amp; aging","DOI":"10.1007/s12603-018-1090-9","ISSN":"1279-7707, 1760-4788","issue":"8","journalAbbreviation":"J Nutr Health Aging","language":"en","page":"944-951","source":"DOI.org (Crossref)","title":"Effects of Resistance Exercise Training on Cognitive Function and Physical Performance in Cognitive Frailty: A Randomized Controlled Trial","title-short":"Effects of Resistance Exercise Training on Cognitive Function and Physical Performance in Cognitive Frailty","volume":"22","author":[{"family":"Yoon","given":"D. H."},{"family":"Lee","given":"Jun-Young"},{"family":"Song","given":"Wook"}],"issued":{"date-parts":[["2018",10]]}}}],"schema":"https://github.com/citation-style-language/schema/raw/master/csl-citation.json"} </w:instrText>
      </w:r>
      <w:r w:rsidR="005B483A">
        <w:rPr>
          <w:b/>
        </w:rPr>
        <w:fldChar w:fldCharType="separate"/>
      </w:r>
      <w:r w:rsidR="00EA6FF7" w:rsidRPr="00EA6FF7">
        <w:t>[13]</w:t>
      </w:r>
      <w:r w:rsidR="005B483A">
        <w:rPr>
          <w:b/>
        </w:rPr>
        <w:fldChar w:fldCharType="end"/>
      </w:r>
      <w:r w:rsidR="005B483A">
        <w:t>.</w:t>
      </w:r>
    </w:p>
    <w:p w14:paraId="43E9B426" w14:textId="77C907F3" w:rsidR="00E73F7A" w:rsidRDefault="00735236" w:rsidP="008C2062">
      <w:pPr>
        <w:pStyle w:val="MDPI31text"/>
      </w:pPr>
      <w:commentRangeStart w:id="39"/>
      <w:r w:rsidRPr="00735236">
        <w:t>The integration of smart sensing chairs into</w:t>
      </w:r>
      <w:r w:rsidR="003B4977">
        <w:t xml:space="preserve"> </w:t>
      </w:r>
      <w:r w:rsidR="00683603">
        <w:t>a</w:t>
      </w:r>
      <w:r w:rsidRPr="00735236">
        <w:t xml:space="preserve"> home or office work environments, actively monitoring and providing feedback on user’s health and activity levels would be deemed quite useful</w:t>
      </w:r>
      <w:commentRangeEnd w:id="39"/>
      <w:r w:rsidR="008B04EA">
        <w:rPr>
          <w:rStyle w:val="CommentReference"/>
          <w:rFonts w:eastAsia="SimSun"/>
          <w:snapToGrid/>
          <w:lang w:eastAsia="zh-CN" w:bidi="ar-SA"/>
        </w:rPr>
        <w:commentReference w:id="39"/>
      </w:r>
      <w:r w:rsidRPr="00735236">
        <w:t xml:space="preserve">. Furthermore, with the rapid advancement in data sensor technology and Artificial Intelligence, there should be new and commercialized solutions </w:t>
      </w:r>
      <w:del w:id="40" w:author="Shiny Verghese" w:date="2024-01-18T09:34:00Z">
        <w:r w:rsidRPr="00735236" w:rsidDel="008B04EA">
          <w:delText xml:space="preserve">out there in the market </w:delText>
        </w:r>
      </w:del>
      <w:r w:rsidRPr="00735236">
        <w:t xml:space="preserve">for continuous posture and health monitoring. </w:t>
      </w:r>
      <w:del w:id="41" w:author="Shiny Verghese" w:date="2024-01-18T09:34:00Z">
        <w:r w:rsidRPr="00735236" w:rsidDel="008B04EA">
          <w:delText xml:space="preserve">There is no doubt that these types of </w:delText>
        </w:r>
      </w:del>
      <w:ins w:id="42" w:author="Shiny Verghese" w:date="2024-01-18T09:34:00Z">
        <w:r w:rsidR="008B04EA">
          <w:t xml:space="preserve">Such </w:t>
        </w:r>
      </w:ins>
      <w:r w:rsidRPr="00735236">
        <w:t xml:space="preserve">systems have the potential of contributing towards the idea of personalized healthcare and improving the quality of life, especially for individuals </w:t>
      </w:r>
      <w:del w:id="43" w:author="Shiny Verghese" w:date="2024-01-18T09:35:00Z">
        <w:r w:rsidRPr="00735236" w:rsidDel="008B04EA">
          <w:delText xml:space="preserve">that are </w:delText>
        </w:r>
      </w:del>
      <w:r w:rsidRPr="00735236">
        <w:t xml:space="preserve">suffering from MSDs. </w:t>
      </w:r>
    </w:p>
    <w:p w14:paraId="7F663D28" w14:textId="77777777" w:rsidR="008C2062" w:rsidRPr="00735236" w:rsidRDefault="008C2062" w:rsidP="008C2062">
      <w:pPr>
        <w:pStyle w:val="MDPI31text"/>
        <w:rPr>
          <w:b/>
        </w:rPr>
      </w:pPr>
    </w:p>
    <w:p w14:paraId="07A35B21" w14:textId="2BF89F5E" w:rsidR="00FD2195" w:rsidRPr="00A02C23" w:rsidRDefault="00AF3B01" w:rsidP="00FD2195">
      <w:pPr>
        <w:pStyle w:val="MDPI22heading2"/>
        <w:rPr>
          <w:color w:val="70AD47" w:themeColor="accent6"/>
        </w:rPr>
      </w:pPr>
      <w:r w:rsidRPr="00A02C23">
        <w:rPr>
          <w:color w:val="70AD47" w:themeColor="accent6"/>
        </w:rPr>
        <w:t xml:space="preserve">1.2 </w:t>
      </w:r>
      <w:r w:rsidR="00FD2195" w:rsidRPr="00A02C23">
        <w:rPr>
          <w:color w:val="70AD47" w:themeColor="accent6"/>
        </w:rPr>
        <w:t>History of Smart Sensing chairs</w:t>
      </w:r>
    </w:p>
    <w:p w14:paraId="20EBAFE5" w14:textId="5F9F4061" w:rsidR="00FD2195" w:rsidRPr="00A02C23" w:rsidRDefault="00FD2195" w:rsidP="00FD2195">
      <w:pPr>
        <w:pStyle w:val="MDPI31text"/>
        <w:rPr>
          <w:color w:val="70AD47" w:themeColor="accent6"/>
        </w:rPr>
      </w:pPr>
      <w:r w:rsidRPr="00A02C23">
        <w:rPr>
          <w:color w:val="70AD47" w:themeColor="accent6"/>
        </w:rPr>
        <w:t xml:space="preserve">According to various studies found, </w:t>
      </w:r>
      <w:del w:id="44" w:author="Shiny Verghese" w:date="2024-01-18T09:48:00Z">
        <w:r w:rsidRPr="00A02C23" w:rsidDel="001E7DBA">
          <w:rPr>
            <w:color w:val="70AD47" w:themeColor="accent6"/>
          </w:rPr>
          <w:delText xml:space="preserve">As previously stated, </w:delText>
        </w:r>
      </w:del>
      <w:r w:rsidRPr="00A02C23">
        <w:rPr>
          <w:color w:val="70AD47" w:themeColor="accent6"/>
        </w:rPr>
        <w:t xml:space="preserve">Tan et al. back in 2007 </w:t>
      </w:r>
      <w:r w:rsidRPr="00A02C23">
        <w:rPr>
          <w:color w:val="70AD47" w:themeColor="accent6"/>
        </w:rPr>
        <w:fldChar w:fldCharType="begin"/>
      </w:r>
      <w:r w:rsidRPr="00A02C23">
        <w:rPr>
          <w:color w:val="70AD47" w:themeColor="accent6"/>
        </w:rPr>
        <w:instrText xml:space="preserve"> ADDIN ZOTERO_ITEM CSL_CITATION {"citationID":"vlfsskAw","properties":{"formattedCitation":"[14]","plainCitation":"[14]","noteIndex":0},"citationItems":[{"id":246,"uris":["http://zotero.org/users/11398818/items/LUPZ3F98"],"itemData":{"id":246,"type":"article-journal","container-title":"IEEE/ASME Transactions on Mechatronics","DOI":"10.1109/3516.951364","ISSN":"10834435","issue":"3","journalAbbreviation":"IEEE/ASME Trans. Mechatron.","page":"261-268","source":"DOI.org (Crossref)","title":"A sensing chair using pressure distribution sensors","volume":"6","author":[{"family":"Tan","given":"H.Z."},{"family":"Slivovsky","given":"L.A."},{"family":"Pentland","given":"A."}],"issued":{"date-parts":[["2001",9]]}}}],"schema":"https://github.com/citation-style-language/schema/raw/master/csl-citation.json"} </w:instrText>
      </w:r>
      <w:r w:rsidRPr="00A02C23">
        <w:rPr>
          <w:color w:val="70AD47" w:themeColor="accent6"/>
        </w:rPr>
        <w:fldChar w:fldCharType="separate"/>
      </w:r>
      <w:r w:rsidRPr="00A02C23">
        <w:rPr>
          <w:color w:val="70AD47" w:themeColor="accent6"/>
        </w:rPr>
        <w:t>[14]</w:t>
      </w:r>
      <w:r w:rsidRPr="00A02C23">
        <w:rPr>
          <w:color w:val="70AD47" w:themeColor="accent6"/>
        </w:rPr>
        <w:fldChar w:fldCharType="end"/>
      </w:r>
      <w:r w:rsidRPr="00A02C23">
        <w:rPr>
          <w:color w:val="70AD47" w:themeColor="accent6"/>
        </w:rPr>
        <w:t xml:space="preserve"> was seen as one of the first research study that pioneered the idea of a smart sensing chair capable of classifying an individual’s sitting posture based on pressure sensors integrated into the chair. Over the years, there has been an increase in the number of research studies </w:t>
      </w:r>
      <w:r w:rsidR="008E26B8" w:rsidRPr="00A02C23">
        <w:rPr>
          <w:color w:val="70AD47" w:themeColor="accent6"/>
        </w:rPr>
        <w:t>being published</w:t>
      </w:r>
      <w:r w:rsidRPr="00A02C23">
        <w:rPr>
          <w:color w:val="70AD47" w:themeColor="accent6"/>
        </w:rPr>
        <w:t xml:space="preserve"> on the concept of sitting posture classification on smart sensing chairs as shown in Figure </w:t>
      </w:r>
      <w:r w:rsidR="003966B9" w:rsidRPr="00A02C23">
        <w:rPr>
          <w:color w:val="70AD47" w:themeColor="accent6"/>
        </w:rPr>
        <w:t>1</w:t>
      </w:r>
      <w:r w:rsidRPr="00A02C23">
        <w:rPr>
          <w:color w:val="70AD47" w:themeColor="accent6"/>
        </w:rPr>
        <w:t xml:space="preserve"> below. </w:t>
      </w:r>
      <w:r w:rsidR="004623AB" w:rsidRPr="00A02C23">
        <w:rPr>
          <w:color w:val="70AD47" w:themeColor="accent6"/>
        </w:rPr>
        <w:t xml:space="preserve">On average, around 500 studies </w:t>
      </w:r>
      <w:r w:rsidR="003B6024" w:rsidRPr="00A02C23">
        <w:rPr>
          <w:color w:val="70AD47" w:themeColor="accent6"/>
        </w:rPr>
        <w:t>have</w:t>
      </w:r>
      <w:r w:rsidR="004623AB" w:rsidRPr="00A02C23">
        <w:rPr>
          <w:color w:val="70AD47" w:themeColor="accent6"/>
        </w:rPr>
        <w:t xml:space="preserve"> been published on this research topic </w:t>
      </w:r>
      <w:r w:rsidR="005F6ED5" w:rsidRPr="00A02C23">
        <w:rPr>
          <w:color w:val="70AD47" w:themeColor="accent6"/>
        </w:rPr>
        <w:t xml:space="preserve">annually in the last 5 years alone. </w:t>
      </w:r>
      <w:r w:rsidR="00172BE5" w:rsidRPr="00A02C23">
        <w:rPr>
          <w:color w:val="70AD47" w:themeColor="accent6"/>
        </w:rPr>
        <w:t xml:space="preserve">Furthermore, this </w:t>
      </w:r>
      <w:r w:rsidR="003B6024" w:rsidRPr="00A02C23">
        <w:rPr>
          <w:color w:val="70AD47" w:themeColor="accent6"/>
        </w:rPr>
        <w:t>data suggests that there is a trend</w:t>
      </w:r>
      <w:r w:rsidR="00CD0D38">
        <w:rPr>
          <w:color w:val="70AD47" w:themeColor="accent6"/>
        </w:rPr>
        <w:t xml:space="preserve"> and a lot of interest</w:t>
      </w:r>
      <w:r w:rsidR="003B6024" w:rsidRPr="00A02C23">
        <w:rPr>
          <w:color w:val="70AD47" w:themeColor="accent6"/>
        </w:rPr>
        <w:t xml:space="preserve"> in this research topic which</w:t>
      </w:r>
      <w:r w:rsidR="00CD0D38">
        <w:rPr>
          <w:color w:val="70AD47" w:themeColor="accent6"/>
        </w:rPr>
        <w:t xml:space="preserve"> explains the </w:t>
      </w:r>
      <w:r w:rsidR="003B6024" w:rsidRPr="00A02C23">
        <w:rPr>
          <w:color w:val="70AD47" w:themeColor="accent6"/>
        </w:rPr>
        <w:t>constant</w:t>
      </w:r>
      <w:r w:rsidR="0048001B">
        <w:rPr>
          <w:color w:val="70AD47" w:themeColor="accent6"/>
        </w:rPr>
        <w:t xml:space="preserve"> rise</w:t>
      </w:r>
      <w:r w:rsidR="003B6024" w:rsidRPr="00A02C23">
        <w:rPr>
          <w:color w:val="70AD47" w:themeColor="accent6"/>
        </w:rPr>
        <w:t xml:space="preserve"> </w:t>
      </w:r>
      <w:r w:rsidR="00AE247F">
        <w:rPr>
          <w:color w:val="70AD47" w:themeColor="accent6"/>
        </w:rPr>
        <w:t xml:space="preserve">in publication </w:t>
      </w:r>
      <w:r w:rsidR="005F772D" w:rsidRPr="00A02C23">
        <w:rPr>
          <w:color w:val="70AD47" w:themeColor="accent6"/>
        </w:rPr>
        <w:t>year after year</w:t>
      </w:r>
      <w:r w:rsidR="003B6024" w:rsidRPr="00A02C23">
        <w:rPr>
          <w:color w:val="70AD47" w:themeColor="accent6"/>
        </w:rPr>
        <w:t>.</w:t>
      </w:r>
    </w:p>
    <w:p w14:paraId="0CC7B2CB" w14:textId="5A66F083" w:rsidR="00FD2195" w:rsidRPr="00A02C23" w:rsidRDefault="00000000" w:rsidP="006C1CBE">
      <w:pPr>
        <w:pStyle w:val="MDPI52figure"/>
        <w:rPr>
          <w:color w:val="70AD47" w:themeColor="accent6"/>
        </w:rPr>
      </w:pPr>
      <w:r>
        <w:rPr>
          <w:noProof/>
          <w:color w:val="70AD47" w:themeColor="accent6"/>
        </w:rPr>
        <w:pict w14:anchorId="3DABECAC">
          <v:rect id="Ink 71" o:spid="_x0000_s2054" style="position:absolute;left:0;text-align:left;margin-left:127.4pt;margin-top:148.95pt;width:1.65pt;height:1.75pt;z-index:251657216;visibility:visible;mso-wrap-style:square;mso-wrap-distance-left:9pt;mso-wrap-distance-top:0;mso-wrap-distance-right:9pt;mso-wrap-distance-bottom:0;mso-position-horizontal:absolute;mso-position-horizontal-relative:text;mso-position-vertical:absolute;mso-position-vertical-relative:text" filled="f" strokecolor="#e71224" strokeweight=".5mm">
            <v:stroke endcap="round"/>
            <v:path shadowok="f" o:extrusionok="f" fillok="f" insetpenok="f"/>
            <o:lock v:ext="edit" rotation="t" aspectratio="t" verticies="t" text="t" shapetype="t"/>
            <o:ink i="AHMdAgICARBYz1SK5pfFT48G+LrS4ZsiAwtIEETnpZABRTJGMgUDOAtkGSMyCoHH//8PgMf//w8z&#10;CoHH//8PgMf//w84CQD+/wMAAAAAAAokB4Pp1DmAgvs+3ymQh+TW5N+HReDyfi7wCgARIHDkU5ue&#10;WtoB&#10;" annotation="t"/>
          </v:rect>
        </w:pict>
      </w:r>
      <w:r w:rsidR="00FD2195" w:rsidRPr="00A02C23">
        <w:rPr>
          <w:color w:val="70AD47" w:themeColor="accent6"/>
        </w:rPr>
        <w:t xml:space="preserve"> </w:t>
      </w:r>
      <w:r w:rsidR="00DE11E6" w:rsidRPr="00A02C23">
        <w:rPr>
          <w:noProof/>
          <w:color w:val="70AD47" w:themeColor="accent6"/>
        </w:rPr>
        <w:drawing>
          <wp:inline distT="0" distB="0" distL="0" distR="0" wp14:anchorId="3A25C3B5" wp14:editId="5D4235D9">
            <wp:extent cx="4791075" cy="3190875"/>
            <wp:effectExtent l="0" t="0" r="0" b="0"/>
            <wp:docPr id="1832807735" name="Chart 1">
              <a:extLst xmlns:a="http://schemas.openxmlformats.org/drawingml/2006/main">
                <a:ext uri="{FF2B5EF4-FFF2-40B4-BE49-F238E27FC236}">
                  <a16:creationId xmlns:a16="http://schemas.microsoft.com/office/drawing/2014/main" id="{7AB7E65B-DEC4-D4FD-F990-3CC4104A7AD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6422DDFA" w14:textId="65E00763" w:rsidR="00FD2195" w:rsidRPr="00A02C23" w:rsidRDefault="00FD2195" w:rsidP="00FD2195">
      <w:pPr>
        <w:pStyle w:val="MDPI51figurecaption"/>
        <w:rPr>
          <w:color w:val="70AD47" w:themeColor="accent6"/>
        </w:rPr>
      </w:pPr>
      <w:r w:rsidRPr="00A02C23">
        <w:rPr>
          <w:color w:val="70AD47" w:themeColor="accent6"/>
        </w:rPr>
        <w:t xml:space="preserve">Figure </w:t>
      </w:r>
      <w:r w:rsidR="003966B9" w:rsidRPr="00A02C23">
        <w:rPr>
          <w:color w:val="70AD47" w:themeColor="accent6"/>
        </w:rPr>
        <w:t>1</w:t>
      </w:r>
      <w:r w:rsidRPr="00A02C23">
        <w:rPr>
          <w:color w:val="70AD47" w:themeColor="accent6"/>
        </w:rPr>
        <w:t xml:space="preserve"> – </w:t>
      </w:r>
      <w:r w:rsidR="006C1CBE" w:rsidRPr="00A02C23">
        <w:rPr>
          <w:color w:val="70AD47" w:themeColor="accent6"/>
        </w:rPr>
        <w:t>Accumulative n</w:t>
      </w:r>
      <w:r w:rsidRPr="00A02C23">
        <w:rPr>
          <w:color w:val="70AD47" w:themeColor="accent6"/>
        </w:rPr>
        <w:t xml:space="preserve">umber of Research Papers published on smart sensing chair </w:t>
      </w:r>
      <w:r w:rsidR="00714F27" w:rsidRPr="00A02C23">
        <w:rPr>
          <w:color w:val="70AD47" w:themeColor="accent6"/>
        </w:rPr>
        <w:t>systems over the past decade.</w:t>
      </w:r>
      <w:r w:rsidR="00EE474F" w:rsidRPr="00A02C23">
        <w:rPr>
          <w:color w:val="70AD47" w:themeColor="accent6"/>
        </w:rPr>
        <w:t xml:space="preserve"> The research database </w:t>
      </w:r>
      <w:r w:rsidR="00DE11E6" w:rsidRPr="00A02C23">
        <w:rPr>
          <w:color w:val="70AD47" w:themeColor="accent6"/>
        </w:rPr>
        <w:t xml:space="preserve">that queried </w:t>
      </w:r>
      <w:r w:rsidR="003E065A" w:rsidRPr="00A02C23">
        <w:rPr>
          <w:color w:val="70AD47" w:themeColor="accent6"/>
        </w:rPr>
        <w:t>that was searched</w:t>
      </w:r>
      <w:r w:rsidR="00C35ABA" w:rsidRPr="00A02C23">
        <w:rPr>
          <w:color w:val="70AD47" w:themeColor="accent6"/>
        </w:rPr>
        <w:t xml:space="preserve"> against was</w:t>
      </w:r>
      <w:r w:rsidR="00DE11E6" w:rsidRPr="00A02C23">
        <w:rPr>
          <w:color w:val="70AD47" w:themeColor="accent6"/>
        </w:rPr>
        <w:t xml:space="preserve"> MDPI, IEEE, and Google Scholar</w:t>
      </w:r>
      <w:r w:rsidR="00C35ABA" w:rsidRPr="00A02C23">
        <w:rPr>
          <w:color w:val="70AD47" w:themeColor="accent6"/>
        </w:rPr>
        <w:t>.</w:t>
      </w:r>
    </w:p>
    <w:p w14:paraId="57F06DAA" w14:textId="77777777" w:rsidR="00FD2195" w:rsidRPr="00A02C23" w:rsidRDefault="00FD2195" w:rsidP="00735236">
      <w:pPr>
        <w:pStyle w:val="MDPI21heading1"/>
        <w:rPr>
          <w:b w:val="0"/>
          <w:color w:val="70AD47" w:themeColor="accent6"/>
        </w:rPr>
      </w:pPr>
    </w:p>
    <w:p w14:paraId="1D035ED4" w14:textId="4C1FDE5C" w:rsidR="00753D13" w:rsidRPr="00A02C23" w:rsidRDefault="00AF3B01" w:rsidP="00A941EC">
      <w:pPr>
        <w:pStyle w:val="MDPI22heading2"/>
        <w:rPr>
          <w:color w:val="70AD47" w:themeColor="accent6"/>
        </w:rPr>
      </w:pPr>
      <w:r w:rsidRPr="00A02C23">
        <w:rPr>
          <w:color w:val="70AD47" w:themeColor="accent6"/>
        </w:rPr>
        <w:t xml:space="preserve">1.3 </w:t>
      </w:r>
      <w:r w:rsidR="006B3588" w:rsidRPr="00A02C23">
        <w:rPr>
          <w:color w:val="70AD47" w:themeColor="accent6"/>
        </w:rPr>
        <w:t>Improper Sitting Posture</w:t>
      </w:r>
    </w:p>
    <w:p w14:paraId="737B2F4D" w14:textId="1FF2D33F" w:rsidR="00A1397A" w:rsidRPr="007429CF" w:rsidRDefault="0053405F" w:rsidP="003A2760">
      <w:pPr>
        <w:pStyle w:val="MDPI31text"/>
        <w:rPr>
          <w:color w:val="FF0000"/>
        </w:rPr>
      </w:pPr>
      <w:r w:rsidRPr="00A02C23">
        <w:rPr>
          <w:color w:val="70AD47" w:themeColor="accent6"/>
        </w:rPr>
        <w:t>What is</w:t>
      </w:r>
      <w:r w:rsidR="00DD4949" w:rsidRPr="00A02C23">
        <w:rPr>
          <w:color w:val="70AD47" w:themeColor="accent6"/>
        </w:rPr>
        <w:t xml:space="preserve"> typically</w:t>
      </w:r>
      <w:r w:rsidRPr="00A02C23">
        <w:rPr>
          <w:color w:val="70AD47" w:themeColor="accent6"/>
        </w:rPr>
        <w:t xml:space="preserve"> considered a good sitting posture?</w:t>
      </w:r>
      <w:r w:rsidR="006E0FEB" w:rsidRPr="00A02C23">
        <w:rPr>
          <w:color w:val="70AD47" w:themeColor="accent6"/>
        </w:rPr>
        <w:t xml:space="preserve"> </w:t>
      </w:r>
      <w:r w:rsidR="003A2760" w:rsidRPr="00A02C23">
        <w:rPr>
          <w:color w:val="70AD47" w:themeColor="accent6"/>
        </w:rPr>
        <w:t>There is no doubt that i</w:t>
      </w:r>
      <w:r w:rsidR="00A1397A" w:rsidRPr="00A02C23">
        <w:rPr>
          <w:color w:val="70AD47" w:themeColor="accent6"/>
        </w:rPr>
        <w:t xml:space="preserve">ndividuals from </w:t>
      </w:r>
      <w:r w:rsidR="00CF18C6" w:rsidRPr="00A02C23">
        <w:rPr>
          <w:color w:val="70AD47" w:themeColor="accent6"/>
        </w:rPr>
        <w:t xml:space="preserve">various </w:t>
      </w:r>
      <w:r w:rsidR="000E0F20" w:rsidRPr="00A02C23">
        <w:rPr>
          <w:color w:val="70AD47" w:themeColor="accent6"/>
        </w:rPr>
        <w:t>walks</w:t>
      </w:r>
      <w:r w:rsidR="00CF18C6" w:rsidRPr="00A02C23">
        <w:rPr>
          <w:color w:val="70AD47" w:themeColor="accent6"/>
        </w:rPr>
        <w:t xml:space="preserve"> of life </w:t>
      </w:r>
      <w:r w:rsidR="000E0F20" w:rsidRPr="00A02C23">
        <w:rPr>
          <w:color w:val="70AD47" w:themeColor="accent6"/>
        </w:rPr>
        <w:t>adopt</w:t>
      </w:r>
      <w:r w:rsidR="00517D4A" w:rsidRPr="00A02C23">
        <w:rPr>
          <w:color w:val="70AD47" w:themeColor="accent6"/>
        </w:rPr>
        <w:t xml:space="preserve"> different sitting</w:t>
      </w:r>
      <w:r w:rsidR="00E51795" w:rsidRPr="00A02C23">
        <w:rPr>
          <w:color w:val="70AD47" w:themeColor="accent6"/>
        </w:rPr>
        <w:t xml:space="preserve"> postures</w:t>
      </w:r>
      <w:r w:rsidR="00190062" w:rsidRPr="00A02C23">
        <w:rPr>
          <w:color w:val="70AD47" w:themeColor="accent6"/>
        </w:rPr>
        <w:t xml:space="preserve"> knowingly and unknowingly</w:t>
      </w:r>
      <w:r w:rsidR="00E51795" w:rsidRPr="00A02C23">
        <w:rPr>
          <w:color w:val="70AD47" w:themeColor="accent6"/>
        </w:rPr>
        <w:t>. Hence</w:t>
      </w:r>
      <w:r w:rsidR="000E0F20" w:rsidRPr="00A02C23">
        <w:rPr>
          <w:color w:val="70AD47" w:themeColor="accent6"/>
        </w:rPr>
        <w:t xml:space="preserve">, </w:t>
      </w:r>
      <w:r w:rsidR="00E51795" w:rsidRPr="00A02C23">
        <w:rPr>
          <w:color w:val="70AD47" w:themeColor="accent6"/>
        </w:rPr>
        <w:t xml:space="preserve">what </w:t>
      </w:r>
      <w:r w:rsidR="00BA0330" w:rsidRPr="00A02C23">
        <w:rPr>
          <w:color w:val="70AD47" w:themeColor="accent6"/>
        </w:rPr>
        <w:t>is</w:t>
      </w:r>
      <w:r w:rsidR="00E51795" w:rsidRPr="00A02C23">
        <w:rPr>
          <w:color w:val="70AD47" w:themeColor="accent6"/>
        </w:rPr>
        <w:t xml:space="preserve"> </w:t>
      </w:r>
      <w:r w:rsidR="00EA556C" w:rsidRPr="00A02C23">
        <w:rPr>
          <w:color w:val="70AD47" w:themeColor="accent6"/>
        </w:rPr>
        <w:t>considered</w:t>
      </w:r>
      <w:r w:rsidR="000E0F20" w:rsidRPr="00A02C23">
        <w:rPr>
          <w:color w:val="70AD47" w:themeColor="accent6"/>
        </w:rPr>
        <w:t xml:space="preserve"> </w:t>
      </w:r>
      <w:r w:rsidR="003A2760" w:rsidRPr="00A02C23">
        <w:rPr>
          <w:color w:val="70AD47" w:themeColor="accent6"/>
        </w:rPr>
        <w:t>“</w:t>
      </w:r>
      <w:r w:rsidR="000E0F20" w:rsidRPr="00A02C23">
        <w:rPr>
          <w:color w:val="70AD47" w:themeColor="accent6"/>
        </w:rPr>
        <w:t>good</w:t>
      </w:r>
      <w:r w:rsidR="003A2760" w:rsidRPr="00A02C23">
        <w:rPr>
          <w:color w:val="70AD47" w:themeColor="accent6"/>
        </w:rPr>
        <w:t>”</w:t>
      </w:r>
      <w:r w:rsidR="000E0F20" w:rsidRPr="00A02C23">
        <w:rPr>
          <w:color w:val="70AD47" w:themeColor="accent6"/>
        </w:rPr>
        <w:t xml:space="preserve"> </w:t>
      </w:r>
      <w:r w:rsidR="003A2760" w:rsidRPr="00A02C23">
        <w:rPr>
          <w:color w:val="70AD47" w:themeColor="accent6"/>
        </w:rPr>
        <w:t xml:space="preserve">sitting </w:t>
      </w:r>
      <w:r w:rsidR="000E0F20" w:rsidRPr="00A02C23">
        <w:rPr>
          <w:color w:val="70AD47" w:themeColor="accent6"/>
        </w:rPr>
        <w:t xml:space="preserve">posture for some might be highly uncomfortable </w:t>
      </w:r>
      <w:r w:rsidR="003A2760" w:rsidRPr="00A02C23">
        <w:rPr>
          <w:color w:val="70AD47" w:themeColor="accent6"/>
        </w:rPr>
        <w:t xml:space="preserve">and not ideal </w:t>
      </w:r>
      <w:r w:rsidR="000E0F20" w:rsidRPr="00A02C23">
        <w:rPr>
          <w:color w:val="70AD47" w:themeColor="accent6"/>
        </w:rPr>
        <w:t xml:space="preserve">for </w:t>
      </w:r>
      <w:r w:rsidR="006E0FEB" w:rsidRPr="00A02C23">
        <w:rPr>
          <w:color w:val="70AD47" w:themeColor="accent6"/>
        </w:rPr>
        <w:t>another</w:t>
      </w:r>
      <w:r w:rsidR="003A2760" w:rsidRPr="00A02C23">
        <w:rPr>
          <w:color w:val="70AD47" w:themeColor="accent6"/>
        </w:rPr>
        <w:t xml:space="preserve">. </w:t>
      </w:r>
      <w:r w:rsidR="00190062" w:rsidRPr="00A02C23">
        <w:rPr>
          <w:color w:val="70AD47" w:themeColor="accent6"/>
        </w:rPr>
        <w:t xml:space="preserve">For instance, </w:t>
      </w:r>
      <w:r w:rsidR="00BA0330" w:rsidRPr="00A02C23">
        <w:rPr>
          <w:color w:val="70AD47" w:themeColor="accent6"/>
        </w:rPr>
        <w:t>individuals</w:t>
      </w:r>
      <w:r w:rsidR="006F0D34" w:rsidRPr="00A02C23">
        <w:rPr>
          <w:color w:val="70AD47" w:themeColor="accent6"/>
        </w:rPr>
        <w:t xml:space="preserve"> that are</w:t>
      </w:r>
      <w:r w:rsidR="00BA0330" w:rsidRPr="00A02C23">
        <w:rPr>
          <w:color w:val="70AD47" w:themeColor="accent6"/>
        </w:rPr>
        <w:t xml:space="preserve"> suffering from</w:t>
      </w:r>
      <w:r w:rsidR="006F0D34" w:rsidRPr="00A02C23">
        <w:rPr>
          <w:color w:val="70AD47" w:themeColor="accent6"/>
        </w:rPr>
        <w:t xml:space="preserve"> permanent</w:t>
      </w:r>
      <w:r w:rsidR="00BA0330" w:rsidRPr="00A02C23">
        <w:rPr>
          <w:color w:val="70AD47" w:themeColor="accent6"/>
        </w:rPr>
        <w:t xml:space="preserve"> </w:t>
      </w:r>
      <w:r w:rsidR="006F0D34" w:rsidRPr="00A02C23">
        <w:rPr>
          <w:color w:val="70AD47" w:themeColor="accent6"/>
        </w:rPr>
        <w:t>mobility impairment</w:t>
      </w:r>
      <w:r w:rsidR="000E3F66" w:rsidRPr="00A02C23">
        <w:rPr>
          <w:color w:val="70AD47" w:themeColor="accent6"/>
        </w:rPr>
        <w:t xml:space="preserve"> or those that are </w:t>
      </w:r>
      <w:r w:rsidR="00D619DB" w:rsidRPr="00A02C23">
        <w:rPr>
          <w:color w:val="70AD47" w:themeColor="accent6"/>
        </w:rPr>
        <w:t>wheelchair bound</w:t>
      </w:r>
      <w:r w:rsidR="000E3F66" w:rsidRPr="00A02C23">
        <w:rPr>
          <w:color w:val="70AD47" w:themeColor="accent6"/>
        </w:rPr>
        <w:t xml:space="preserve">, </w:t>
      </w:r>
      <w:r w:rsidR="00947546" w:rsidRPr="00A02C23">
        <w:rPr>
          <w:color w:val="70AD47" w:themeColor="accent6"/>
        </w:rPr>
        <w:t xml:space="preserve">might have a different meaning of </w:t>
      </w:r>
      <w:r w:rsidR="003C3CA3" w:rsidRPr="00A02C23">
        <w:rPr>
          <w:color w:val="70AD47" w:themeColor="accent6"/>
        </w:rPr>
        <w:t>what is considered as a good sitting posture for them</w:t>
      </w:r>
      <w:r w:rsidR="00F42BBF" w:rsidRPr="00A02C23">
        <w:rPr>
          <w:color w:val="70AD47" w:themeColor="accent6"/>
        </w:rPr>
        <w:t xml:space="preserve"> </w:t>
      </w:r>
      <w:r w:rsidR="00C75600" w:rsidRPr="00A02C23">
        <w:rPr>
          <w:color w:val="70AD47" w:themeColor="accent6"/>
        </w:rPr>
        <w:t>and</w:t>
      </w:r>
      <w:r w:rsidR="003C3CA3" w:rsidRPr="00A02C23">
        <w:rPr>
          <w:color w:val="70AD47" w:themeColor="accent6"/>
        </w:rPr>
        <w:t xml:space="preserve"> might not be applicable for </w:t>
      </w:r>
      <w:r w:rsidR="00B80CC8" w:rsidRPr="00A02C23">
        <w:rPr>
          <w:color w:val="70AD47" w:themeColor="accent6"/>
        </w:rPr>
        <w:t xml:space="preserve">others. </w:t>
      </w:r>
      <w:r w:rsidR="00170562" w:rsidRPr="00A02C23">
        <w:rPr>
          <w:color w:val="70AD47" w:themeColor="accent6"/>
        </w:rPr>
        <w:t>According to Slater</w:t>
      </w:r>
      <w:r w:rsidR="00FF1217" w:rsidRPr="00A02C23">
        <w:rPr>
          <w:color w:val="70AD47" w:themeColor="accent6"/>
        </w:rPr>
        <w:t xml:space="preserve"> et al</w:t>
      </w:r>
      <w:r w:rsidR="00081E6F" w:rsidRPr="00A02C23">
        <w:rPr>
          <w:color w:val="70AD47" w:themeColor="accent6"/>
        </w:rPr>
        <w:t xml:space="preserve">. </w:t>
      </w:r>
      <w:r w:rsidR="00081E6F" w:rsidRPr="00A02C23">
        <w:rPr>
          <w:color w:val="70AD47" w:themeColor="accent6"/>
        </w:rPr>
        <w:fldChar w:fldCharType="begin"/>
      </w:r>
      <w:r w:rsidR="00081E6F" w:rsidRPr="00A02C23">
        <w:rPr>
          <w:color w:val="70AD47" w:themeColor="accent6"/>
        </w:rPr>
        <w:instrText xml:space="preserve"> ADDIN ZOTERO_ITEM CSL_CITATION {"citationID":"DsxCgNjz","properties":{"formattedCitation":"[15]","plainCitation":"[15]","noteIndex":0},"citationItems":[{"id":297,"uris":["http://zotero.org/users/11398818/items/PM3FV4A3"],"itemData":{"id":297,"type":"article-journal","container-title":"Journal of Orthopaedic &amp; Sports Physical Therapy","DOI":"10.2519/jospt.2019.0610","ISSN":"0190-6011, 1938-1344","issue":"8","journalAbbreviation":"J Orthop Sports Phys Ther","language":"en","page":"562-564","source":"DOI.org (Crossref)","title":"“Sit Up Straight”: Time to Re-evaluate","title-short":"“Sit Up Straight”","volume":"49","author":[{"family":"Slater","given":"Diane"},{"family":"Korakakis","given":"Vasileios"},{"family":"O'Sullivan","given":"Peter"},{"family":"Nolan","given":"David"},{"family":"O'Sullivan","given":"Kieran"}],"issued":{"date-parts":[["2019",8]]}}}],"schema":"https://github.com/citation-style-language/schema/raw/master/csl-citation.json"} </w:instrText>
      </w:r>
      <w:r w:rsidR="00081E6F" w:rsidRPr="00A02C23">
        <w:rPr>
          <w:color w:val="70AD47" w:themeColor="accent6"/>
        </w:rPr>
        <w:fldChar w:fldCharType="separate"/>
      </w:r>
      <w:r w:rsidR="00081E6F" w:rsidRPr="00A02C23">
        <w:rPr>
          <w:color w:val="70AD47" w:themeColor="accent6"/>
        </w:rPr>
        <w:t>[15]</w:t>
      </w:r>
      <w:r w:rsidR="00081E6F" w:rsidRPr="00A02C23">
        <w:rPr>
          <w:color w:val="70AD47" w:themeColor="accent6"/>
        </w:rPr>
        <w:fldChar w:fldCharType="end"/>
      </w:r>
      <w:r w:rsidR="00170562" w:rsidRPr="00A02C23">
        <w:rPr>
          <w:color w:val="70AD47" w:themeColor="accent6"/>
        </w:rPr>
        <w:t xml:space="preserve">, there isn’t </w:t>
      </w:r>
      <w:r w:rsidR="00BF1110" w:rsidRPr="00A02C23">
        <w:rPr>
          <w:color w:val="70AD47" w:themeColor="accent6"/>
        </w:rPr>
        <w:t xml:space="preserve">that </w:t>
      </w:r>
      <w:r w:rsidR="0098050A" w:rsidRPr="00A02C23">
        <w:rPr>
          <w:color w:val="70AD47" w:themeColor="accent6"/>
        </w:rPr>
        <w:t xml:space="preserve">one </w:t>
      </w:r>
      <w:r w:rsidR="004F2181" w:rsidRPr="00A02C23">
        <w:rPr>
          <w:color w:val="70AD47" w:themeColor="accent6"/>
        </w:rPr>
        <w:t>“</w:t>
      </w:r>
      <w:r w:rsidR="0098050A" w:rsidRPr="00A02C23">
        <w:rPr>
          <w:color w:val="70AD47" w:themeColor="accent6"/>
        </w:rPr>
        <w:t>correct</w:t>
      </w:r>
      <w:r w:rsidR="004F2181" w:rsidRPr="00A02C23">
        <w:rPr>
          <w:color w:val="70AD47" w:themeColor="accent6"/>
        </w:rPr>
        <w:t>”</w:t>
      </w:r>
      <w:r w:rsidR="00BF1110" w:rsidRPr="00A02C23">
        <w:rPr>
          <w:color w:val="70AD47" w:themeColor="accent6"/>
        </w:rPr>
        <w:t xml:space="preserve"> sitt</w:t>
      </w:r>
      <w:r w:rsidR="004F2181" w:rsidRPr="00A02C23">
        <w:rPr>
          <w:color w:val="70AD47" w:themeColor="accent6"/>
        </w:rPr>
        <w:t xml:space="preserve">ing </w:t>
      </w:r>
      <w:r w:rsidR="000D58D2" w:rsidRPr="00A02C23">
        <w:rPr>
          <w:color w:val="70AD47" w:themeColor="accent6"/>
        </w:rPr>
        <w:t xml:space="preserve">posture that fits all due to the fact the people different spinal properties. </w:t>
      </w:r>
      <w:r w:rsidR="00D757DD" w:rsidRPr="00A02C23">
        <w:rPr>
          <w:color w:val="70AD47" w:themeColor="accent6"/>
        </w:rPr>
        <w:t>However, it</w:t>
      </w:r>
      <w:r w:rsidR="006E464C" w:rsidRPr="00A02C23">
        <w:rPr>
          <w:color w:val="70AD47" w:themeColor="accent6"/>
        </w:rPr>
        <w:t xml:space="preserve"> has been</w:t>
      </w:r>
      <w:r w:rsidR="00D757DD" w:rsidRPr="00A02C23">
        <w:rPr>
          <w:color w:val="70AD47" w:themeColor="accent6"/>
        </w:rPr>
        <w:t xml:space="preserve"> usually </w:t>
      </w:r>
      <w:r w:rsidR="006E464C" w:rsidRPr="00A02C23">
        <w:rPr>
          <w:color w:val="70AD47" w:themeColor="accent6"/>
        </w:rPr>
        <w:t xml:space="preserve">been </w:t>
      </w:r>
      <w:r w:rsidR="00D757DD" w:rsidRPr="00A02C23">
        <w:rPr>
          <w:color w:val="70AD47" w:themeColor="accent6"/>
        </w:rPr>
        <w:t>advised b</w:t>
      </w:r>
      <w:r w:rsidR="00B76150" w:rsidRPr="00A02C23">
        <w:rPr>
          <w:color w:val="70AD47" w:themeColor="accent6"/>
        </w:rPr>
        <w:t>y doctors and healthcare professionals to sit</w:t>
      </w:r>
      <w:r w:rsidR="00A13433" w:rsidRPr="00A02C23">
        <w:rPr>
          <w:color w:val="70AD47" w:themeColor="accent6"/>
        </w:rPr>
        <w:t xml:space="preserve"> in an upright </w:t>
      </w:r>
      <w:r w:rsidR="005F33E5" w:rsidRPr="00A02C23">
        <w:rPr>
          <w:color w:val="70AD47" w:themeColor="accent6"/>
        </w:rPr>
        <w:t xml:space="preserve">lordotic </w:t>
      </w:r>
      <w:r w:rsidR="00A13433" w:rsidRPr="00A02C23">
        <w:rPr>
          <w:color w:val="70AD47" w:themeColor="accent6"/>
        </w:rPr>
        <w:t xml:space="preserve">position which involves </w:t>
      </w:r>
      <w:r w:rsidR="0081704D" w:rsidRPr="00A02C23">
        <w:rPr>
          <w:color w:val="70AD47" w:themeColor="accent6"/>
        </w:rPr>
        <w:t xml:space="preserve">having your spine </w:t>
      </w:r>
      <w:r w:rsidR="00FB33A5" w:rsidRPr="00A02C23">
        <w:rPr>
          <w:color w:val="70AD47" w:themeColor="accent6"/>
        </w:rPr>
        <w:t xml:space="preserve">in </w:t>
      </w:r>
      <w:r w:rsidR="00D4719D" w:rsidRPr="00A02C23">
        <w:rPr>
          <w:color w:val="70AD47" w:themeColor="accent6"/>
        </w:rPr>
        <w:t>an upright</w:t>
      </w:r>
      <w:r w:rsidR="00FB33A5" w:rsidRPr="00A02C23">
        <w:rPr>
          <w:color w:val="70AD47" w:themeColor="accent6"/>
        </w:rPr>
        <w:t xml:space="preserve"> </w:t>
      </w:r>
      <w:r w:rsidR="00D4719D" w:rsidRPr="00A02C23">
        <w:rPr>
          <w:color w:val="70AD47" w:themeColor="accent6"/>
        </w:rPr>
        <w:t>position</w:t>
      </w:r>
      <w:r w:rsidR="00AF7441" w:rsidRPr="00A02C23">
        <w:rPr>
          <w:color w:val="70AD47" w:themeColor="accent6"/>
        </w:rPr>
        <w:t xml:space="preserve"> </w:t>
      </w:r>
      <w:r w:rsidR="00AF7441" w:rsidRPr="00A02C23">
        <w:rPr>
          <w:color w:val="70AD47" w:themeColor="accent6"/>
        </w:rPr>
        <w:fldChar w:fldCharType="begin"/>
      </w:r>
      <w:r w:rsidR="00AF7441" w:rsidRPr="00A02C23">
        <w:rPr>
          <w:color w:val="70AD47" w:themeColor="accent6"/>
        </w:rPr>
        <w:instrText xml:space="preserve"> ADDIN ZOTERO_ITEM CSL_CITATION {"citationID":"PbgDuRjR","properties":{"formattedCitation":"[16]","plainCitation":"[16]","noteIndex":0},"citationItems":[{"id":298,"uris":["http://zotero.org/users/11398818/items/PX682NWF"],"itemData":{"id":298,"type":"article-journal","container-title":"Musculoskeletal Science and Practice","DOI":"10.1016/j.msksp.2018.11.004","ISSN":"24687812","journalAbbreviation":"Musculoskeletal Science and Practice","language":"en","page":"24-31","source":"DOI.org (Crossref)","title":"Physiotherapist perceptions of optimal sitting and standing posture","volume":"39","author":[{"family":"Korakakis","given":"Vasileios"},{"family":"O'Sullivan","given":"Kieran"},{"family":"O'Sullivan","given":"Peter B."},{"family":"Evagelinou","given":"Vasiliki"},{"family":"Sotiralis","given":"Yiannis"},{"family":"Sideris","given":"Alexandros"},{"family":"Sakellariou","given":"Konstantinos"},{"family":"Karanasios","given":"Stefanos"},{"family":"Giakas","given":"Giannis"}],"issued":{"date-parts":[["2019",2]]}}}],"schema":"https://github.com/citation-style-language/schema/raw/master/csl-citation.json"} </w:instrText>
      </w:r>
      <w:r w:rsidR="00AF7441" w:rsidRPr="00A02C23">
        <w:rPr>
          <w:color w:val="70AD47" w:themeColor="accent6"/>
        </w:rPr>
        <w:fldChar w:fldCharType="separate"/>
      </w:r>
      <w:r w:rsidR="00AF7441" w:rsidRPr="00A02C23">
        <w:rPr>
          <w:color w:val="70AD47" w:themeColor="accent6"/>
        </w:rPr>
        <w:t>[16]</w:t>
      </w:r>
      <w:r w:rsidR="00AF7441" w:rsidRPr="00A02C23">
        <w:rPr>
          <w:color w:val="70AD47" w:themeColor="accent6"/>
        </w:rPr>
        <w:fldChar w:fldCharType="end"/>
      </w:r>
      <w:r w:rsidR="00FB33A5" w:rsidRPr="00A02C23">
        <w:rPr>
          <w:color w:val="70AD47" w:themeColor="accent6"/>
        </w:rPr>
        <w:t xml:space="preserve">. </w:t>
      </w:r>
      <w:r w:rsidR="0079645B" w:rsidRPr="00A02C23">
        <w:rPr>
          <w:color w:val="70AD47" w:themeColor="accent6"/>
        </w:rPr>
        <w:t>According to various studies found</w:t>
      </w:r>
      <w:r w:rsidR="00B53457">
        <w:rPr>
          <w:color w:val="70AD47" w:themeColor="accent6"/>
        </w:rPr>
        <w:t xml:space="preserve"> </w:t>
      </w:r>
      <w:r w:rsidR="00B53457">
        <w:rPr>
          <w:color w:val="70AD47" w:themeColor="accent6"/>
        </w:rPr>
        <w:fldChar w:fldCharType="begin"/>
      </w:r>
      <w:r w:rsidR="00384451">
        <w:rPr>
          <w:color w:val="70AD47" w:themeColor="accent6"/>
        </w:rPr>
        <w:instrText xml:space="preserve"> ADDIN ZOTERO_ITEM CSL_CITATION {"citationID":"aHquMVPJ","properties":{"formattedCitation":"[17,18]","plainCitation":"[17,18]","noteIndex":0},"citationItems":[{"id":145,"uris":["http://zotero.org/users/11398818/items/A9UVN24S"],"itemData":{"id":145,"type":"article-journal","abstract":"In recent years, employment in sedentary occupations has continuously risen. Office workers are more prone to prolonged static sitting, spending 65–80% of work hours sitting, increasing risks for multiple health problems, including cardiovascular diseases and musculoskeletal disorders. These adverse health effects lead to decreased productivity, increased absenteeism and health care costs. However, lack of regulation targeting these issues has oftentimes left them unattended. This article proposes a smart chair system, with posture and electrocardiography (ECG) monitoring modules, using an “invisible” sensing approach, to optimize working conditions, without hindering everyday tasks. For posture classification, machine learning models were trained and tested with datasets composed by center of mass coordinates in the seat plane, computed from the weight measured by load cells fixed under the seat. Models were trained and evaluated in the classification of five and seven sitting positions, achieving high accuracy results for all five-class models (&gt;97.4%), and good results for some seven-class models, particularly the best performing k-NN model (87.5%). For ECG monitoring, signals were acquired at the armrests covered with conductive nappa, connected to a single-lead sensor. Following signal filtering and segmentation, several outlier detection methods were applied to remove extremely noisy segments with mislabeled R-peaks, but only DBSCAN showed satisfactory results for the ECG segmentation performance (88.21%) and accuracy (90.50%).","container-title":"Sensors","DOI":"10.3390/s23020719","ISSN":"1424-8220","issue":"2","journalAbbreviation":"Sensors","language":"en","page":"719","source":"DOI.org (Crossref)","title":"A Novel Smart Chair System for Posture Classification and Invisible ECG Monitoring","volume":"23","author":[{"family":"Pereira","given":"Leonor"},{"family":"Plácido Da Silva","given":"Hugo"}],"issued":{"date-parts":[["2023",1,8]]}}},{"id":157,"uris":["http://zotero.org/users/11398818/items/RFVAKVUE"],"itemData":{"id":157,"type":"article-journal","abstract":"Nowadays in modern societies, a sedentary lifestyle is almost inevitable for a majority of the population. Long hours of sitting, especially in wrong postures, may result in health complications. A smart chair with the capability to identify sitting postures can help reduce health risks induced by a modern lifestyle. This paper presents the design, realization and evaluation of a new smart chair sensors system capable of sitting postures identification. The system consists of eight pressure sensors placed on the chair’s sitting cushion and the backrest. A signal acquisition board was designed from scratch to acquire data generated by the pressure sensors and transmit them via a Wi-Fi network to a purposely developed graphical user interface which monitors and stores the acquired sensors’ data on a computer. The designed system was tested by means of an extensive sitting experiment involving 40 subjects, and from the acquired data, the classification of the respective sitting postures out of eight possible postures was performed. Hereby, the performance of seven deep-learning algorithms was assessed. The best accuracy of 91.68% was achieved by an echo memory network model. The designed smart chair sensors system is simple and versatile, low cost and accurate, and it can easily be deployed in several smart chair environments, both for public and private contexts.","container-title":"Sensors","DOI":"10.3390/s22155585","ISSN":"1424-8220","issue":"15","journalAbbreviation":"Sensors","language":"en","page":"5585","source":"DOI.org (Crossref)","title":"Development of a Smart Chair Sensors System and Classification of Sitting Postures with Deep Learning Algorithms","volume":"22","author":[{"family":"Aminosharieh Najafi","given":"Taraneh"},{"family":"Abramo","given":"Antonio"},{"family":"Kyamakya","given":"Kyandoghere"},{"family":"Affanni","given":"Antonio"}],"issued":{"date-parts":[["2022",7,26]]}}}],"schema":"https://github.com/citation-style-language/schema/raw/master/csl-citation.json"} </w:instrText>
      </w:r>
      <w:r w:rsidR="00B53457">
        <w:rPr>
          <w:color w:val="70AD47" w:themeColor="accent6"/>
        </w:rPr>
        <w:fldChar w:fldCharType="separate"/>
      </w:r>
      <w:r w:rsidR="00384451" w:rsidRPr="00384451">
        <w:t>[17,18]</w:t>
      </w:r>
      <w:r w:rsidR="00B53457">
        <w:rPr>
          <w:color w:val="70AD47" w:themeColor="accent6"/>
        </w:rPr>
        <w:fldChar w:fldCharType="end"/>
      </w:r>
      <w:r w:rsidR="0079645B" w:rsidRPr="00A02C23">
        <w:rPr>
          <w:color w:val="70AD47" w:themeColor="accent6"/>
        </w:rPr>
        <w:t xml:space="preserve">, there are 8 different </w:t>
      </w:r>
      <w:r w:rsidR="00A82B6C" w:rsidRPr="00A02C23">
        <w:rPr>
          <w:color w:val="70AD47" w:themeColor="accent6"/>
        </w:rPr>
        <w:t>sitting postures which are</w:t>
      </w:r>
      <w:r w:rsidR="00E41775" w:rsidRPr="00A02C23">
        <w:rPr>
          <w:color w:val="70AD47" w:themeColor="accent6"/>
        </w:rPr>
        <w:t xml:space="preserve">: </w:t>
      </w:r>
      <w:r w:rsidR="00780D6F" w:rsidRPr="00A02C23">
        <w:rPr>
          <w:color w:val="70AD47" w:themeColor="accent6"/>
        </w:rPr>
        <w:t xml:space="preserve">1. </w:t>
      </w:r>
      <w:r w:rsidR="00E41775" w:rsidRPr="00A02C23">
        <w:rPr>
          <w:color w:val="70AD47" w:themeColor="accent6"/>
        </w:rPr>
        <w:t xml:space="preserve">Upright Sitting, </w:t>
      </w:r>
      <w:r w:rsidR="00780D6F" w:rsidRPr="00A02C23">
        <w:rPr>
          <w:color w:val="70AD47" w:themeColor="accent6"/>
        </w:rPr>
        <w:t xml:space="preserve">2. </w:t>
      </w:r>
      <w:r w:rsidR="00E41775" w:rsidRPr="00A02C23">
        <w:rPr>
          <w:color w:val="70AD47" w:themeColor="accent6"/>
        </w:rPr>
        <w:t xml:space="preserve">Slouching, </w:t>
      </w:r>
      <w:r w:rsidR="00780D6F" w:rsidRPr="00A02C23">
        <w:rPr>
          <w:color w:val="70AD47" w:themeColor="accent6"/>
        </w:rPr>
        <w:t xml:space="preserve">3. </w:t>
      </w:r>
      <w:r w:rsidR="00E41775" w:rsidRPr="00A02C23">
        <w:rPr>
          <w:color w:val="70AD47" w:themeColor="accent6"/>
        </w:rPr>
        <w:t xml:space="preserve">Leaning Forward, </w:t>
      </w:r>
      <w:r w:rsidR="00780D6F" w:rsidRPr="00A02C23">
        <w:rPr>
          <w:color w:val="70AD47" w:themeColor="accent6"/>
        </w:rPr>
        <w:t xml:space="preserve">4. </w:t>
      </w:r>
      <w:r w:rsidR="00E41775" w:rsidRPr="00A02C23">
        <w:rPr>
          <w:color w:val="70AD47" w:themeColor="accent6"/>
        </w:rPr>
        <w:t xml:space="preserve">Leaning Backward, </w:t>
      </w:r>
      <w:r w:rsidR="00780D6F" w:rsidRPr="00A02C23">
        <w:rPr>
          <w:color w:val="70AD47" w:themeColor="accent6"/>
        </w:rPr>
        <w:t xml:space="preserve">5. </w:t>
      </w:r>
      <w:r w:rsidR="00E41775" w:rsidRPr="00A02C23">
        <w:rPr>
          <w:color w:val="70AD47" w:themeColor="accent6"/>
        </w:rPr>
        <w:t xml:space="preserve">Leaning Right, </w:t>
      </w:r>
      <w:r w:rsidR="00780D6F" w:rsidRPr="00A02C23">
        <w:rPr>
          <w:color w:val="70AD47" w:themeColor="accent6"/>
        </w:rPr>
        <w:t xml:space="preserve">6. </w:t>
      </w:r>
      <w:r w:rsidR="00E41775" w:rsidRPr="00A02C23">
        <w:rPr>
          <w:color w:val="70AD47" w:themeColor="accent6"/>
        </w:rPr>
        <w:t xml:space="preserve">Leaning Left, </w:t>
      </w:r>
      <w:r w:rsidR="00780D6F" w:rsidRPr="00A02C23">
        <w:rPr>
          <w:color w:val="70AD47" w:themeColor="accent6"/>
        </w:rPr>
        <w:t xml:space="preserve">7. </w:t>
      </w:r>
      <w:r w:rsidR="00E41775" w:rsidRPr="00A02C23">
        <w:rPr>
          <w:color w:val="70AD47" w:themeColor="accent6"/>
        </w:rPr>
        <w:t xml:space="preserve">Right Leg Crossed, </w:t>
      </w:r>
      <w:r w:rsidR="00780D6F" w:rsidRPr="00A02C23">
        <w:rPr>
          <w:color w:val="70AD47" w:themeColor="accent6"/>
        </w:rPr>
        <w:t xml:space="preserve">8. </w:t>
      </w:r>
      <w:r w:rsidR="00E41775" w:rsidRPr="00A02C23">
        <w:rPr>
          <w:color w:val="70AD47" w:themeColor="accent6"/>
        </w:rPr>
        <w:t xml:space="preserve">Left Leg Crossed. </w:t>
      </w:r>
      <w:r w:rsidR="007429CF">
        <w:rPr>
          <w:color w:val="FF0000"/>
        </w:rPr>
        <w:t>Need to add more content here.</w:t>
      </w:r>
    </w:p>
    <w:p w14:paraId="568111CC" w14:textId="77777777" w:rsidR="00EB224F" w:rsidRDefault="00EB224F" w:rsidP="003A2760">
      <w:pPr>
        <w:pStyle w:val="MDPI31text"/>
      </w:pPr>
    </w:p>
    <w:p w14:paraId="29236CB5" w14:textId="076FC92D" w:rsidR="00E1484A" w:rsidRDefault="00AF3B01" w:rsidP="00A941EC">
      <w:pPr>
        <w:pStyle w:val="MDPI22heading2"/>
      </w:pPr>
      <w:r>
        <w:t xml:space="preserve">1.4 </w:t>
      </w:r>
      <w:r w:rsidR="008C0354">
        <w:t>Aim and</w:t>
      </w:r>
      <w:r w:rsidR="00135BF5">
        <w:t xml:space="preserve"> </w:t>
      </w:r>
      <w:r w:rsidR="00735236">
        <w:t>Objectives</w:t>
      </w:r>
    </w:p>
    <w:p w14:paraId="671C027D" w14:textId="706D7D98" w:rsidR="00735236" w:rsidRDefault="00004247" w:rsidP="00735236">
      <w:pPr>
        <w:pStyle w:val="MDPI31text"/>
      </w:pPr>
      <w:r w:rsidRPr="00AF0594">
        <w:t>The</w:t>
      </w:r>
      <w:r w:rsidR="00DF7608" w:rsidRPr="00AF0594">
        <w:t xml:space="preserve"> </w:t>
      </w:r>
      <w:r w:rsidR="000A5F1C" w:rsidRPr="00AF0594">
        <w:t>primary aim of this literature review</w:t>
      </w:r>
      <w:r w:rsidR="00DF7608" w:rsidRPr="00AF0594">
        <w:t xml:space="preserve"> </w:t>
      </w:r>
      <w:r w:rsidR="00735236" w:rsidRPr="00AF0594">
        <w:t>study</w:t>
      </w:r>
      <w:r w:rsidR="000A5F1C" w:rsidRPr="00AF0594">
        <w:t xml:space="preserve"> is </w:t>
      </w:r>
      <w:r w:rsidR="004A44D3" w:rsidRPr="00AF0594">
        <w:t>to</w:t>
      </w:r>
      <w:r w:rsidR="000502EB" w:rsidRPr="00AF0594">
        <w:t xml:space="preserve"> </w:t>
      </w:r>
      <w:r w:rsidR="00735236" w:rsidRPr="00AF0594">
        <w:t>evaluate</w:t>
      </w:r>
      <w:r w:rsidR="00695578" w:rsidRPr="00AF0594">
        <w:t xml:space="preserve"> </w:t>
      </w:r>
      <w:r w:rsidR="00735236" w:rsidRPr="00AF0594">
        <w:t xml:space="preserve">published papers </w:t>
      </w:r>
      <w:r w:rsidR="00BF749B" w:rsidRPr="00AF0594">
        <w:t xml:space="preserve">on smart sensing chair </w:t>
      </w:r>
      <w:r w:rsidR="00FA42EC" w:rsidRPr="00AF0594">
        <w:t>systems</w:t>
      </w:r>
      <w:r w:rsidR="00236040" w:rsidRPr="00AF0594">
        <w:t xml:space="preserve">, aiming to </w:t>
      </w:r>
      <w:r w:rsidR="00695578" w:rsidRPr="00AF0594">
        <w:t>understand the</w:t>
      </w:r>
      <w:r w:rsidR="00363A61" w:rsidRPr="00AF0594">
        <w:t xml:space="preserve"> methods being employed in posture classification</w:t>
      </w:r>
      <w:r w:rsidR="00735236" w:rsidRPr="00AF0594">
        <w:t xml:space="preserve">. By exploring existing studies, </w:t>
      </w:r>
      <w:r w:rsidR="001F4F28" w:rsidRPr="00AF0594">
        <w:t xml:space="preserve">it is possible to </w:t>
      </w:r>
      <w:r w:rsidR="00633CE7" w:rsidRPr="00AF0594">
        <w:t>analyze</w:t>
      </w:r>
      <w:r w:rsidR="00A70FC4" w:rsidRPr="00AF0594">
        <w:t xml:space="preserve"> current</w:t>
      </w:r>
      <w:r w:rsidR="00633CE7" w:rsidRPr="00AF0594">
        <w:t xml:space="preserve"> </w:t>
      </w:r>
      <w:r w:rsidR="00F443B2" w:rsidRPr="00AF0594">
        <w:t xml:space="preserve">trends </w:t>
      </w:r>
      <w:r w:rsidR="00F70D97" w:rsidRPr="00AF0594">
        <w:t xml:space="preserve">such as </w:t>
      </w:r>
      <w:r w:rsidR="00A86F13" w:rsidRPr="00AF0594">
        <w:t xml:space="preserve">commonly used sensors and machine learning </w:t>
      </w:r>
      <w:r w:rsidR="00A70FC4" w:rsidRPr="00AF0594">
        <w:t>algorithms</w:t>
      </w:r>
      <w:r w:rsidR="00D040FB" w:rsidRPr="00AF0594">
        <w:t xml:space="preserve"> being</w:t>
      </w:r>
      <w:r w:rsidR="009662EA" w:rsidRPr="00AF0594">
        <w:t xml:space="preserve"> adopted as well as potential research gaps.</w:t>
      </w:r>
      <w:r w:rsidR="00753912" w:rsidRPr="00AF0594">
        <w:t xml:space="preserve"> </w:t>
      </w:r>
      <w:r w:rsidR="00F70D97" w:rsidRPr="00AF0594">
        <w:t>Ultimately, this review paper aims</w:t>
      </w:r>
      <w:r w:rsidR="00F70D97">
        <w:t xml:space="preserve"> to </w:t>
      </w:r>
      <w:r w:rsidR="008E49AB">
        <w:t>provide valuable insight</w:t>
      </w:r>
      <w:r w:rsidR="006267EB">
        <w:t xml:space="preserve"> for researchers</w:t>
      </w:r>
      <w:r w:rsidR="00C14A58">
        <w:t xml:space="preserve"> in the development of</w:t>
      </w:r>
      <w:r w:rsidR="009D4830">
        <w:t xml:space="preserve"> </w:t>
      </w:r>
      <w:r w:rsidR="00E90F6A">
        <w:t>non-invasive</w:t>
      </w:r>
      <w:r w:rsidR="00C14A58">
        <w:t xml:space="preserve"> smart sensing chair systems. </w:t>
      </w:r>
    </w:p>
    <w:p w14:paraId="48782127" w14:textId="26012297" w:rsidR="00735236" w:rsidRDefault="00735236" w:rsidP="00517D4A">
      <w:pPr>
        <w:pStyle w:val="MDPI21heading1"/>
        <w:numPr>
          <w:ilvl w:val="0"/>
          <w:numId w:val="34"/>
        </w:numPr>
      </w:pPr>
      <w:r>
        <w:t>Research Methodology</w:t>
      </w:r>
    </w:p>
    <w:p w14:paraId="61F9D7FE" w14:textId="723F1915" w:rsidR="00735236" w:rsidRDefault="00735236" w:rsidP="00735236">
      <w:pPr>
        <w:pStyle w:val="MDPI31text"/>
      </w:pPr>
      <w:r>
        <w:t xml:space="preserve">This paper is aimed at conducting a systematic review of similar research studies done on smart sensing chair technology. Overall, there are </w:t>
      </w:r>
      <w:r w:rsidR="0006450F">
        <w:t>7</w:t>
      </w:r>
      <w:r>
        <w:t xml:space="preserve"> steps involved with this systematic review process which is the following: </w:t>
      </w:r>
    </w:p>
    <w:p w14:paraId="15A00A12" w14:textId="77777777" w:rsidR="00735236" w:rsidRDefault="00735236" w:rsidP="009450FE">
      <w:pPr>
        <w:pStyle w:val="MDPI31text"/>
        <w:ind w:left="0" w:firstLine="0"/>
      </w:pPr>
    </w:p>
    <w:p w14:paraId="6A304536" w14:textId="77777777" w:rsidR="0006450F" w:rsidRDefault="00735236" w:rsidP="0006450F">
      <w:pPr>
        <w:pStyle w:val="MDPI31text"/>
      </w:pPr>
      <w:r>
        <w:t>1.</w:t>
      </w:r>
      <w:r>
        <w:tab/>
        <w:t>Formulation of Research Questions</w:t>
      </w:r>
    </w:p>
    <w:p w14:paraId="0442B9A2" w14:textId="0D0640C8" w:rsidR="00735236" w:rsidRDefault="0006450F" w:rsidP="0006450F">
      <w:pPr>
        <w:pStyle w:val="MDPI31text"/>
      </w:pPr>
      <w:r>
        <w:t>2</w:t>
      </w:r>
      <w:r w:rsidR="00735236">
        <w:t>.</w:t>
      </w:r>
      <w:r w:rsidR="00735236">
        <w:tab/>
        <w:t>Search Strategy</w:t>
      </w:r>
    </w:p>
    <w:p w14:paraId="0ED83852" w14:textId="658AAE4C" w:rsidR="00735236" w:rsidRDefault="0006450F" w:rsidP="00735236">
      <w:pPr>
        <w:pStyle w:val="MDPI31text"/>
      </w:pPr>
      <w:r>
        <w:t>3</w:t>
      </w:r>
      <w:r w:rsidR="00735236">
        <w:t>.</w:t>
      </w:r>
      <w:r w:rsidR="00735236">
        <w:tab/>
        <w:t>Study Screening and Selection</w:t>
      </w:r>
    </w:p>
    <w:p w14:paraId="574B3098" w14:textId="1846329A" w:rsidR="0006450F" w:rsidRDefault="0006450F" w:rsidP="0006450F">
      <w:pPr>
        <w:pStyle w:val="MDPI31text"/>
      </w:pPr>
      <w:r>
        <w:t>4</w:t>
      </w:r>
      <w:r w:rsidR="00735236">
        <w:t>.</w:t>
      </w:r>
      <w:r w:rsidR="00735236">
        <w:tab/>
        <w:t>Data Extraction</w:t>
      </w:r>
    </w:p>
    <w:p w14:paraId="391592B1" w14:textId="6A7A6867" w:rsidR="0006450F" w:rsidRDefault="0006450F" w:rsidP="0006450F">
      <w:pPr>
        <w:pStyle w:val="MDPI31text"/>
      </w:pPr>
      <w:r>
        <w:t>5</w:t>
      </w:r>
      <w:r w:rsidR="00735236">
        <w:t>.</w:t>
      </w:r>
      <w:r w:rsidR="00735236">
        <w:tab/>
        <w:t>Data Synthesis</w:t>
      </w:r>
    </w:p>
    <w:p w14:paraId="49C2B28E" w14:textId="3D5DE5DE" w:rsidR="00735236" w:rsidRDefault="0006450F" w:rsidP="0006450F">
      <w:pPr>
        <w:pStyle w:val="MDPI31text"/>
      </w:pPr>
      <w:r>
        <w:t>6.</w:t>
      </w:r>
      <w:r>
        <w:tab/>
      </w:r>
      <w:r w:rsidR="00735236">
        <w:t>Discussion</w:t>
      </w:r>
    </w:p>
    <w:p w14:paraId="22DBB0AE" w14:textId="2C3E6131" w:rsidR="00303767" w:rsidRDefault="0006450F" w:rsidP="0071484F">
      <w:pPr>
        <w:pStyle w:val="MDPI31text"/>
      </w:pPr>
      <w:r>
        <w:t>7</w:t>
      </w:r>
      <w:r w:rsidR="00735236">
        <w:t>.</w:t>
      </w:r>
      <w:r w:rsidR="00735236">
        <w:tab/>
        <w:t>Conclusion and Recommendations</w:t>
      </w:r>
    </w:p>
    <w:p w14:paraId="677B25A8" w14:textId="77777777" w:rsidR="009B65CD" w:rsidRDefault="009B65CD" w:rsidP="00380350">
      <w:pPr>
        <w:pStyle w:val="MDPI31text"/>
        <w:ind w:left="0" w:firstLine="0"/>
      </w:pPr>
    </w:p>
    <w:p w14:paraId="6682BD94" w14:textId="17928500" w:rsidR="00735236" w:rsidRDefault="00AF3B01" w:rsidP="00E34B8A">
      <w:pPr>
        <w:pStyle w:val="MDPI22heading2"/>
      </w:pPr>
      <w:r>
        <w:t xml:space="preserve">2.1 </w:t>
      </w:r>
      <w:r w:rsidR="00735236">
        <w:t>Formulation of Research Questions</w:t>
      </w:r>
    </w:p>
    <w:p w14:paraId="33F11E3A" w14:textId="2F90D3CA" w:rsidR="00E443CF" w:rsidRPr="00AF3B01" w:rsidRDefault="00735236" w:rsidP="00AF3B01">
      <w:pPr>
        <w:pStyle w:val="MDPI31text"/>
      </w:pPr>
      <w:r w:rsidRPr="00AF3B01">
        <w:t xml:space="preserve">The following </w:t>
      </w:r>
      <w:r w:rsidR="00B12E4D" w:rsidRPr="00AF3B01">
        <w:t>questions as seen in Table 1</w:t>
      </w:r>
      <w:r w:rsidR="00EE0746" w:rsidRPr="00AF3B01">
        <w:t xml:space="preserve"> are the research questions that are relevant to this systematic </w:t>
      </w:r>
      <w:r w:rsidR="00732927" w:rsidRPr="00AF3B01">
        <w:t>review.</w:t>
      </w:r>
    </w:p>
    <w:p w14:paraId="45696D2D" w14:textId="0A9ADCEC" w:rsidR="00E443CF" w:rsidRPr="00FA04F1" w:rsidRDefault="00E443CF" w:rsidP="00D46295">
      <w:pPr>
        <w:pStyle w:val="MDPI41tablecaption"/>
        <w:jc w:val="left"/>
      </w:pPr>
      <w:r w:rsidRPr="00B07E0E">
        <w:rPr>
          <w:b/>
        </w:rPr>
        <w:t xml:space="preserve">Table </w:t>
      </w:r>
      <w:r w:rsidR="00B12E4D">
        <w:rPr>
          <w:b/>
        </w:rPr>
        <w:t>1</w:t>
      </w:r>
      <w:r w:rsidRPr="00B07E0E">
        <w:rPr>
          <w:b/>
        </w:rPr>
        <w:t xml:space="preserve">. </w:t>
      </w:r>
      <w:r w:rsidR="004A515F">
        <w:t>Research Q</w:t>
      </w:r>
      <w:r w:rsidR="00F2604E">
        <w:t>uestions</w:t>
      </w:r>
    </w:p>
    <w:tbl>
      <w:tblPr>
        <w:tblW w:w="7926" w:type="dxa"/>
        <w:tblInd w:w="2591" w:type="dxa"/>
        <w:tblBorders>
          <w:top w:val="single" w:sz="4" w:space="0" w:color="auto"/>
          <w:bottom w:val="single" w:sz="4" w:space="0" w:color="auto"/>
        </w:tblBorders>
        <w:tblLayout w:type="fixed"/>
        <w:tblCellMar>
          <w:left w:w="0" w:type="dxa"/>
          <w:right w:w="0" w:type="dxa"/>
        </w:tblCellMar>
        <w:tblLook w:val="04A0" w:firstRow="1" w:lastRow="0" w:firstColumn="1" w:lastColumn="0" w:noHBand="0" w:noVBand="1"/>
      </w:tblPr>
      <w:tblGrid>
        <w:gridCol w:w="829"/>
        <w:gridCol w:w="7097"/>
      </w:tblGrid>
      <w:tr w:rsidR="00F2604E" w:rsidRPr="00655E61" w14:paraId="4A7E58A6" w14:textId="77777777" w:rsidTr="004332C2">
        <w:trPr>
          <w:trHeight w:val="263"/>
        </w:trPr>
        <w:tc>
          <w:tcPr>
            <w:tcW w:w="829" w:type="dxa"/>
            <w:tcBorders>
              <w:top w:val="single" w:sz="8" w:space="0" w:color="auto"/>
              <w:bottom w:val="single" w:sz="4" w:space="0" w:color="auto"/>
            </w:tcBorders>
            <w:shd w:val="clear" w:color="auto" w:fill="auto"/>
            <w:vAlign w:val="center"/>
          </w:tcPr>
          <w:p w14:paraId="788E2B30" w14:textId="573A9812" w:rsidR="00F2604E" w:rsidRPr="00196D5A" w:rsidRDefault="00F2604E">
            <w:pPr>
              <w:pStyle w:val="MDPI42tablebody"/>
              <w:rPr>
                <w:b/>
                <w:bCs/>
              </w:rPr>
            </w:pPr>
            <w:r>
              <w:rPr>
                <w:b/>
                <w:bCs/>
              </w:rPr>
              <w:t>ID</w:t>
            </w:r>
          </w:p>
        </w:tc>
        <w:tc>
          <w:tcPr>
            <w:tcW w:w="7097" w:type="dxa"/>
            <w:tcBorders>
              <w:top w:val="single" w:sz="8" w:space="0" w:color="auto"/>
              <w:bottom w:val="single" w:sz="4" w:space="0" w:color="auto"/>
            </w:tcBorders>
            <w:shd w:val="clear" w:color="auto" w:fill="auto"/>
            <w:vAlign w:val="center"/>
          </w:tcPr>
          <w:p w14:paraId="011BDA76" w14:textId="0680EC09" w:rsidR="00F2604E" w:rsidRPr="00196D5A" w:rsidRDefault="00F2604E" w:rsidP="004A7B5B">
            <w:pPr>
              <w:pStyle w:val="MDPI42tablebody"/>
              <w:jc w:val="left"/>
              <w:rPr>
                <w:b/>
                <w:bCs/>
              </w:rPr>
            </w:pPr>
            <w:r>
              <w:rPr>
                <w:b/>
                <w:bCs/>
              </w:rPr>
              <w:t>Research Question</w:t>
            </w:r>
          </w:p>
        </w:tc>
      </w:tr>
      <w:tr w:rsidR="00F2604E" w:rsidRPr="00655E61" w14:paraId="32EE22D6" w14:textId="77777777" w:rsidTr="004A7B5B">
        <w:trPr>
          <w:trHeight w:val="382"/>
        </w:trPr>
        <w:tc>
          <w:tcPr>
            <w:tcW w:w="829" w:type="dxa"/>
            <w:tcBorders>
              <w:top w:val="single" w:sz="4" w:space="0" w:color="auto"/>
            </w:tcBorders>
            <w:shd w:val="clear" w:color="auto" w:fill="auto"/>
            <w:vAlign w:val="center"/>
            <w:hideMark/>
          </w:tcPr>
          <w:p w14:paraId="6C1BB27B" w14:textId="04EF4FF1" w:rsidR="00F2604E" w:rsidRPr="00655E61" w:rsidRDefault="00F2604E">
            <w:pPr>
              <w:pStyle w:val="MDPI42tablebody"/>
            </w:pPr>
            <w:r>
              <w:t>RQ1</w:t>
            </w:r>
          </w:p>
        </w:tc>
        <w:tc>
          <w:tcPr>
            <w:tcW w:w="7097" w:type="dxa"/>
            <w:tcBorders>
              <w:top w:val="single" w:sz="4" w:space="0" w:color="auto"/>
              <w:bottom w:val="nil"/>
            </w:tcBorders>
            <w:shd w:val="clear" w:color="auto" w:fill="auto"/>
            <w:vAlign w:val="center"/>
            <w:hideMark/>
          </w:tcPr>
          <w:p w14:paraId="7D9AF67E" w14:textId="75D84874" w:rsidR="00F2604E" w:rsidRPr="00655E61" w:rsidRDefault="00F2604E" w:rsidP="003A1A3F">
            <w:pPr>
              <w:pStyle w:val="MDPI42tablebody"/>
              <w:jc w:val="left"/>
            </w:pPr>
            <w:r w:rsidRPr="00F2604E">
              <w:t>What are the sensors that are mostly being used among similar studies?</w:t>
            </w:r>
          </w:p>
        </w:tc>
      </w:tr>
      <w:tr w:rsidR="00F2604E" w:rsidRPr="00655E61" w14:paraId="1B73A39E" w14:textId="77777777" w:rsidTr="004332C2">
        <w:trPr>
          <w:trHeight w:val="254"/>
        </w:trPr>
        <w:tc>
          <w:tcPr>
            <w:tcW w:w="829" w:type="dxa"/>
            <w:tcBorders>
              <w:top w:val="single" w:sz="4" w:space="0" w:color="auto"/>
              <w:bottom w:val="nil"/>
            </w:tcBorders>
            <w:shd w:val="clear" w:color="auto" w:fill="auto"/>
            <w:vAlign w:val="center"/>
            <w:hideMark/>
          </w:tcPr>
          <w:p w14:paraId="0B9D98AB" w14:textId="38D2B62F" w:rsidR="00F2604E" w:rsidRPr="00655E61" w:rsidRDefault="00F2604E">
            <w:pPr>
              <w:pStyle w:val="MDPI42tablebody"/>
            </w:pPr>
            <w:r>
              <w:t>RQ2</w:t>
            </w:r>
          </w:p>
        </w:tc>
        <w:tc>
          <w:tcPr>
            <w:tcW w:w="7097" w:type="dxa"/>
            <w:tcBorders>
              <w:top w:val="single" w:sz="4" w:space="0" w:color="auto"/>
              <w:bottom w:val="nil"/>
            </w:tcBorders>
            <w:shd w:val="clear" w:color="auto" w:fill="auto"/>
            <w:vAlign w:val="center"/>
            <w:hideMark/>
          </w:tcPr>
          <w:p w14:paraId="37F67C16" w14:textId="218D7231" w:rsidR="00F2604E" w:rsidRPr="00655E61" w:rsidRDefault="0030687D" w:rsidP="003A1A3F">
            <w:pPr>
              <w:pStyle w:val="MDPI42tablebody"/>
              <w:jc w:val="left"/>
            </w:pPr>
            <w:r w:rsidRPr="0030687D">
              <w:t>What methods are being used to classify different sitting postures?</w:t>
            </w:r>
          </w:p>
        </w:tc>
      </w:tr>
      <w:tr w:rsidR="00F2604E" w:rsidRPr="00655E61" w14:paraId="350E6EEE" w14:textId="77777777" w:rsidTr="004A7B5B">
        <w:trPr>
          <w:trHeight w:val="166"/>
        </w:trPr>
        <w:tc>
          <w:tcPr>
            <w:tcW w:w="829" w:type="dxa"/>
            <w:tcBorders>
              <w:top w:val="single" w:sz="4" w:space="0" w:color="auto"/>
              <w:bottom w:val="nil"/>
            </w:tcBorders>
            <w:shd w:val="clear" w:color="auto" w:fill="auto"/>
            <w:vAlign w:val="center"/>
            <w:hideMark/>
          </w:tcPr>
          <w:p w14:paraId="0588D3C2" w14:textId="7FFA2153" w:rsidR="00F2604E" w:rsidRPr="00655E61" w:rsidRDefault="00F2604E">
            <w:pPr>
              <w:pStyle w:val="MDPI42tablebody"/>
            </w:pPr>
            <w:r>
              <w:t>RQ3</w:t>
            </w:r>
          </w:p>
        </w:tc>
        <w:tc>
          <w:tcPr>
            <w:tcW w:w="7097" w:type="dxa"/>
            <w:tcBorders>
              <w:top w:val="single" w:sz="4" w:space="0" w:color="auto"/>
              <w:bottom w:val="nil"/>
            </w:tcBorders>
            <w:shd w:val="clear" w:color="auto" w:fill="auto"/>
            <w:vAlign w:val="center"/>
            <w:hideMark/>
          </w:tcPr>
          <w:p w14:paraId="6D306FB9" w14:textId="09C8D703" w:rsidR="00F2604E" w:rsidRPr="00655E61" w:rsidRDefault="0030687D" w:rsidP="003A1A3F">
            <w:pPr>
              <w:pStyle w:val="MDPI42tablebody"/>
              <w:jc w:val="left"/>
            </w:pPr>
            <w:r w:rsidRPr="0030687D">
              <w:t>What are the limitations and research gaps seen with existing studies?</w:t>
            </w:r>
          </w:p>
        </w:tc>
      </w:tr>
      <w:tr w:rsidR="003A1A3F" w:rsidRPr="00655E61" w14:paraId="182ED5E3" w14:textId="77777777" w:rsidTr="003A1A3F">
        <w:trPr>
          <w:trHeight w:val="254"/>
        </w:trPr>
        <w:tc>
          <w:tcPr>
            <w:tcW w:w="829" w:type="dxa"/>
            <w:tcBorders>
              <w:top w:val="single" w:sz="4" w:space="0" w:color="auto"/>
              <w:bottom w:val="single" w:sz="4" w:space="0" w:color="auto"/>
            </w:tcBorders>
            <w:shd w:val="clear" w:color="auto" w:fill="auto"/>
            <w:vAlign w:val="center"/>
          </w:tcPr>
          <w:p w14:paraId="6F500C74" w14:textId="76D109AA" w:rsidR="003A1A3F" w:rsidRPr="00655E61" w:rsidRDefault="003A1A3F" w:rsidP="003A1A3F">
            <w:pPr>
              <w:pStyle w:val="MDPI42tablebody"/>
            </w:pPr>
            <w:r>
              <w:t>RQ</w:t>
            </w:r>
            <w:r w:rsidRPr="00655E61">
              <w:t>4</w:t>
            </w:r>
          </w:p>
        </w:tc>
        <w:tc>
          <w:tcPr>
            <w:tcW w:w="7097" w:type="dxa"/>
            <w:tcBorders>
              <w:top w:val="single" w:sz="4" w:space="0" w:color="auto"/>
              <w:bottom w:val="single" w:sz="4" w:space="0" w:color="auto"/>
            </w:tcBorders>
            <w:shd w:val="clear" w:color="auto" w:fill="auto"/>
            <w:vAlign w:val="center"/>
          </w:tcPr>
          <w:p w14:paraId="6CFAA64A" w14:textId="1B771525" w:rsidR="003A1A3F" w:rsidRPr="00655E61" w:rsidRDefault="002D70FE" w:rsidP="003A1A3F">
            <w:pPr>
              <w:pStyle w:val="MDPI42tablebody"/>
              <w:jc w:val="left"/>
            </w:pPr>
            <w:r>
              <w:t>W</w:t>
            </w:r>
            <w:r w:rsidR="00B3382C">
              <w:t>h</w:t>
            </w:r>
            <w:r>
              <w:t>at are the</w:t>
            </w:r>
            <w:r w:rsidR="003A1A3F" w:rsidRPr="0030687D">
              <w:t xml:space="preserve"> user feedback mechanism</w:t>
            </w:r>
            <w:r w:rsidR="00BC7983">
              <w:t xml:space="preserve"> being implemented</w:t>
            </w:r>
            <w:r w:rsidR="003A1A3F" w:rsidRPr="0030687D">
              <w:t>?</w:t>
            </w:r>
          </w:p>
        </w:tc>
      </w:tr>
      <w:tr w:rsidR="003A1A3F" w:rsidRPr="00655E61" w14:paraId="2855E619" w14:textId="77777777" w:rsidTr="004332C2">
        <w:trPr>
          <w:trHeight w:val="254"/>
        </w:trPr>
        <w:tc>
          <w:tcPr>
            <w:tcW w:w="829" w:type="dxa"/>
            <w:tcBorders>
              <w:top w:val="single" w:sz="4" w:space="0" w:color="auto"/>
              <w:bottom w:val="nil"/>
            </w:tcBorders>
            <w:shd w:val="clear" w:color="auto" w:fill="auto"/>
            <w:vAlign w:val="center"/>
          </w:tcPr>
          <w:p w14:paraId="726E780E" w14:textId="77777777" w:rsidR="003A1A3F" w:rsidRDefault="003A1A3F" w:rsidP="00B12E4D">
            <w:pPr>
              <w:pStyle w:val="MDPI42tablebody"/>
              <w:jc w:val="both"/>
            </w:pPr>
          </w:p>
          <w:p w14:paraId="1ADAEA03" w14:textId="77777777" w:rsidR="002E7EC4" w:rsidRDefault="002E7EC4" w:rsidP="00B12E4D">
            <w:pPr>
              <w:pStyle w:val="MDPI42tablebody"/>
              <w:jc w:val="both"/>
            </w:pPr>
          </w:p>
          <w:p w14:paraId="2E7025FE" w14:textId="77777777" w:rsidR="002E7EC4" w:rsidRDefault="002E7EC4" w:rsidP="00B12E4D">
            <w:pPr>
              <w:pStyle w:val="MDPI42tablebody"/>
              <w:jc w:val="both"/>
            </w:pPr>
          </w:p>
          <w:p w14:paraId="33E6DA9B" w14:textId="77777777" w:rsidR="002E7EC4" w:rsidRDefault="002E7EC4" w:rsidP="00B12E4D">
            <w:pPr>
              <w:pStyle w:val="MDPI42tablebody"/>
              <w:jc w:val="both"/>
            </w:pPr>
          </w:p>
        </w:tc>
        <w:tc>
          <w:tcPr>
            <w:tcW w:w="7097" w:type="dxa"/>
            <w:tcBorders>
              <w:top w:val="single" w:sz="4" w:space="0" w:color="auto"/>
              <w:bottom w:val="nil"/>
            </w:tcBorders>
            <w:shd w:val="clear" w:color="auto" w:fill="auto"/>
            <w:vAlign w:val="center"/>
          </w:tcPr>
          <w:p w14:paraId="3A5D4CBE" w14:textId="77777777" w:rsidR="003A1A3F" w:rsidRPr="0030687D" w:rsidRDefault="003A1A3F" w:rsidP="003A1A3F">
            <w:pPr>
              <w:pStyle w:val="MDPI42tablebody"/>
              <w:jc w:val="left"/>
            </w:pPr>
          </w:p>
        </w:tc>
      </w:tr>
    </w:tbl>
    <w:p w14:paraId="46C17DC3" w14:textId="3CA14E4C" w:rsidR="00735236" w:rsidRDefault="00AF3B01" w:rsidP="00AF3B01">
      <w:pPr>
        <w:pStyle w:val="MDPI22heading2"/>
      </w:pPr>
      <w:r>
        <w:t xml:space="preserve">2.2 </w:t>
      </w:r>
      <w:r w:rsidR="00735236">
        <w:t>Search Strategy</w:t>
      </w:r>
    </w:p>
    <w:p w14:paraId="04926B01" w14:textId="54CBA13C" w:rsidR="00C642FB" w:rsidRDefault="00735236" w:rsidP="00226367">
      <w:pPr>
        <w:pStyle w:val="MDPI31text"/>
      </w:pPr>
      <w:r>
        <w:t xml:space="preserve">Articles that were examined came from various online publication </w:t>
      </w:r>
      <w:r w:rsidR="00996C22">
        <w:t>databases</w:t>
      </w:r>
      <w:r>
        <w:t xml:space="preserve"> </w:t>
      </w:r>
      <w:r w:rsidR="004F30C0">
        <w:t>which are</w:t>
      </w:r>
      <w:r>
        <w:t xml:space="preserve"> </w:t>
      </w:r>
      <w:commentRangeStart w:id="45"/>
      <w:r>
        <w:t>Google Scholar</w:t>
      </w:r>
      <w:commentRangeEnd w:id="45"/>
      <w:r w:rsidR="00CB770F">
        <w:rPr>
          <w:rStyle w:val="CommentReference"/>
          <w:rFonts w:eastAsia="SimSun"/>
          <w:snapToGrid/>
          <w:lang w:eastAsia="zh-CN" w:bidi="ar-SA"/>
        </w:rPr>
        <w:commentReference w:id="45"/>
      </w:r>
      <w:r>
        <w:t>, IEEE Explore, and MDPI. To aid in the search for the relevant articles though different database systems, a list of important keywords was clearly defined to ensure that the most relevant papers came in the search results</w:t>
      </w:r>
      <w:r w:rsidR="00940F1C">
        <w:t xml:space="preserve"> as shown in Table 2</w:t>
      </w:r>
      <w:r>
        <w:t xml:space="preserve">. Additionally, some of these “keywords” were combined to achieve better search results. Below are some of the search terms that was used. Additionally, filters were applied to find relevant studies that were published in the past </w:t>
      </w:r>
      <w:r w:rsidR="001D5DAA">
        <w:t>2 decades</w:t>
      </w:r>
      <w:r>
        <w:t>.</w:t>
      </w:r>
    </w:p>
    <w:p w14:paraId="757D4B93" w14:textId="3FC9AE0E" w:rsidR="00C642FB" w:rsidRPr="004843DD" w:rsidRDefault="00C642FB" w:rsidP="00C642FB">
      <w:pPr>
        <w:pStyle w:val="MDPI41tablecaption"/>
        <w:jc w:val="left"/>
      </w:pPr>
      <w:r w:rsidRPr="00B07E0E">
        <w:rPr>
          <w:b/>
        </w:rPr>
        <w:t xml:space="preserve">Table </w:t>
      </w:r>
      <w:r>
        <w:rPr>
          <w:b/>
        </w:rPr>
        <w:t xml:space="preserve">2. </w:t>
      </w:r>
      <w:r w:rsidR="000D5B2B" w:rsidRPr="004843DD">
        <w:t>List of S</w:t>
      </w:r>
      <w:r w:rsidRPr="004843DD">
        <w:t>earch Keywords</w:t>
      </w:r>
    </w:p>
    <w:tbl>
      <w:tblPr>
        <w:tblW w:w="7926" w:type="dxa"/>
        <w:tblInd w:w="2591" w:type="dxa"/>
        <w:tblBorders>
          <w:top w:val="single" w:sz="4" w:space="0" w:color="auto"/>
          <w:bottom w:val="single" w:sz="4" w:space="0" w:color="auto"/>
        </w:tblBorders>
        <w:tblLayout w:type="fixed"/>
        <w:tblCellMar>
          <w:left w:w="0" w:type="dxa"/>
          <w:right w:w="0" w:type="dxa"/>
        </w:tblCellMar>
        <w:tblLook w:val="04A0" w:firstRow="1" w:lastRow="0" w:firstColumn="1" w:lastColumn="0" w:noHBand="0" w:noVBand="1"/>
      </w:tblPr>
      <w:tblGrid>
        <w:gridCol w:w="829"/>
        <w:gridCol w:w="7097"/>
      </w:tblGrid>
      <w:tr w:rsidR="00C642FB" w:rsidRPr="00655E61" w14:paraId="16633FD9" w14:textId="77777777" w:rsidTr="00D47495">
        <w:trPr>
          <w:trHeight w:val="263"/>
        </w:trPr>
        <w:tc>
          <w:tcPr>
            <w:tcW w:w="829" w:type="dxa"/>
            <w:tcBorders>
              <w:top w:val="single" w:sz="8" w:space="0" w:color="auto"/>
              <w:bottom w:val="single" w:sz="4" w:space="0" w:color="auto"/>
            </w:tcBorders>
            <w:shd w:val="clear" w:color="auto" w:fill="auto"/>
            <w:vAlign w:val="center"/>
          </w:tcPr>
          <w:p w14:paraId="62C93B5D" w14:textId="77777777" w:rsidR="00C642FB" w:rsidRPr="00196D5A" w:rsidRDefault="00C642FB" w:rsidP="00D47495">
            <w:pPr>
              <w:pStyle w:val="MDPI42tablebody"/>
              <w:rPr>
                <w:b/>
                <w:bCs/>
              </w:rPr>
            </w:pPr>
            <w:r>
              <w:rPr>
                <w:b/>
                <w:bCs/>
              </w:rPr>
              <w:t>ID</w:t>
            </w:r>
          </w:p>
        </w:tc>
        <w:tc>
          <w:tcPr>
            <w:tcW w:w="7097" w:type="dxa"/>
            <w:tcBorders>
              <w:top w:val="single" w:sz="8" w:space="0" w:color="auto"/>
              <w:bottom w:val="single" w:sz="4" w:space="0" w:color="auto"/>
            </w:tcBorders>
            <w:shd w:val="clear" w:color="auto" w:fill="auto"/>
            <w:vAlign w:val="center"/>
          </w:tcPr>
          <w:p w14:paraId="5CF74D74" w14:textId="27E6A516" w:rsidR="00C642FB" w:rsidRPr="00196D5A" w:rsidRDefault="00261188" w:rsidP="00D47495">
            <w:pPr>
              <w:pStyle w:val="MDPI42tablebody"/>
              <w:jc w:val="left"/>
              <w:rPr>
                <w:b/>
                <w:bCs/>
              </w:rPr>
            </w:pPr>
            <w:r>
              <w:rPr>
                <w:b/>
                <w:bCs/>
              </w:rPr>
              <w:t>Keywords</w:t>
            </w:r>
          </w:p>
        </w:tc>
      </w:tr>
      <w:tr w:rsidR="00C642FB" w:rsidRPr="00655E61" w14:paraId="149BCA0E" w14:textId="77777777" w:rsidTr="00D47495">
        <w:trPr>
          <w:trHeight w:val="382"/>
        </w:trPr>
        <w:tc>
          <w:tcPr>
            <w:tcW w:w="829" w:type="dxa"/>
            <w:tcBorders>
              <w:top w:val="single" w:sz="4" w:space="0" w:color="auto"/>
            </w:tcBorders>
            <w:shd w:val="clear" w:color="auto" w:fill="auto"/>
            <w:vAlign w:val="center"/>
            <w:hideMark/>
          </w:tcPr>
          <w:p w14:paraId="7895201A" w14:textId="2BB7EAE1" w:rsidR="00C642FB" w:rsidRPr="00655E61" w:rsidRDefault="00C642FB" w:rsidP="00D47495">
            <w:pPr>
              <w:pStyle w:val="MDPI42tablebody"/>
            </w:pPr>
            <w:r>
              <w:t>SQ1</w:t>
            </w:r>
          </w:p>
        </w:tc>
        <w:tc>
          <w:tcPr>
            <w:tcW w:w="7097" w:type="dxa"/>
            <w:tcBorders>
              <w:top w:val="single" w:sz="4" w:space="0" w:color="auto"/>
              <w:bottom w:val="nil"/>
            </w:tcBorders>
            <w:shd w:val="clear" w:color="auto" w:fill="auto"/>
            <w:vAlign w:val="center"/>
            <w:hideMark/>
          </w:tcPr>
          <w:p w14:paraId="0BFD6F19" w14:textId="09C40F97" w:rsidR="00C642FB" w:rsidRPr="00655E61" w:rsidRDefault="00C642FB" w:rsidP="00D47495">
            <w:pPr>
              <w:pStyle w:val="MDPI42tablebody"/>
              <w:jc w:val="left"/>
            </w:pPr>
            <w:r w:rsidRPr="00C642FB">
              <w:t>Smart Sensing Chair</w:t>
            </w:r>
          </w:p>
        </w:tc>
      </w:tr>
      <w:tr w:rsidR="00C642FB" w:rsidRPr="00655E61" w14:paraId="3E4F9B8F" w14:textId="77777777" w:rsidTr="00D47495">
        <w:trPr>
          <w:trHeight w:val="254"/>
        </w:trPr>
        <w:tc>
          <w:tcPr>
            <w:tcW w:w="829" w:type="dxa"/>
            <w:tcBorders>
              <w:top w:val="single" w:sz="4" w:space="0" w:color="auto"/>
              <w:bottom w:val="nil"/>
            </w:tcBorders>
            <w:shd w:val="clear" w:color="auto" w:fill="auto"/>
            <w:vAlign w:val="center"/>
            <w:hideMark/>
          </w:tcPr>
          <w:p w14:paraId="37A348DD" w14:textId="12E80708" w:rsidR="00C642FB" w:rsidRPr="00655E61" w:rsidRDefault="00C642FB" w:rsidP="00D47495">
            <w:pPr>
              <w:pStyle w:val="MDPI42tablebody"/>
            </w:pPr>
            <w:r>
              <w:t>SQ2</w:t>
            </w:r>
          </w:p>
        </w:tc>
        <w:tc>
          <w:tcPr>
            <w:tcW w:w="7097" w:type="dxa"/>
            <w:tcBorders>
              <w:top w:val="single" w:sz="4" w:space="0" w:color="auto"/>
              <w:bottom w:val="nil"/>
            </w:tcBorders>
            <w:shd w:val="clear" w:color="auto" w:fill="auto"/>
            <w:vAlign w:val="center"/>
            <w:hideMark/>
          </w:tcPr>
          <w:p w14:paraId="0E2F0E98" w14:textId="1210EEF6" w:rsidR="00C642FB" w:rsidRPr="00655E61" w:rsidRDefault="001E743B" w:rsidP="00D47495">
            <w:pPr>
              <w:pStyle w:val="MDPI42tablebody"/>
              <w:jc w:val="left"/>
            </w:pPr>
            <w:r>
              <w:t>Sitting Posture Recognition</w:t>
            </w:r>
          </w:p>
        </w:tc>
      </w:tr>
      <w:tr w:rsidR="00C642FB" w:rsidRPr="00655E61" w14:paraId="2FB58C7B" w14:textId="77777777" w:rsidTr="00D47495">
        <w:trPr>
          <w:trHeight w:val="166"/>
        </w:trPr>
        <w:tc>
          <w:tcPr>
            <w:tcW w:w="829" w:type="dxa"/>
            <w:tcBorders>
              <w:top w:val="single" w:sz="4" w:space="0" w:color="auto"/>
              <w:bottom w:val="nil"/>
            </w:tcBorders>
            <w:shd w:val="clear" w:color="auto" w:fill="auto"/>
            <w:vAlign w:val="center"/>
            <w:hideMark/>
          </w:tcPr>
          <w:p w14:paraId="0F0F9B96" w14:textId="5DFACA64" w:rsidR="00C642FB" w:rsidRPr="00655E61" w:rsidRDefault="00C642FB" w:rsidP="00D47495">
            <w:pPr>
              <w:pStyle w:val="MDPI42tablebody"/>
            </w:pPr>
            <w:r>
              <w:t>SQ3</w:t>
            </w:r>
          </w:p>
        </w:tc>
        <w:tc>
          <w:tcPr>
            <w:tcW w:w="7097" w:type="dxa"/>
            <w:tcBorders>
              <w:top w:val="single" w:sz="4" w:space="0" w:color="auto"/>
              <w:bottom w:val="nil"/>
            </w:tcBorders>
            <w:shd w:val="clear" w:color="auto" w:fill="auto"/>
            <w:vAlign w:val="center"/>
            <w:hideMark/>
          </w:tcPr>
          <w:p w14:paraId="64D08CC7" w14:textId="36779553" w:rsidR="00C642FB" w:rsidRPr="00655E61" w:rsidRDefault="001E743B" w:rsidP="00D47495">
            <w:pPr>
              <w:pStyle w:val="MDPI42tablebody"/>
              <w:jc w:val="left"/>
            </w:pPr>
            <w:r>
              <w:t>Posture Classification</w:t>
            </w:r>
          </w:p>
        </w:tc>
      </w:tr>
      <w:tr w:rsidR="00C642FB" w:rsidRPr="00655E61" w14:paraId="2263A007" w14:textId="77777777" w:rsidTr="00D47495">
        <w:trPr>
          <w:trHeight w:val="254"/>
        </w:trPr>
        <w:tc>
          <w:tcPr>
            <w:tcW w:w="829" w:type="dxa"/>
            <w:tcBorders>
              <w:top w:val="single" w:sz="4" w:space="0" w:color="auto"/>
              <w:bottom w:val="single" w:sz="4" w:space="0" w:color="auto"/>
            </w:tcBorders>
            <w:shd w:val="clear" w:color="auto" w:fill="auto"/>
            <w:vAlign w:val="center"/>
          </w:tcPr>
          <w:p w14:paraId="62DB0A85" w14:textId="41656899" w:rsidR="00C642FB" w:rsidRPr="00655E61" w:rsidRDefault="00C642FB" w:rsidP="00D47495">
            <w:pPr>
              <w:pStyle w:val="MDPI42tablebody"/>
            </w:pPr>
            <w:r>
              <w:t>SQ</w:t>
            </w:r>
            <w:r w:rsidRPr="00655E61">
              <w:t>4</w:t>
            </w:r>
          </w:p>
        </w:tc>
        <w:tc>
          <w:tcPr>
            <w:tcW w:w="7097" w:type="dxa"/>
            <w:tcBorders>
              <w:top w:val="single" w:sz="4" w:space="0" w:color="auto"/>
              <w:bottom w:val="single" w:sz="4" w:space="0" w:color="auto"/>
            </w:tcBorders>
            <w:shd w:val="clear" w:color="auto" w:fill="auto"/>
            <w:vAlign w:val="center"/>
          </w:tcPr>
          <w:p w14:paraId="082F873B" w14:textId="0A221697" w:rsidR="00C642FB" w:rsidRPr="00655E61" w:rsidRDefault="001E743B" w:rsidP="00D47495">
            <w:pPr>
              <w:pStyle w:val="MDPI42tablebody"/>
              <w:jc w:val="left"/>
            </w:pPr>
            <w:r>
              <w:t>Sitting Posture Classification using Machine Learning</w:t>
            </w:r>
          </w:p>
        </w:tc>
      </w:tr>
      <w:tr w:rsidR="001E743B" w:rsidRPr="00655E61" w14:paraId="635A1A10" w14:textId="77777777" w:rsidTr="00D47495">
        <w:trPr>
          <w:trHeight w:val="254"/>
        </w:trPr>
        <w:tc>
          <w:tcPr>
            <w:tcW w:w="829" w:type="dxa"/>
            <w:tcBorders>
              <w:top w:val="single" w:sz="4" w:space="0" w:color="auto"/>
              <w:bottom w:val="single" w:sz="4" w:space="0" w:color="auto"/>
            </w:tcBorders>
            <w:shd w:val="clear" w:color="auto" w:fill="auto"/>
            <w:vAlign w:val="center"/>
          </w:tcPr>
          <w:p w14:paraId="0751A008" w14:textId="07A56127" w:rsidR="001E743B" w:rsidRDefault="001E743B" w:rsidP="00D47495">
            <w:pPr>
              <w:pStyle w:val="MDPI42tablebody"/>
            </w:pPr>
            <w:r>
              <w:t>SQ5</w:t>
            </w:r>
          </w:p>
        </w:tc>
        <w:tc>
          <w:tcPr>
            <w:tcW w:w="7097" w:type="dxa"/>
            <w:tcBorders>
              <w:top w:val="single" w:sz="4" w:space="0" w:color="auto"/>
              <w:bottom w:val="single" w:sz="4" w:space="0" w:color="auto"/>
            </w:tcBorders>
            <w:shd w:val="clear" w:color="auto" w:fill="auto"/>
            <w:vAlign w:val="center"/>
          </w:tcPr>
          <w:p w14:paraId="617512AB" w14:textId="77AD604B" w:rsidR="001E743B" w:rsidRDefault="001E743B" w:rsidP="00D47495">
            <w:pPr>
              <w:pStyle w:val="MDPI42tablebody"/>
              <w:jc w:val="left"/>
            </w:pPr>
            <w:r>
              <w:t>Sitting Posture Monitoring</w:t>
            </w:r>
          </w:p>
        </w:tc>
      </w:tr>
      <w:tr w:rsidR="001E743B" w:rsidRPr="00655E61" w14:paraId="4B7F13EC" w14:textId="77777777" w:rsidTr="00D47495">
        <w:trPr>
          <w:trHeight w:val="254"/>
        </w:trPr>
        <w:tc>
          <w:tcPr>
            <w:tcW w:w="829" w:type="dxa"/>
            <w:tcBorders>
              <w:top w:val="single" w:sz="4" w:space="0" w:color="auto"/>
              <w:bottom w:val="single" w:sz="4" w:space="0" w:color="auto"/>
            </w:tcBorders>
            <w:shd w:val="clear" w:color="auto" w:fill="auto"/>
            <w:vAlign w:val="center"/>
          </w:tcPr>
          <w:p w14:paraId="0A09034C" w14:textId="0EDDE817" w:rsidR="001E743B" w:rsidRDefault="001E743B" w:rsidP="00D47495">
            <w:pPr>
              <w:pStyle w:val="MDPI42tablebody"/>
            </w:pPr>
            <w:r>
              <w:t>SQ6</w:t>
            </w:r>
          </w:p>
        </w:tc>
        <w:tc>
          <w:tcPr>
            <w:tcW w:w="7097" w:type="dxa"/>
            <w:tcBorders>
              <w:top w:val="single" w:sz="4" w:space="0" w:color="auto"/>
              <w:bottom w:val="single" w:sz="4" w:space="0" w:color="auto"/>
            </w:tcBorders>
            <w:shd w:val="clear" w:color="auto" w:fill="auto"/>
            <w:vAlign w:val="center"/>
          </w:tcPr>
          <w:p w14:paraId="16D02DF0" w14:textId="45E463D9" w:rsidR="001E743B" w:rsidRDefault="001E743B" w:rsidP="00D47495">
            <w:pPr>
              <w:pStyle w:val="MDPI42tablebody"/>
              <w:jc w:val="left"/>
            </w:pPr>
            <w:r>
              <w:t>Sitting Posture Detection</w:t>
            </w:r>
          </w:p>
        </w:tc>
      </w:tr>
      <w:tr w:rsidR="00C642FB" w:rsidRPr="00655E61" w14:paraId="07867C87" w14:textId="77777777" w:rsidTr="00D47495">
        <w:trPr>
          <w:trHeight w:val="254"/>
        </w:trPr>
        <w:tc>
          <w:tcPr>
            <w:tcW w:w="829" w:type="dxa"/>
            <w:tcBorders>
              <w:top w:val="single" w:sz="4" w:space="0" w:color="auto"/>
              <w:bottom w:val="nil"/>
            </w:tcBorders>
            <w:shd w:val="clear" w:color="auto" w:fill="auto"/>
            <w:vAlign w:val="center"/>
          </w:tcPr>
          <w:p w14:paraId="62FEEBDB" w14:textId="77777777" w:rsidR="00C642FB" w:rsidRDefault="00C642FB" w:rsidP="00D47495">
            <w:pPr>
              <w:pStyle w:val="MDPI42tablebody"/>
              <w:jc w:val="both"/>
            </w:pPr>
          </w:p>
        </w:tc>
        <w:tc>
          <w:tcPr>
            <w:tcW w:w="7097" w:type="dxa"/>
            <w:tcBorders>
              <w:top w:val="single" w:sz="4" w:space="0" w:color="auto"/>
              <w:bottom w:val="nil"/>
            </w:tcBorders>
            <w:shd w:val="clear" w:color="auto" w:fill="auto"/>
            <w:vAlign w:val="center"/>
          </w:tcPr>
          <w:p w14:paraId="68AB1D0D" w14:textId="4CE3701A" w:rsidR="00C642FB" w:rsidRPr="0030687D" w:rsidRDefault="00C642FB" w:rsidP="00D47495">
            <w:pPr>
              <w:pStyle w:val="MDPI42tablebody"/>
              <w:jc w:val="left"/>
            </w:pPr>
          </w:p>
        </w:tc>
      </w:tr>
    </w:tbl>
    <w:p w14:paraId="4F0C232B" w14:textId="7F39A26D" w:rsidR="00A759D5" w:rsidRDefault="00145F7B" w:rsidP="00145F7B">
      <w:pPr>
        <w:pStyle w:val="MDPI22heading2"/>
      </w:pPr>
      <w:r>
        <w:t xml:space="preserve">2.3 </w:t>
      </w:r>
      <w:r w:rsidR="00A759D5">
        <w:t>Study Screening and Selection</w:t>
      </w:r>
    </w:p>
    <w:p w14:paraId="094FBD16" w14:textId="35D5804C" w:rsidR="00FB6B3A" w:rsidRDefault="00A759D5" w:rsidP="00A759D5">
      <w:pPr>
        <w:pStyle w:val="MDPI31text"/>
      </w:pPr>
      <w:r>
        <w:t xml:space="preserve">The initial screening of research papers involves reviewing both their title and abstract content to identify its relevancy to the research topic. </w:t>
      </w:r>
      <w:r w:rsidR="0095177A">
        <w:t>As previously stated</w:t>
      </w:r>
      <w:r>
        <w:t xml:space="preserve">, a search filter was applied to narrow down the research studies that were published in the past 20 years. </w:t>
      </w:r>
      <w:r w:rsidR="0095177A">
        <w:t xml:space="preserve">Additionally, to further </w:t>
      </w:r>
      <w:r w:rsidR="00FB6B3A">
        <w:t xml:space="preserve">narrow down the relevant papers, </w:t>
      </w:r>
      <w:r w:rsidR="00BB5203">
        <w:t xml:space="preserve">a list of exclusion </w:t>
      </w:r>
      <w:r w:rsidR="00E8522B">
        <w:t>criteria</w:t>
      </w:r>
      <w:r w:rsidR="00812443">
        <w:t xml:space="preserve"> </w:t>
      </w:r>
      <w:r w:rsidR="00E8522B">
        <w:t>was</w:t>
      </w:r>
      <w:r w:rsidR="00812443">
        <w:t xml:space="preserve"> highlighted</w:t>
      </w:r>
      <w:r w:rsidR="00E8522B">
        <w:t>.</w:t>
      </w:r>
      <w:r w:rsidR="00F204B3">
        <w:t xml:space="preserve"> Research papers that </w:t>
      </w:r>
      <w:r w:rsidR="00D53384">
        <w:t xml:space="preserve">didn’t </w:t>
      </w:r>
      <w:r w:rsidR="00F204B3">
        <w:t>employ</w:t>
      </w:r>
      <w:r w:rsidR="00D53384">
        <w:t xml:space="preserve"> non-invasive me</w:t>
      </w:r>
      <w:r w:rsidR="00C05244">
        <w:t xml:space="preserve">thods in the classification of sitting postures were excluded </w:t>
      </w:r>
      <w:r w:rsidR="000E756B">
        <w:t xml:space="preserve">in the review. </w:t>
      </w:r>
      <w:r w:rsidR="00D53384">
        <w:t xml:space="preserve"> </w:t>
      </w:r>
    </w:p>
    <w:p w14:paraId="1FAE1425" w14:textId="6AA9A5EF" w:rsidR="00A759D5" w:rsidRDefault="00A759D5" w:rsidP="00A759D5">
      <w:pPr>
        <w:pStyle w:val="MDPI31text"/>
        <w:rPr>
          <w:noProof/>
          <w:lang w:val="en-GB"/>
        </w:rPr>
      </w:pPr>
      <w:r>
        <w:t>The entire literature review screening process can be seen in Figure 3 below. Overall, a total of 33 papers across various research databases were identified.</w:t>
      </w:r>
      <w:r>
        <w:rPr>
          <w:noProof/>
          <w:lang w:val="en-GB"/>
        </w:rPr>
        <w:t xml:space="preserve"> </w:t>
      </w:r>
    </w:p>
    <w:p w14:paraId="74479C04" w14:textId="77777777" w:rsidR="00A759D5" w:rsidRDefault="00A759D5" w:rsidP="00A759D5">
      <w:pPr>
        <w:pStyle w:val="MDPI52figure"/>
        <w:rPr>
          <w:lang w:val="en-GB"/>
        </w:rPr>
      </w:pPr>
      <w:r w:rsidRPr="00380AED">
        <w:rPr>
          <w:noProof/>
          <w:lang w:val="en-GB"/>
        </w:rPr>
        <w:lastRenderedPageBreak/>
        <w:drawing>
          <wp:inline distT="0" distB="0" distL="0" distR="0" wp14:anchorId="001B67D6" wp14:editId="645F14D5">
            <wp:extent cx="5772150" cy="4360003"/>
            <wp:effectExtent l="19050" t="19050" r="0" b="2540"/>
            <wp:docPr id="116656771" name="Picture 2" descr="A diagram of a research proces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656771" name="Picture 2" descr="A diagram of a research process"/>
                    <pic:cNvPicPr>
                      <a:picLocks noChangeAspect="1" noChangeArrowheads="1"/>
                    </pic:cNvPicPr>
                  </pic:nvPicPr>
                  <pic:blipFill rotWithShape="1">
                    <a:blip r:embed="rId14">
                      <a:extLst>
                        <a:ext uri="{28A0092B-C50C-407E-A947-70E740481C1C}">
                          <a14:useLocalDpi xmlns:a14="http://schemas.microsoft.com/office/drawing/2010/main" val="0"/>
                        </a:ext>
                      </a:extLst>
                    </a:blip>
                    <a:srcRect l="-2773" t="-3034" r="-3919" b="-4032"/>
                    <a:stretch/>
                  </pic:blipFill>
                  <pic:spPr bwMode="auto">
                    <a:xfrm>
                      <a:off x="0" y="0"/>
                      <a:ext cx="5785940" cy="4370419"/>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71A48195" w14:textId="6EC943B7" w:rsidR="00A759D5" w:rsidRDefault="00A759D5" w:rsidP="00A759D5">
      <w:pPr>
        <w:pStyle w:val="MDPI51figurecaption"/>
      </w:pPr>
      <w:r w:rsidRPr="001B3E87">
        <w:rPr>
          <w:b/>
          <w:bCs/>
        </w:rPr>
        <w:t xml:space="preserve">Figure </w:t>
      </w:r>
      <w:r w:rsidR="000E756B" w:rsidRPr="001B3E87">
        <w:rPr>
          <w:b/>
          <w:bCs/>
        </w:rPr>
        <w:t>2</w:t>
      </w:r>
      <w:r w:rsidR="001B3E87">
        <w:t>.</w:t>
      </w:r>
      <w:r>
        <w:t xml:space="preserve"> Literature Review Process</w:t>
      </w:r>
    </w:p>
    <w:p w14:paraId="505FCD05" w14:textId="566E4913" w:rsidR="00735236" w:rsidRDefault="00735236" w:rsidP="00496397">
      <w:pPr>
        <w:pStyle w:val="MDPI22heading2"/>
      </w:pPr>
      <w:r>
        <w:t>Data Extraction</w:t>
      </w:r>
      <w:r w:rsidR="003D6488">
        <w:t xml:space="preserve"> and Ana</w:t>
      </w:r>
      <w:r w:rsidR="00291A62">
        <w:t>l</w:t>
      </w:r>
      <w:r w:rsidR="003D6488">
        <w:t>ysis</w:t>
      </w:r>
    </w:p>
    <w:p w14:paraId="06492817" w14:textId="3342E1A8" w:rsidR="00735236" w:rsidRDefault="00735236" w:rsidP="00735236">
      <w:pPr>
        <w:pStyle w:val="MDPI31text"/>
      </w:pPr>
      <w:del w:id="46" w:author="Shiny Verghese" w:date="2024-01-18T09:39:00Z">
        <w:r w:rsidDel="00CB770F">
          <w:delText>Once the relevant research papers were found and collected, the data extraction phase was followed. This</w:delText>
        </w:r>
      </w:del>
      <w:ins w:id="47" w:author="Shiny Verghese" w:date="2024-01-18T09:39:00Z">
        <w:r w:rsidR="00CB770F">
          <w:t xml:space="preserve">The </w:t>
        </w:r>
      </w:ins>
      <w:r w:rsidR="0070594E">
        <w:t>d</w:t>
      </w:r>
      <w:ins w:id="48" w:author="Shiny Verghese" w:date="2024-01-18T09:39:00Z">
        <w:r w:rsidR="00CB770F">
          <w:t xml:space="preserve">ata </w:t>
        </w:r>
      </w:ins>
      <w:r w:rsidR="0070594E">
        <w:t>e</w:t>
      </w:r>
      <w:ins w:id="49" w:author="Shiny Verghese" w:date="2024-01-18T09:39:00Z">
        <w:r w:rsidR="00CB770F">
          <w:t>xtraction</w:t>
        </w:r>
      </w:ins>
      <w:r>
        <w:t xml:space="preserve"> phase </w:t>
      </w:r>
      <w:del w:id="50" w:author="Shiny Verghese" w:date="2024-01-18T09:39:00Z">
        <w:r w:rsidDel="00CB770F">
          <w:delText xml:space="preserve">is </w:delText>
        </w:r>
      </w:del>
      <w:r>
        <w:t xml:space="preserve">primarily focused on extracting the relevant information </w:t>
      </w:r>
      <w:del w:id="51" w:author="Shiny Verghese" w:date="2024-01-18T09:40:00Z">
        <w:r w:rsidDel="00CB770F">
          <w:delText>which relates</w:delText>
        </w:r>
      </w:del>
      <w:r w:rsidR="0070594E">
        <w:t>from the research papers gathered</w:t>
      </w:r>
      <w:ins w:id="52" w:author="Shiny Verghese" w:date="2024-01-18T09:40:00Z">
        <w:r w:rsidR="00CB770F">
          <w:t>.</w:t>
        </w:r>
      </w:ins>
      <w:r w:rsidR="00282668">
        <w:t xml:space="preserve"> This was achieved by individually</w:t>
      </w:r>
      <w:r w:rsidR="003D13ED">
        <w:t xml:space="preserve"> reading through each paper in hopes </w:t>
      </w:r>
      <w:r w:rsidR="001E6D1E">
        <w:t>of gathering</w:t>
      </w:r>
      <w:r w:rsidR="008F121C">
        <w:t xml:space="preserve"> useful</w:t>
      </w:r>
      <w:r w:rsidR="003D13ED">
        <w:t xml:space="preserve"> </w:t>
      </w:r>
      <w:r w:rsidR="005337A6">
        <w:t>data,</w:t>
      </w:r>
      <w:r w:rsidR="008F121C">
        <w:t xml:space="preserve"> </w:t>
      </w:r>
      <w:r w:rsidR="0011342F">
        <w:t xml:space="preserve">especially </w:t>
      </w:r>
      <w:r w:rsidR="008F121C">
        <w:t>on the methods</w:t>
      </w:r>
      <w:r w:rsidR="0011342F">
        <w:t xml:space="preserve"> and techniques being</w:t>
      </w:r>
      <w:r w:rsidR="008F121C">
        <w:t xml:space="preserve"> employed in the development of a smart sensing chair system. </w:t>
      </w:r>
      <w:r>
        <w:t>Listed below are the following information that was captured while going through each</w:t>
      </w:r>
      <w:r w:rsidR="00733AA7">
        <w:t xml:space="preserve"> research</w:t>
      </w:r>
      <w:r>
        <w:t xml:space="preserve"> paper:</w:t>
      </w:r>
    </w:p>
    <w:p w14:paraId="7F3768AC" w14:textId="77777777" w:rsidR="00735236" w:rsidRDefault="00735236" w:rsidP="00735236">
      <w:pPr>
        <w:pStyle w:val="MDPI31text"/>
      </w:pPr>
    </w:p>
    <w:p w14:paraId="3F93A3B7" w14:textId="4852F91A" w:rsidR="00735236" w:rsidRPr="00735236" w:rsidRDefault="00735236" w:rsidP="00735236">
      <w:pPr>
        <w:pStyle w:val="MDPI38bullet"/>
      </w:pPr>
      <w:r w:rsidRPr="00735236">
        <w:t>Authors</w:t>
      </w:r>
    </w:p>
    <w:p w14:paraId="1DFC8783" w14:textId="3F75FB33" w:rsidR="00735236" w:rsidRPr="00735236" w:rsidRDefault="00735236" w:rsidP="00735236">
      <w:pPr>
        <w:pStyle w:val="MDPI38bullet"/>
      </w:pPr>
      <w:r w:rsidRPr="00735236">
        <w:t>Published Year</w:t>
      </w:r>
    </w:p>
    <w:p w14:paraId="7BE772DF" w14:textId="2E5FEA43" w:rsidR="00735236" w:rsidRPr="00735236" w:rsidRDefault="00735236" w:rsidP="00735236">
      <w:pPr>
        <w:pStyle w:val="MDPI38bullet"/>
      </w:pPr>
      <w:r w:rsidRPr="00735236">
        <w:t>Sensors Used</w:t>
      </w:r>
    </w:p>
    <w:p w14:paraId="792EBD62" w14:textId="26532FA3" w:rsidR="00735236" w:rsidRPr="00735236" w:rsidRDefault="00735236" w:rsidP="00735236">
      <w:pPr>
        <w:pStyle w:val="MDPI38bullet"/>
      </w:pPr>
      <w:r w:rsidRPr="00735236">
        <w:t>Sensor Placement</w:t>
      </w:r>
    </w:p>
    <w:p w14:paraId="112459DB" w14:textId="0E5268DC" w:rsidR="00735236" w:rsidRPr="00735236" w:rsidRDefault="00735236" w:rsidP="00735236">
      <w:pPr>
        <w:pStyle w:val="MDPI38bullet"/>
      </w:pPr>
      <w:r w:rsidRPr="00735236">
        <w:t>Number of Postures Classified</w:t>
      </w:r>
    </w:p>
    <w:p w14:paraId="3A97E6C6" w14:textId="732018BA" w:rsidR="00735236" w:rsidRPr="00735236" w:rsidRDefault="00735236" w:rsidP="00735236">
      <w:pPr>
        <w:pStyle w:val="MDPI38bullet"/>
      </w:pPr>
      <w:r w:rsidRPr="00735236">
        <w:t>Recognized Postures</w:t>
      </w:r>
    </w:p>
    <w:p w14:paraId="707D06F4" w14:textId="07A97D06" w:rsidR="00735236" w:rsidRPr="00735236" w:rsidRDefault="00735236" w:rsidP="00735236">
      <w:pPr>
        <w:pStyle w:val="MDPI38bullet"/>
      </w:pPr>
      <w:r w:rsidRPr="00735236">
        <w:t>Classification Method</w:t>
      </w:r>
    </w:p>
    <w:p w14:paraId="0780B45B" w14:textId="5B905F8E" w:rsidR="00735236" w:rsidRPr="00735236" w:rsidRDefault="00735236" w:rsidP="00735236">
      <w:pPr>
        <w:pStyle w:val="MDPI38bullet"/>
      </w:pPr>
      <w:r w:rsidRPr="00735236">
        <w:t>Classification Accuracy</w:t>
      </w:r>
    </w:p>
    <w:p w14:paraId="6F93C852" w14:textId="3E497043" w:rsidR="00735236" w:rsidRPr="00735236" w:rsidRDefault="00735236" w:rsidP="00735236">
      <w:pPr>
        <w:pStyle w:val="MDPI38bullet"/>
      </w:pPr>
      <w:r w:rsidRPr="00735236">
        <w:t>Limitations</w:t>
      </w:r>
    </w:p>
    <w:p w14:paraId="1378D3A6" w14:textId="08E00B84" w:rsidR="00735236" w:rsidRPr="00735236" w:rsidRDefault="00735236" w:rsidP="00735236">
      <w:pPr>
        <w:pStyle w:val="MDPI38bullet"/>
      </w:pPr>
      <w:r w:rsidRPr="00735236">
        <w:t>User Feedback System</w:t>
      </w:r>
    </w:p>
    <w:p w14:paraId="1D5C4379" w14:textId="5B1A17D1" w:rsidR="00735236" w:rsidRPr="00735236" w:rsidRDefault="00735236" w:rsidP="00735236">
      <w:pPr>
        <w:pStyle w:val="MDPI38bullet"/>
      </w:pPr>
      <w:r w:rsidRPr="00735236">
        <w:t>Is Realtime</w:t>
      </w:r>
    </w:p>
    <w:p w14:paraId="258DE676" w14:textId="56CBDCB5" w:rsidR="00EF2A78" w:rsidRDefault="00735236" w:rsidP="006D50AE">
      <w:pPr>
        <w:pStyle w:val="MDPI38bullet"/>
      </w:pPr>
      <w:r w:rsidRPr="00735236">
        <w:t>Method Used</w:t>
      </w:r>
    </w:p>
    <w:p w14:paraId="73FD23E0" w14:textId="71ACFA7A" w:rsidR="00AE7196" w:rsidRDefault="00AE7196" w:rsidP="005337A6">
      <w:pPr>
        <w:pStyle w:val="MDPI21heading1"/>
        <w:numPr>
          <w:ilvl w:val="0"/>
          <w:numId w:val="34"/>
        </w:numPr>
        <w:rPr>
          <w:shd w:val="clear" w:color="auto" w:fill="FFFFFF"/>
        </w:rPr>
      </w:pPr>
      <w:r>
        <w:rPr>
          <w:shd w:val="clear" w:color="auto" w:fill="FFFFFF"/>
        </w:rPr>
        <w:t>Technologies Used in Smart Sensing Chairs</w:t>
      </w:r>
    </w:p>
    <w:p w14:paraId="455238CC" w14:textId="6ED19A17" w:rsidR="0058745F" w:rsidRDefault="005337A6" w:rsidP="0058745F">
      <w:pPr>
        <w:pStyle w:val="MDPI22heading2"/>
        <w:numPr>
          <w:ilvl w:val="1"/>
          <w:numId w:val="34"/>
        </w:numPr>
        <w:rPr>
          <w:shd w:val="clear" w:color="auto" w:fill="FFFFFF"/>
        </w:rPr>
      </w:pPr>
      <w:r>
        <w:rPr>
          <w:shd w:val="clear" w:color="auto" w:fill="FFFFFF"/>
        </w:rPr>
        <w:t>Overview of Sensor Technologies</w:t>
      </w:r>
    </w:p>
    <w:p w14:paraId="7EBBAF36" w14:textId="3553AB12" w:rsidR="0058745F" w:rsidRDefault="0058745F" w:rsidP="0058745F">
      <w:pPr>
        <w:pStyle w:val="MDPI23heading3"/>
        <w:numPr>
          <w:ilvl w:val="2"/>
          <w:numId w:val="34"/>
        </w:numPr>
      </w:pPr>
      <w:r>
        <w:t>Force Sensing/Sensitive Sensor (FSR)</w:t>
      </w:r>
    </w:p>
    <w:p w14:paraId="013DA342" w14:textId="26C22ABB" w:rsidR="0058745F" w:rsidRPr="00E52229" w:rsidRDefault="0058745F" w:rsidP="00E52229">
      <w:pPr>
        <w:pStyle w:val="MDPI31text"/>
      </w:pPr>
      <w:r w:rsidRPr="00E52229">
        <w:lastRenderedPageBreak/>
        <w:t xml:space="preserve">Force Sensing Resistors, also known as force sensors, are commonly used to measure the forces and physical pressure applied to its surface area. These sensors work by varying their output resistance based on the pressure being applied to it. A FSR sensor is typically composed of a conductive polymer-based material that is integrated between 2 metal electrodes </w:t>
      </w:r>
      <w:r w:rsidRPr="00E52229">
        <w:fldChar w:fldCharType="begin"/>
      </w:r>
      <w:r w:rsidR="00384451">
        <w:instrText xml:space="preserve"> ADDIN ZOTERO_ITEM CSL_CITATION {"citationID":"cDTzZTA4","properties":{"formattedCitation":"[19]","plainCitation":"[19]","noteIndex":0},"citationItems":[{"id":291,"uris":["http://zotero.org/users/11398818/items/YDZHR6B9"],"itemData":{"id":291,"type":"article-journal","container-title":"Materials","DOI":"10.3390/ma10111334","ISSN":"1996-1944","issue":"11","journalAbbreviation":"Materials","language":"en","page":"1334","source":"DOI.org (Crossref)","title":"Underlying Physics of Conductive Polymer Composites and Force Sensing Resistors (FSRs). A Study on Creep Response and Dynamic Loading","volume":"10","author":[{"family":"Paredes-Madrid","given":"Leonel"},{"family":"Matute","given":"Arnaldo"},{"family":"Bareño","given":"Jorge"},{"family":"Parra Vargas","given":"Carlos"},{"family":"Gutierrez Velásquez","given":"Elkin"}],"issued":{"date-parts":[["2017",11,21]]}}}],"schema":"https://github.com/citation-style-language/schema/raw/master/csl-citation.json"} </w:instrText>
      </w:r>
      <w:r w:rsidRPr="00E52229">
        <w:fldChar w:fldCharType="separate"/>
      </w:r>
      <w:r w:rsidR="00384451" w:rsidRPr="00384451">
        <w:t>[19]</w:t>
      </w:r>
      <w:r w:rsidRPr="00E52229">
        <w:fldChar w:fldCharType="end"/>
      </w:r>
      <w:r w:rsidRPr="00E52229">
        <w:t xml:space="preserve">. Typically, the conductive material changes in resistivity as more direct pressure are applied on the sensor’s z-axis. Additionally, FSR sensors are also known to be very cost-effective and have been utilized in various fields ranging from robotics to medical applications </w:t>
      </w:r>
      <w:r w:rsidRPr="00E52229">
        <w:fldChar w:fldCharType="begin"/>
      </w:r>
      <w:r w:rsidR="00384451">
        <w:instrText xml:space="preserve"> ADDIN ZOTERO_ITEM CSL_CITATION {"citationID":"DDCecVAC","properties":{"formattedCitation":"[20]","plainCitation":"[20]","noteIndex":0},"citationItems":[{"id":251,"uris":["http://zotero.org/users/11398818/items/HPZ9EFTU"],"itemData":{"id":251,"type":"paper-conference","DOI":"10.1117/12.2242950","event-place":"Tokyo, Japan","event-title":"First International Workshop on Pattern Recognition","page":"1001112","publisher-place":"Tokyo, Japan","source":"DOI.org (Crossref)","title":"Force Sensing Resistor (FSR): a brief overview and the low-cost sensor for active compliance control","title-short":"Force Sensing Resistor (FSR)","URL":"http://proceedings.spiedigitallibrary.org/proceeding.aspx?doi=10.1117/12.2242950","editor":[{"family":"Jiang","given":"Xudong"},{"family":"Chen","given":"Guojian"},{"family":"Capi","given":"Genci"},{"family":"Ishll","given":"Chiharu"}],"author":[{"family":"Sadun","given":"A. S."},{"family":"Jalani","given":"J."},{"family":"Sukor","given":"J. A."}],"accessed":{"date-parts":[["2023",11,23]]},"issued":{"date-parts":[["2016",7,11]]}}}],"schema":"https://github.com/citation-style-language/schema/raw/master/csl-citation.json"} </w:instrText>
      </w:r>
      <w:r w:rsidRPr="00E52229">
        <w:fldChar w:fldCharType="separate"/>
      </w:r>
      <w:r w:rsidR="00384451" w:rsidRPr="00384451">
        <w:t>[20]</w:t>
      </w:r>
      <w:r w:rsidRPr="00E52229">
        <w:fldChar w:fldCharType="end"/>
      </w:r>
      <w:r w:rsidRPr="00E52229">
        <w:t xml:space="preserve">. However, the main limitation seen with these sensors is that it can be susceptible to drift errors which can negatively affect the accuracy of its readings. There are different methods such as sensor calibration and other advanced force computing techniques to mitigate this issue </w:t>
      </w:r>
      <w:r w:rsidRPr="00E52229">
        <w:fldChar w:fldCharType="begin"/>
      </w:r>
      <w:r w:rsidR="00384451">
        <w:instrText xml:space="preserve"> ADDIN ZOTERO_ITEM CSL_CITATION {"citationID":"VzA8Enwr","properties":{"formattedCitation":"[21]","plainCitation":"[21]","noteIndex":0},"citationItems":[{"id":295,"uris":["http://zotero.org/users/11398818/items/MX9B2Q7X"],"itemData":{"id":295,"type":"article-journal","container-title":"Sensing and Bio-Sensing Research","DOI":"10.1016/j.sbsr.2019.100300","ISSN":"22141804","journalAbbreviation":"Sensing and Bio-Sensing Research","language":"en","page":"100300","source":"DOI.org (Crossref)","title":"Error compensation in force sensing resistors","volume":"26","author":[{"family":"Velásquez","given":"Elkin I. Gutiérrez"},{"family":"Gómez","given":"Víctor"},{"family":"Paredes-Madrid","given":"Leonel"},{"family":"Colorado","given":"Henry A."}],"issued":{"date-parts":[["2019",11]]}}}],"schema":"https://github.com/citation-style-language/schema/raw/master/csl-citation.json"} </w:instrText>
      </w:r>
      <w:r w:rsidRPr="00E52229">
        <w:fldChar w:fldCharType="separate"/>
      </w:r>
      <w:r w:rsidR="00384451" w:rsidRPr="00384451">
        <w:t>[21]</w:t>
      </w:r>
      <w:r w:rsidRPr="00E52229">
        <w:fldChar w:fldCharType="end"/>
      </w:r>
      <w:r w:rsidRPr="00E52229">
        <w:t xml:space="preserve">. </w:t>
      </w:r>
      <w:r w:rsidR="00B12F80">
        <w:t xml:space="preserve">Listed in </w:t>
      </w:r>
      <w:r w:rsidR="00390333">
        <w:t>Table</w:t>
      </w:r>
      <w:r w:rsidR="00B12F80">
        <w:t xml:space="preserve"> 3 are some of the commercially available FSR sensors as well as </w:t>
      </w:r>
      <w:r w:rsidR="002F2A28">
        <w:t>some of</w:t>
      </w:r>
      <w:r w:rsidR="00B12F80">
        <w:t xml:space="preserve"> its technical specifications.</w:t>
      </w:r>
    </w:p>
    <w:p w14:paraId="34ACB92C" w14:textId="77777777" w:rsidR="0058745F" w:rsidRDefault="0058745F" w:rsidP="00E52229">
      <w:pPr>
        <w:pStyle w:val="MDPI31text"/>
        <w:ind w:left="2968" w:firstLine="0"/>
      </w:pPr>
    </w:p>
    <w:tbl>
      <w:tblPr>
        <w:tblW w:w="0" w:type="auto"/>
        <w:jc w:val="center"/>
        <w:tblLook w:val="0000" w:firstRow="0" w:lastRow="0" w:firstColumn="0" w:lastColumn="0" w:noHBand="0" w:noVBand="0"/>
      </w:tblPr>
      <w:tblGrid>
        <w:gridCol w:w="4057"/>
        <w:gridCol w:w="4268"/>
      </w:tblGrid>
      <w:tr w:rsidR="0058745F" w:rsidRPr="00196D5A" w14:paraId="51842677" w14:textId="77777777" w:rsidTr="00BA2621">
        <w:trPr>
          <w:jc w:val="center"/>
        </w:trPr>
        <w:tc>
          <w:tcPr>
            <w:tcW w:w="4057" w:type="dxa"/>
            <w:shd w:val="clear" w:color="auto" w:fill="auto"/>
            <w:vAlign w:val="center"/>
          </w:tcPr>
          <w:p w14:paraId="6148AE8A" w14:textId="77777777" w:rsidR="0058745F" w:rsidRPr="00196D5A" w:rsidRDefault="0058745F" w:rsidP="00BA2621">
            <w:pPr>
              <w:pStyle w:val="MDPI52figure"/>
              <w:spacing w:before="0"/>
            </w:pPr>
            <w:r w:rsidRPr="00785F57">
              <w:rPr>
                <w:noProof/>
              </w:rPr>
              <w:drawing>
                <wp:inline distT="0" distB="0" distL="0" distR="0" wp14:anchorId="1956C5D4" wp14:editId="30F025F7">
                  <wp:extent cx="2143125" cy="2143125"/>
                  <wp:effectExtent l="0" t="0" r="0" b="0"/>
                  <wp:docPr id="1716071051" name="Picture 1" descr="A ruler next to a square piece of electronic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6071051" name="Picture 1" descr="A ruler next to a square piece of electronic device&#10;&#10;Description automatically generated"/>
                          <pic:cNvPicPr/>
                        </pic:nvPicPr>
                        <pic:blipFill>
                          <a:blip r:embed="rId15"/>
                          <a:stretch>
                            <a:fillRect/>
                          </a:stretch>
                        </pic:blipFill>
                        <pic:spPr>
                          <a:xfrm>
                            <a:off x="0" y="0"/>
                            <a:ext cx="2143421" cy="2143421"/>
                          </a:xfrm>
                          <a:prstGeom prst="rect">
                            <a:avLst/>
                          </a:prstGeom>
                        </pic:spPr>
                      </pic:pic>
                    </a:graphicData>
                  </a:graphic>
                </wp:inline>
              </w:drawing>
            </w:r>
          </w:p>
        </w:tc>
        <w:tc>
          <w:tcPr>
            <w:tcW w:w="4268" w:type="dxa"/>
          </w:tcPr>
          <w:p w14:paraId="3C5CDC81" w14:textId="77777777" w:rsidR="0058745F" w:rsidRPr="00196D5A" w:rsidRDefault="0058745F" w:rsidP="00BA2621">
            <w:pPr>
              <w:pStyle w:val="MDPI52figure"/>
              <w:spacing w:before="0"/>
            </w:pPr>
            <w:r w:rsidRPr="00DB0A7C">
              <w:rPr>
                <w:noProof/>
              </w:rPr>
              <w:drawing>
                <wp:inline distT="0" distB="0" distL="0" distR="0" wp14:anchorId="07ED474E" wp14:editId="34D53542">
                  <wp:extent cx="2103331" cy="2124075"/>
                  <wp:effectExtent l="0" t="0" r="0" b="0"/>
                  <wp:docPr id="2118650053" name="Picture 1" descr="A measuring device next to a rul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8650053" name="Picture 1" descr="A measuring device next to a ruler"/>
                          <pic:cNvPicPr/>
                        </pic:nvPicPr>
                        <pic:blipFill>
                          <a:blip r:embed="rId16"/>
                          <a:stretch>
                            <a:fillRect/>
                          </a:stretch>
                        </pic:blipFill>
                        <pic:spPr>
                          <a:xfrm>
                            <a:off x="0" y="0"/>
                            <a:ext cx="2116260" cy="2137132"/>
                          </a:xfrm>
                          <a:prstGeom prst="rect">
                            <a:avLst/>
                          </a:prstGeom>
                        </pic:spPr>
                      </pic:pic>
                    </a:graphicData>
                  </a:graphic>
                </wp:inline>
              </w:drawing>
            </w:r>
          </w:p>
        </w:tc>
      </w:tr>
      <w:tr w:rsidR="0058745F" w:rsidRPr="00196D5A" w14:paraId="1AC790F4" w14:textId="77777777" w:rsidTr="00BA2621">
        <w:trPr>
          <w:jc w:val="center"/>
        </w:trPr>
        <w:tc>
          <w:tcPr>
            <w:tcW w:w="4057" w:type="dxa"/>
            <w:shd w:val="clear" w:color="auto" w:fill="auto"/>
            <w:vAlign w:val="center"/>
          </w:tcPr>
          <w:p w14:paraId="55C488C2" w14:textId="77777777" w:rsidR="0058745F" w:rsidRPr="00196D5A" w:rsidRDefault="0058745F" w:rsidP="00BA2621">
            <w:pPr>
              <w:pStyle w:val="MDPI42tablebody"/>
            </w:pPr>
            <w:r w:rsidRPr="00196D5A">
              <w:t>(</w:t>
            </w:r>
            <w:r w:rsidRPr="000122AB">
              <w:rPr>
                <w:b/>
              </w:rPr>
              <w:t>a</w:t>
            </w:r>
            <w:r w:rsidRPr="00196D5A">
              <w:t>)</w:t>
            </w:r>
          </w:p>
        </w:tc>
        <w:tc>
          <w:tcPr>
            <w:tcW w:w="4268" w:type="dxa"/>
          </w:tcPr>
          <w:p w14:paraId="6FBF5909" w14:textId="77777777" w:rsidR="0058745F" w:rsidRPr="00196D5A" w:rsidRDefault="0058745F" w:rsidP="00BA2621">
            <w:pPr>
              <w:pStyle w:val="MDPI42tablebody"/>
            </w:pPr>
            <w:r w:rsidRPr="00196D5A">
              <w:t>(</w:t>
            </w:r>
            <w:r w:rsidRPr="000122AB">
              <w:rPr>
                <w:b/>
              </w:rPr>
              <w:t>b</w:t>
            </w:r>
            <w:r w:rsidRPr="00196D5A">
              <w:t>)</w:t>
            </w:r>
          </w:p>
        </w:tc>
      </w:tr>
    </w:tbl>
    <w:p w14:paraId="2193B03F" w14:textId="680219A7" w:rsidR="00EA3453" w:rsidRDefault="0058745F" w:rsidP="00EA3453">
      <w:pPr>
        <w:pStyle w:val="MDPI51figurecaption"/>
        <w:ind w:left="2968"/>
      </w:pPr>
      <w:r w:rsidRPr="00F63A9B">
        <w:rPr>
          <w:b/>
        </w:rPr>
        <w:t xml:space="preserve">Figure 2. </w:t>
      </w:r>
      <w:r>
        <w:t>Examples of FSR sensors</w:t>
      </w:r>
      <w:r w:rsidRPr="00E33455">
        <w:t xml:space="preserve"> (</w:t>
      </w:r>
      <w:r w:rsidRPr="00E33455">
        <w:rPr>
          <w:b/>
        </w:rPr>
        <w:t>a</w:t>
      </w:r>
      <w:r w:rsidRPr="00E33455">
        <w:t xml:space="preserve">) </w:t>
      </w:r>
      <w:r>
        <w:t xml:space="preserve">Square shaped FSR sensor (FSR01CE) </w:t>
      </w:r>
      <w:r>
        <w:fldChar w:fldCharType="begin"/>
      </w:r>
      <w:r w:rsidR="00384451">
        <w:instrText xml:space="preserve"> ADDIN ZOTERO_ITEM CSL_CITATION {"citationID":"wVEa3pUb","properties":{"formattedCitation":"[22]","plainCitation":"[22]","noteIndex":0},"citationItems":[{"id":296,"uris":["http://zotero.org/users/11398818/items/7NMJRHN2"],"itemData":{"id":296,"type":"document","title":"Ohmite FSR Series Integration Guide: Force Sensing Resistor","URL":"https://www.mouser.com/pdfdocs/Ohmite-FSR-Integration-Guide-V1-0_11-01-18.pdf","author":[{"literal":"Ohmite"}],"issued":{"date-parts":[["2018"]]}}}],"schema":"https://github.com/citation-style-language/schema/raw/master/csl-citation.json"} </w:instrText>
      </w:r>
      <w:r>
        <w:fldChar w:fldCharType="separate"/>
      </w:r>
      <w:r w:rsidR="00384451" w:rsidRPr="00384451">
        <w:t>[22]</w:t>
      </w:r>
      <w:r>
        <w:fldChar w:fldCharType="end"/>
      </w:r>
      <w:r w:rsidRPr="00E33455">
        <w:t>; (</w:t>
      </w:r>
      <w:r w:rsidRPr="00E33455">
        <w:rPr>
          <w:b/>
        </w:rPr>
        <w:t>b</w:t>
      </w:r>
      <w:r w:rsidRPr="00E33455">
        <w:t xml:space="preserve">) </w:t>
      </w:r>
      <w:r>
        <w:t>Circle shaped FSR sensor (</w:t>
      </w:r>
      <w:r w:rsidRPr="00F100D5">
        <w:t>FSR03CE</w:t>
      </w:r>
      <w:r>
        <w:t xml:space="preserve">) </w:t>
      </w:r>
      <w:r>
        <w:fldChar w:fldCharType="begin"/>
      </w:r>
      <w:r w:rsidR="00384451">
        <w:instrText xml:space="preserve"> ADDIN ZOTERO_ITEM CSL_CITATION {"citationID":"zbrlHwQ0","properties":{"formattedCitation":"[22]","plainCitation":"[22]","noteIndex":0},"citationItems":[{"id":296,"uris":["http://zotero.org/users/11398818/items/7NMJRHN2"],"itemData":{"id":296,"type":"document","title":"Ohmite FSR Series Integration Guide: Force Sensing Resistor","URL":"https://www.mouser.com/pdfdocs/Ohmite-FSR-Integration-Guide-V1-0_11-01-18.pdf","author":[{"literal":"Ohmite"}],"issued":{"date-parts":[["2018"]]}}}],"schema":"https://github.com/citation-style-language/schema/raw/master/csl-citation.json"} </w:instrText>
      </w:r>
      <w:r>
        <w:fldChar w:fldCharType="separate"/>
      </w:r>
      <w:r w:rsidR="00384451" w:rsidRPr="00384451">
        <w:t>[22]</w:t>
      </w:r>
      <w:r>
        <w:fldChar w:fldCharType="end"/>
      </w:r>
      <w:r>
        <w:t>.</w:t>
      </w:r>
    </w:p>
    <w:p w14:paraId="33384DF2" w14:textId="09F03A25" w:rsidR="00156BE9" w:rsidRPr="00620EF4" w:rsidRDefault="00156BE9" w:rsidP="00156BE9">
      <w:pPr>
        <w:pStyle w:val="MDPI41tablecaption"/>
        <w:rPr>
          <w:color w:val="70AD47" w:themeColor="accent6"/>
        </w:rPr>
      </w:pPr>
      <w:r w:rsidRPr="00620EF4">
        <w:rPr>
          <w:b/>
          <w:color w:val="70AD47" w:themeColor="accent6"/>
        </w:rPr>
        <w:t xml:space="preserve">Table </w:t>
      </w:r>
      <w:r w:rsidR="007636CB" w:rsidRPr="00620EF4">
        <w:rPr>
          <w:b/>
          <w:color w:val="70AD47" w:themeColor="accent6"/>
        </w:rPr>
        <w:t>3</w:t>
      </w:r>
      <w:r w:rsidRPr="00620EF4">
        <w:rPr>
          <w:b/>
          <w:color w:val="70AD47" w:themeColor="accent6"/>
        </w:rPr>
        <w:t>.</w:t>
      </w:r>
      <w:r w:rsidRPr="00620EF4">
        <w:rPr>
          <w:color w:val="70AD47" w:themeColor="accent6"/>
        </w:rPr>
        <w:t xml:space="preserve"> </w:t>
      </w:r>
      <w:r w:rsidR="007C1BE1" w:rsidRPr="00620EF4">
        <w:rPr>
          <w:color w:val="70AD47" w:themeColor="accent6"/>
        </w:rPr>
        <w:t xml:space="preserve">Technical specifications on </w:t>
      </w:r>
      <w:r w:rsidR="00F82AEC" w:rsidRPr="00620EF4">
        <w:rPr>
          <w:color w:val="70AD47" w:themeColor="accent6"/>
        </w:rPr>
        <w:t>FSR Sensors</w:t>
      </w:r>
      <w:r w:rsidR="005327CD" w:rsidRPr="00620EF4">
        <w:rPr>
          <w:color w:val="70AD47" w:themeColor="accent6"/>
        </w:rPr>
        <w:t xml:space="preserve"> commercially available</w:t>
      </w:r>
    </w:p>
    <w:tbl>
      <w:tblPr>
        <w:tblW w:w="7849"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1442"/>
        <w:gridCol w:w="1890"/>
        <w:gridCol w:w="2700"/>
        <w:gridCol w:w="1797"/>
        <w:gridCol w:w="20"/>
      </w:tblGrid>
      <w:tr w:rsidR="00620EF4" w:rsidRPr="00620EF4" w14:paraId="29FCF156" w14:textId="6B8C9CAC" w:rsidTr="00B57CD0">
        <w:trPr>
          <w:trHeight w:val="267"/>
        </w:trPr>
        <w:tc>
          <w:tcPr>
            <w:tcW w:w="1442" w:type="dxa"/>
            <w:tcBorders>
              <w:bottom w:val="single" w:sz="4" w:space="0" w:color="auto"/>
            </w:tcBorders>
            <w:shd w:val="clear" w:color="auto" w:fill="auto"/>
            <w:vAlign w:val="center"/>
          </w:tcPr>
          <w:p w14:paraId="12131B2D" w14:textId="1F7D17BD" w:rsidR="00E513D5" w:rsidRPr="00620EF4" w:rsidRDefault="00E513D5" w:rsidP="00E513D5">
            <w:pPr>
              <w:pStyle w:val="MDPI42tablebody"/>
              <w:spacing w:line="240" w:lineRule="auto"/>
              <w:rPr>
                <w:b/>
                <w:snapToGrid/>
                <w:color w:val="70AD47" w:themeColor="accent6"/>
              </w:rPr>
            </w:pPr>
            <w:r w:rsidRPr="00620EF4">
              <w:rPr>
                <w:b/>
                <w:snapToGrid/>
                <w:color w:val="70AD47" w:themeColor="accent6"/>
              </w:rPr>
              <w:t>Model</w:t>
            </w:r>
          </w:p>
        </w:tc>
        <w:tc>
          <w:tcPr>
            <w:tcW w:w="1890" w:type="dxa"/>
            <w:tcBorders>
              <w:bottom w:val="single" w:sz="4" w:space="0" w:color="auto"/>
            </w:tcBorders>
            <w:shd w:val="clear" w:color="auto" w:fill="auto"/>
            <w:vAlign w:val="center"/>
          </w:tcPr>
          <w:p w14:paraId="02065429" w14:textId="3570DBE3" w:rsidR="00E513D5" w:rsidRPr="00620EF4" w:rsidRDefault="00E513D5" w:rsidP="00E513D5">
            <w:pPr>
              <w:pStyle w:val="MDPI42tablebody"/>
              <w:spacing w:line="240" w:lineRule="auto"/>
              <w:rPr>
                <w:b/>
                <w:snapToGrid/>
                <w:color w:val="70AD47" w:themeColor="accent6"/>
              </w:rPr>
            </w:pPr>
            <w:r w:rsidRPr="00620EF4">
              <w:rPr>
                <w:b/>
                <w:snapToGrid/>
                <w:color w:val="70AD47" w:themeColor="accent6"/>
              </w:rPr>
              <w:t xml:space="preserve">Manufacturer </w:t>
            </w:r>
          </w:p>
        </w:tc>
        <w:tc>
          <w:tcPr>
            <w:tcW w:w="2700" w:type="dxa"/>
            <w:tcBorders>
              <w:bottom w:val="single" w:sz="4" w:space="0" w:color="auto"/>
            </w:tcBorders>
            <w:shd w:val="clear" w:color="auto" w:fill="auto"/>
            <w:vAlign w:val="center"/>
          </w:tcPr>
          <w:p w14:paraId="5CF3C38E" w14:textId="77777777" w:rsidR="00E513D5" w:rsidRPr="00620EF4" w:rsidRDefault="00E513D5" w:rsidP="00E513D5">
            <w:pPr>
              <w:pStyle w:val="MDPI42tablebody"/>
              <w:spacing w:line="240" w:lineRule="auto"/>
              <w:rPr>
                <w:b/>
                <w:snapToGrid/>
                <w:color w:val="70AD47" w:themeColor="accent6"/>
              </w:rPr>
            </w:pPr>
            <w:r w:rsidRPr="00620EF4">
              <w:rPr>
                <w:b/>
                <w:snapToGrid/>
                <w:color w:val="70AD47" w:themeColor="accent6"/>
              </w:rPr>
              <w:t xml:space="preserve">Dimensions </w:t>
            </w:r>
          </w:p>
          <w:p w14:paraId="47D74EF5" w14:textId="15F7C2AA" w:rsidR="00E513D5" w:rsidRPr="00620EF4" w:rsidRDefault="00E513D5" w:rsidP="00E513D5">
            <w:pPr>
              <w:pStyle w:val="MDPI42tablebody"/>
              <w:spacing w:line="240" w:lineRule="auto"/>
              <w:rPr>
                <w:b/>
                <w:snapToGrid/>
                <w:color w:val="70AD47" w:themeColor="accent6"/>
              </w:rPr>
            </w:pPr>
            <w:r w:rsidRPr="00620EF4">
              <w:rPr>
                <w:b/>
                <w:snapToGrid/>
                <w:color w:val="70AD47" w:themeColor="accent6"/>
              </w:rPr>
              <w:t>(Length x Width, Thickness) (mm)</w:t>
            </w:r>
          </w:p>
        </w:tc>
        <w:tc>
          <w:tcPr>
            <w:tcW w:w="1797" w:type="dxa"/>
            <w:tcBorders>
              <w:bottom w:val="single" w:sz="4" w:space="0" w:color="auto"/>
            </w:tcBorders>
            <w:vAlign w:val="center"/>
          </w:tcPr>
          <w:p w14:paraId="400B5A37" w14:textId="79AB218C" w:rsidR="00E513D5" w:rsidRPr="00620EF4" w:rsidRDefault="00906615" w:rsidP="00E513D5">
            <w:pPr>
              <w:pStyle w:val="MDPI42tablebody"/>
              <w:spacing w:line="240" w:lineRule="auto"/>
              <w:rPr>
                <w:b/>
                <w:snapToGrid/>
                <w:color w:val="70AD47" w:themeColor="accent6"/>
              </w:rPr>
            </w:pPr>
            <w:r w:rsidRPr="00620EF4">
              <w:rPr>
                <w:b/>
                <w:snapToGrid/>
                <w:color w:val="70AD47" w:themeColor="accent6"/>
              </w:rPr>
              <w:t>Force Sensitivity Range</w:t>
            </w:r>
            <w:r w:rsidR="00E04260" w:rsidRPr="00620EF4">
              <w:rPr>
                <w:b/>
                <w:snapToGrid/>
                <w:color w:val="70AD47" w:themeColor="accent6"/>
              </w:rPr>
              <w:t xml:space="preserve"> (Newtons)</w:t>
            </w:r>
          </w:p>
        </w:tc>
        <w:tc>
          <w:tcPr>
            <w:tcW w:w="20" w:type="dxa"/>
            <w:tcBorders>
              <w:bottom w:val="single" w:sz="4" w:space="0" w:color="auto"/>
            </w:tcBorders>
          </w:tcPr>
          <w:p w14:paraId="0C63637B" w14:textId="3EF45FC8" w:rsidR="00E513D5" w:rsidRPr="00620EF4" w:rsidRDefault="00E513D5" w:rsidP="00E513D5">
            <w:pPr>
              <w:pStyle w:val="MDPI42tablebody"/>
              <w:spacing w:line="240" w:lineRule="auto"/>
              <w:rPr>
                <w:b/>
                <w:snapToGrid/>
                <w:color w:val="70AD47" w:themeColor="accent6"/>
              </w:rPr>
            </w:pPr>
          </w:p>
        </w:tc>
      </w:tr>
      <w:tr w:rsidR="00620EF4" w:rsidRPr="00620EF4" w14:paraId="4427A2F3" w14:textId="5BEC15DC" w:rsidTr="00B57CD0">
        <w:trPr>
          <w:trHeight w:val="251"/>
        </w:trPr>
        <w:tc>
          <w:tcPr>
            <w:tcW w:w="1442" w:type="dxa"/>
            <w:shd w:val="clear" w:color="auto" w:fill="auto"/>
            <w:vAlign w:val="center"/>
          </w:tcPr>
          <w:p w14:paraId="67C34309" w14:textId="4B0D7A86" w:rsidR="00E513D5" w:rsidRPr="00620EF4" w:rsidRDefault="00E513D5" w:rsidP="00E513D5">
            <w:pPr>
              <w:pStyle w:val="MDPI42tablebody"/>
              <w:spacing w:line="240" w:lineRule="auto"/>
              <w:rPr>
                <w:color w:val="70AD47" w:themeColor="accent6"/>
              </w:rPr>
            </w:pPr>
            <w:r w:rsidRPr="00620EF4">
              <w:rPr>
                <w:color w:val="70AD47" w:themeColor="accent6"/>
              </w:rPr>
              <w:t>FSR 402</w:t>
            </w:r>
            <w:r w:rsidR="00665387" w:rsidRPr="00620EF4">
              <w:rPr>
                <w:color w:val="70AD47" w:themeColor="accent6"/>
              </w:rPr>
              <w:t xml:space="preserve"> </w:t>
            </w:r>
            <w:r w:rsidR="00665387" w:rsidRPr="00620EF4">
              <w:rPr>
                <w:color w:val="70AD47" w:themeColor="accent6"/>
              </w:rPr>
              <w:fldChar w:fldCharType="begin"/>
            </w:r>
            <w:r w:rsidR="00384451">
              <w:rPr>
                <w:color w:val="70AD47" w:themeColor="accent6"/>
              </w:rPr>
              <w:instrText xml:space="preserve"> ADDIN ZOTERO_ITEM CSL_CITATION {"citationID":"PxcFKsZ6","properties":{"formattedCitation":"[23]","plainCitation":"[23]","noteIndex":0},"citationItems":[{"id":299,"uris":["http://zotero.org/users/11398818/items/C6DUHLS3"],"itemData":{"id":299,"type":"document","title":"FSR 402 Data Sheet","URL":"https://www.trossenrobotics.com/productdocs/2010-10-26-DataSheet-FSR402-Layout2.pdf","author":[{"literal":"Interlink Electronics"}]}}],"schema":"https://github.com/citation-style-language/schema/raw/master/csl-citation.json"} </w:instrText>
            </w:r>
            <w:r w:rsidR="00665387" w:rsidRPr="00620EF4">
              <w:rPr>
                <w:color w:val="70AD47" w:themeColor="accent6"/>
              </w:rPr>
              <w:fldChar w:fldCharType="separate"/>
            </w:r>
            <w:r w:rsidR="00384451" w:rsidRPr="00384451">
              <w:t>[23]</w:t>
            </w:r>
            <w:r w:rsidR="00665387" w:rsidRPr="00620EF4">
              <w:rPr>
                <w:color w:val="70AD47" w:themeColor="accent6"/>
              </w:rPr>
              <w:fldChar w:fldCharType="end"/>
            </w:r>
          </w:p>
        </w:tc>
        <w:tc>
          <w:tcPr>
            <w:tcW w:w="1890" w:type="dxa"/>
            <w:shd w:val="clear" w:color="auto" w:fill="auto"/>
            <w:vAlign w:val="center"/>
          </w:tcPr>
          <w:p w14:paraId="48EFA575" w14:textId="128602D3" w:rsidR="00E513D5" w:rsidRPr="00620EF4" w:rsidRDefault="00E513D5" w:rsidP="00E513D5">
            <w:pPr>
              <w:pStyle w:val="MDPI42tablebody"/>
              <w:spacing w:line="240" w:lineRule="auto"/>
              <w:rPr>
                <w:color w:val="70AD47" w:themeColor="accent6"/>
              </w:rPr>
            </w:pPr>
            <w:r w:rsidRPr="00620EF4">
              <w:rPr>
                <w:color w:val="70AD47" w:themeColor="accent6"/>
              </w:rPr>
              <w:t>Interlink Electronics</w:t>
            </w:r>
          </w:p>
        </w:tc>
        <w:tc>
          <w:tcPr>
            <w:tcW w:w="2700" w:type="dxa"/>
            <w:shd w:val="clear" w:color="auto" w:fill="auto"/>
            <w:vAlign w:val="center"/>
          </w:tcPr>
          <w:p w14:paraId="2CAB56A4" w14:textId="2E6CFE2F" w:rsidR="00E513D5" w:rsidRPr="00620EF4" w:rsidRDefault="00E513D5" w:rsidP="00E513D5">
            <w:pPr>
              <w:pStyle w:val="MDPI42tablebody"/>
              <w:spacing w:line="240" w:lineRule="auto"/>
              <w:rPr>
                <w:color w:val="70AD47" w:themeColor="accent6"/>
              </w:rPr>
            </w:pPr>
            <w:r w:rsidRPr="00620EF4">
              <w:rPr>
                <w:color w:val="70AD47" w:themeColor="accent6"/>
              </w:rPr>
              <w:t>14.68 x 14.68 x 0.46</w:t>
            </w:r>
          </w:p>
        </w:tc>
        <w:tc>
          <w:tcPr>
            <w:tcW w:w="1797" w:type="dxa"/>
            <w:vAlign w:val="center"/>
          </w:tcPr>
          <w:p w14:paraId="64EE7FB3" w14:textId="7DAA1495" w:rsidR="00E513D5" w:rsidRPr="00620EF4" w:rsidRDefault="00906615" w:rsidP="00E513D5">
            <w:pPr>
              <w:pStyle w:val="MDPI42tablebody"/>
              <w:spacing w:line="240" w:lineRule="auto"/>
              <w:rPr>
                <w:color w:val="70AD47" w:themeColor="accent6"/>
              </w:rPr>
            </w:pPr>
            <w:r w:rsidRPr="00620EF4">
              <w:rPr>
                <w:color w:val="70AD47" w:themeColor="accent6"/>
              </w:rPr>
              <w:t>0.1 - 1</w:t>
            </w:r>
            <w:r w:rsidR="00FC0971" w:rsidRPr="00620EF4">
              <w:rPr>
                <w:color w:val="70AD47" w:themeColor="accent6"/>
              </w:rPr>
              <w:t>00</w:t>
            </w:r>
            <w:r w:rsidR="00E06F52" w:rsidRPr="00620EF4">
              <w:rPr>
                <w:color w:val="70AD47" w:themeColor="accent6"/>
                <w:vertAlign w:val="superscript"/>
              </w:rPr>
              <w:t xml:space="preserve"> </w:t>
            </w:r>
            <w:r w:rsidR="00E06F52" w:rsidRPr="00620EF4">
              <w:rPr>
                <w:color w:val="70AD47" w:themeColor="accent6"/>
              </w:rPr>
              <w:t>N</w:t>
            </w:r>
          </w:p>
        </w:tc>
        <w:tc>
          <w:tcPr>
            <w:tcW w:w="20" w:type="dxa"/>
          </w:tcPr>
          <w:p w14:paraId="0B0F9143" w14:textId="0E90D2AA" w:rsidR="00E513D5" w:rsidRPr="00620EF4" w:rsidRDefault="00E513D5" w:rsidP="00E513D5">
            <w:pPr>
              <w:pStyle w:val="MDPI42tablebody"/>
              <w:spacing w:line="240" w:lineRule="auto"/>
              <w:rPr>
                <w:color w:val="70AD47" w:themeColor="accent6"/>
              </w:rPr>
            </w:pPr>
          </w:p>
        </w:tc>
      </w:tr>
      <w:tr w:rsidR="00620EF4" w:rsidRPr="00620EF4" w14:paraId="78903D6E" w14:textId="6F445FE0" w:rsidTr="00B57CD0">
        <w:trPr>
          <w:trHeight w:val="267"/>
        </w:trPr>
        <w:tc>
          <w:tcPr>
            <w:tcW w:w="1442" w:type="dxa"/>
            <w:shd w:val="clear" w:color="auto" w:fill="auto"/>
            <w:vAlign w:val="center"/>
          </w:tcPr>
          <w:p w14:paraId="3FA32828" w14:textId="34D0B0E2" w:rsidR="00E513D5" w:rsidRPr="00620EF4" w:rsidRDefault="00E513D5" w:rsidP="00E513D5">
            <w:pPr>
              <w:pStyle w:val="MDPI42tablebody"/>
              <w:spacing w:line="240" w:lineRule="auto"/>
              <w:rPr>
                <w:color w:val="70AD47" w:themeColor="accent6"/>
              </w:rPr>
            </w:pPr>
            <w:r w:rsidRPr="00620EF4">
              <w:rPr>
                <w:color w:val="70AD47" w:themeColor="accent6"/>
              </w:rPr>
              <w:t>FSR 406</w:t>
            </w:r>
            <w:r w:rsidR="00665387" w:rsidRPr="00620EF4">
              <w:rPr>
                <w:color w:val="70AD47" w:themeColor="accent6"/>
              </w:rPr>
              <w:t xml:space="preserve"> </w:t>
            </w:r>
            <w:r w:rsidR="00665387" w:rsidRPr="00620EF4">
              <w:rPr>
                <w:color w:val="70AD47" w:themeColor="accent6"/>
              </w:rPr>
              <w:fldChar w:fldCharType="begin"/>
            </w:r>
            <w:r w:rsidR="00384451">
              <w:rPr>
                <w:color w:val="70AD47" w:themeColor="accent6"/>
              </w:rPr>
              <w:instrText xml:space="preserve"> ADDIN ZOTERO_ITEM CSL_CITATION {"citationID":"z47tbJsK","properties":{"formattedCitation":"[24]","plainCitation":"[24]","noteIndex":0},"citationItems":[{"id":300,"uris":["http://zotero.org/users/11398818/items/7YLRWDPN"],"itemData":{"id":300,"type":"document","title":"FSR 406 Data Sheet","URL":"https://datasheetspdf.com/pdf-file/1211691/InterlinkElectronics/FSR406/1","author":[{"literal":"Interlink Electronics"}]},"locator":"406"}],"schema":"https://github.com/citation-style-language/schema/raw/master/csl-citation.json"} </w:instrText>
            </w:r>
            <w:r w:rsidR="00665387" w:rsidRPr="00620EF4">
              <w:rPr>
                <w:color w:val="70AD47" w:themeColor="accent6"/>
              </w:rPr>
              <w:fldChar w:fldCharType="separate"/>
            </w:r>
            <w:r w:rsidR="00384451" w:rsidRPr="00384451">
              <w:t>[24]</w:t>
            </w:r>
            <w:r w:rsidR="00665387" w:rsidRPr="00620EF4">
              <w:rPr>
                <w:color w:val="70AD47" w:themeColor="accent6"/>
              </w:rPr>
              <w:fldChar w:fldCharType="end"/>
            </w:r>
          </w:p>
        </w:tc>
        <w:tc>
          <w:tcPr>
            <w:tcW w:w="1890" w:type="dxa"/>
            <w:shd w:val="clear" w:color="auto" w:fill="auto"/>
            <w:vAlign w:val="center"/>
          </w:tcPr>
          <w:p w14:paraId="7148653D" w14:textId="1BD51D72" w:rsidR="00E513D5" w:rsidRPr="00620EF4" w:rsidRDefault="00E513D5" w:rsidP="00E513D5">
            <w:pPr>
              <w:pStyle w:val="MDPI42tablebody"/>
              <w:rPr>
                <w:color w:val="70AD47" w:themeColor="accent6"/>
              </w:rPr>
            </w:pPr>
            <w:r w:rsidRPr="00620EF4">
              <w:rPr>
                <w:color w:val="70AD47" w:themeColor="accent6"/>
              </w:rPr>
              <w:t>Interlink Electronics</w:t>
            </w:r>
          </w:p>
        </w:tc>
        <w:tc>
          <w:tcPr>
            <w:tcW w:w="2700" w:type="dxa"/>
            <w:shd w:val="clear" w:color="auto" w:fill="auto"/>
            <w:vAlign w:val="center"/>
          </w:tcPr>
          <w:p w14:paraId="0160C5C8" w14:textId="790759F2" w:rsidR="00E513D5" w:rsidRPr="00620EF4" w:rsidRDefault="00E513D5" w:rsidP="00E513D5">
            <w:pPr>
              <w:pStyle w:val="MDPI42tablebody"/>
              <w:spacing w:line="240" w:lineRule="auto"/>
              <w:rPr>
                <w:color w:val="70AD47" w:themeColor="accent6"/>
              </w:rPr>
            </w:pPr>
            <w:r w:rsidRPr="00620EF4">
              <w:rPr>
                <w:color w:val="70AD47" w:themeColor="accent6"/>
              </w:rPr>
              <w:t>39.6 x 39.6 x 0.46</w:t>
            </w:r>
          </w:p>
        </w:tc>
        <w:tc>
          <w:tcPr>
            <w:tcW w:w="1797" w:type="dxa"/>
            <w:vAlign w:val="center"/>
          </w:tcPr>
          <w:p w14:paraId="71F034A0" w14:textId="1C3B5648" w:rsidR="00E513D5" w:rsidRPr="00620EF4" w:rsidRDefault="00EF6011" w:rsidP="00E513D5">
            <w:pPr>
              <w:pStyle w:val="MDPI42tablebody"/>
              <w:spacing w:line="240" w:lineRule="auto"/>
              <w:rPr>
                <w:color w:val="70AD47" w:themeColor="accent6"/>
              </w:rPr>
            </w:pPr>
            <w:r w:rsidRPr="00620EF4">
              <w:rPr>
                <w:color w:val="70AD47" w:themeColor="accent6"/>
              </w:rPr>
              <w:t xml:space="preserve">0.1 </w:t>
            </w:r>
            <w:r w:rsidR="00FC0971" w:rsidRPr="00620EF4">
              <w:rPr>
                <w:color w:val="70AD47" w:themeColor="accent6"/>
              </w:rPr>
              <w:t>–</w:t>
            </w:r>
            <w:r w:rsidRPr="00620EF4">
              <w:rPr>
                <w:color w:val="70AD47" w:themeColor="accent6"/>
              </w:rPr>
              <w:t xml:space="preserve"> 1</w:t>
            </w:r>
            <w:r w:rsidR="00FC0971" w:rsidRPr="00620EF4">
              <w:rPr>
                <w:color w:val="70AD47" w:themeColor="accent6"/>
              </w:rPr>
              <w:t>00</w:t>
            </w:r>
            <w:r w:rsidRPr="00620EF4">
              <w:rPr>
                <w:color w:val="70AD47" w:themeColor="accent6"/>
                <w:vertAlign w:val="superscript"/>
              </w:rPr>
              <w:t xml:space="preserve"> </w:t>
            </w:r>
            <w:r w:rsidRPr="00620EF4">
              <w:rPr>
                <w:color w:val="70AD47" w:themeColor="accent6"/>
              </w:rPr>
              <w:t>N</w:t>
            </w:r>
          </w:p>
        </w:tc>
        <w:tc>
          <w:tcPr>
            <w:tcW w:w="20" w:type="dxa"/>
          </w:tcPr>
          <w:p w14:paraId="2D1EF87B" w14:textId="2CA5DBDB" w:rsidR="00E513D5" w:rsidRPr="00620EF4" w:rsidRDefault="00E513D5" w:rsidP="00E513D5">
            <w:pPr>
              <w:pStyle w:val="MDPI42tablebody"/>
              <w:spacing w:line="240" w:lineRule="auto"/>
              <w:rPr>
                <w:color w:val="70AD47" w:themeColor="accent6"/>
              </w:rPr>
            </w:pPr>
          </w:p>
        </w:tc>
      </w:tr>
      <w:tr w:rsidR="00A546EF" w:rsidRPr="00620EF4" w14:paraId="20A8F3B7" w14:textId="77777777" w:rsidTr="00B57CD0">
        <w:trPr>
          <w:trHeight w:val="267"/>
        </w:trPr>
        <w:tc>
          <w:tcPr>
            <w:tcW w:w="1442" w:type="dxa"/>
            <w:shd w:val="clear" w:color="auto" w:fill="auto"/>
            <w:vAlign w:val="center"/>
          </w:tcPr>
          <w:p w14:paraId="148C3EAE" w14:textId="735E62B4" w:rsidR="00A546EF" w:rsidRPr="00620EF4" w:rsidRDefault="00A546EF" w:rsidP="00E513D5">
            <w:pPr>
              <w:pStyle w:val="MDPI42tablebody"/>
              <w:spacing w:line="240" w:lineRule="auto"/>
              <w:rPr>
                <w:color w:val="70AD47" w:themeColor="accent6"/>
              </w:rPr>
            </w:pPr>
            <w:r w:rsidRPr="00620EF4">
              <w:rPr>
                <w:color w:val="70AD47" w:themeColor="accent6"/>
              </w:rPr>
              <w:t>FSR01CE</w:t>
            </w:r>
            <w:r w:rsidR="00B57CD0" w:rsidRPr="00620EF4">
              <w:rPr>
                <w:color w:val="70AD47" w:themeColor="accent6"/>
              </w:rPr>
              <w:t xml:space="preserve"> </w:t>
            </w:r>
            <w:r w:rsidR="00B57CD0" w:rsidRPr="00620EF4">
              <w:rPr>
                <w:color w:val="70AD47" w:themeColor="accent6"/>
              </w:rPr>
              <w:fldChar w:fldCharType="begin"/>
            </w:r>
            <w:r w:rsidR="00384451">
              <w:rPr>
                <w:color w:val="70AD47" w:themeColor="accent6"/>
              </w:rPr>
              <w:instrText xml:space="preserve"> ADDIN ZOTERO_ITEM CSL_CITATION {"citationID":"9XtN6rve","properties":{"formattedCitation":"[22]","plainCitation":"[22]","noteIndex":0},"citationItems":[{"id":296,"uris":["http://zotero.org/users/11398818/items/7NMJRHN2"],"itemData":{"id":296,"type":"document","title":"Ohmite FSR Series Integration Guide: Force Sensing Resistor","URL":"https://www.mouser.com/pdfdocs/Ohmite-FSR-Integration-Guide-V1-0_11-01-18.pdf","author":[{"literal":"Ohmite"}],"issued":{"date-parts":[["2018"]]}}}],"schema":"https://github.com/citation-style-language/schema/raw/master/csl-citation.json"} </w:instrText>
            </w:r>
            <w:r w:rsidR="00B57CD0" w:rsidRPr="00620EF4">
              <w:rPr>
                <w:color w:val="70AD47" w:themeColor="accent6"/>
              </w:rPr>
              <w:fldChar w:fldCharType="separate"/>
            </w:r>
            <w:r w:rsidR="00384451" w:rsidRPr="00384451">
              <w:t>[22]</w:t>
            </w:r>
            <w:r w:rsidR="00B57CD0" w:rsidRPr="00620EF4">
              <w:rPr>
                <w:color w:val="70AD47" w:themeColor="accent6"/>
              </w:rPr>
              <w:fldChar w:fldCharType="end"/>
            </w:r>
          </w:p>
        </w:tc>
        <w:tc>
          <w:tcPr>
            <w:tcW w:w="1890" w:type="dxa"/>
            <w:shd w:val="clear" w:color="auto" w:fill="auto"/>
            <w:vAlign w:val="center"/>
          </w:tcPr>
          <w:p w14:paraId="634D5514" w14:textId="7D112157" w:rsidR="00A546EF" w:rsidRPr="00620EF4" w:rsidRDefault="00A546EF" w:rsidP="00E513D5">
            <w:pPr>
              <w:pStyle w:val="MDPI42tablebody"/>
              <w:rPr>
                <w:color w:val="70AD47" w:themeColor="accent6"/>
              </w:rPr>
            </w:pPr>
            <w:proofErr w:type="spellStart"/>
            <w:r w:rsidRPr="00620EF4">
              <w:rPr>
                <w:color w:val="70AD47" w:themeColor="accent6"/>
              </w:rPr>
              <w:t>Ohmite</w:t>
            </w:r>
            <w:proofErr w:type="spellEnd"/>
          </w:p>
        </w:tc>
        <w:tc>
          <w:tcPr>
            <w:tcW w:w="2700" w:type="dxa"/>
            <w:shd w:val="clear" w:color="auto" w:fill="auto"/>
            <w:vAlign w:val="center"/>
          </w:tcPr>
          <w:p w14:paraId="28C5BF20" w14:textId="6C6E9391" w:rsidR="00A546EF" w:rsidRPr="00620EF4" w:rsidRDefault="00CF63E7" w:rsidP="00E513D5">
            <w:pPr>
              <w:pStyle w:val="MDPI42tablebody"/>
              <w:spacing w:line="240" w:lineRule="auto"/>
              <w:rPr>
                <w:color w:val="70AD47" w:themeColor="accent6"/>
              </w:rPr>
            </w:pPr>
            <w:r w:rsidRPr="00620EF4">
              <w:rPr>
                <w:color w:val="70AD47" w:themeColor="accent6"/>
              </w:rPr>
              <w:t>39.70 x 39.70 x 0.375</w:t>
            </w:r>
          </w:p>
        </w:tc>
        <w:tc>
          <w:tcPr>
            <w:tcW w:w="1797" w:type="dxa"/>
            <w:vAlign w:val="center"/>
          </w:tcPr>
          <w:p w14:paraId="454206D1" w14:textId="5ADD5BD5" w:rsidR="00A546EF" w:rsidRPr="00620EF4" w:rsidRDefault="004969D7" w:rsidP="00E513D5">
            <w:pPr>
              <w:pStyle w:val="MDPI42tablebody"/>
              <w:spacing w:line="240" w:lineRule="auto"/>
              <w:rPr>
                <w:color w:val="70AD47" w:themeColor="accent6"/>
              </w:rPr>
            </w:pPr>
            <w:r w:rsidRPr="00620EF4">
              <w:rPr>
                <w:color w:val="70AD47" w:themeColor="accent6"/>
              </w:rPr>
              <w:t>Up till 49</w:t>
            </w:r>
            <w:r w:rsidR="00FC0971" w:rsidRPr="00620EF4">
              <w:rPr>
                <w:color w:val="70AD47" w:themeColor="accent6"/>
              </w:rPr>
              <w:t xml:space="preserve"> N</w:t>
            </w:r>
          </w:p>
        </w:tc>
        <w:tc>
          <w:tcPr>
            <w:tcW w:w="20" w:type="dxa"/>
          </w:tcPr>
          <w:p w14:paraId="110C51C0" w14:textId="77777777" w:rsidR="00A546EF" w:rsidRPr="00620EF4" w:rsidRDefault="00A546EF" w:rsidP="00E513D5">
            <w:pPr>
              <w:pStyle w:val="MDPI42tablebody"/>
              <w:spacing w:line="240" w:lineRule="auto"/>
              <w:rPr>
                <w:color w:val="70AD47" w:themeColor="accent6"/>
              </w:rPr>
            </w:pPr>
          </w:p>
        </w:tc>
      </w:tr>
    </w:tbl>
    <w:p w14:paraId="0704FE03" w14:textId="77777777" w:rsidR="00156BE9" w:rsidRPr="00620EF4" w:rsidRDefault="00156BE9" w:rsidP="006C344A">
      <w:pPr>
        <w:pStyle w:val="MDPI31text"/>
        <w:ind w:left="2040"/>
        <w:rPr>
          <w:color w:val="70AD47" w:themeColor="accent6"/>
        </w:rPr>
      </w:pPr>
    </w:p>
    <w:p w14:paraId="68530456" w14:textId="49B7C142" w:rsidR="00E52229" w:rsidRDefault="00E52229" w:rsidP="00EA3453">
      <w:pPr>
        <w:pStyle w:val="MDPI23heading3"/>
        <w:numPr>
          <w:ilvl w:val="2"/>
          <w:numId w:val="34"/>
        </w:numPr>
      </w:pPr>
      <w:r>
        <w:t>Textile Pressure Sensor</w:t>
      </w:r>
    </w:p>
    <w:p w14:paraId="3DF0420C" w14:textId="0D4209E1" w:rsidR="00E52229" w:rsidRDefault="00E52229" w:rsidP="00E52229">
      <w:pPr>
        <w:pStyle w:val="MDPI31text"/>
      </w:pPr>
      <w:r>
        <w:t xml:space="preserve">A textile-based pressure sensor is normally composed of a soft fabric-based material. This sensor consists of a conductive thread pattern placed over a dielectric material that serves as a substrate between the threads [21]. Figure </w:t>
      </w:r>
      <w:r w:rsidR="007E6EB9">
        <w:t>3</w:t>
      </w:r>
      <w:r>
        <w:t xml:space="preserve"> shows an example of how each layer within the textile pressure sensor is structured. One of the main advantages seen with textile force sensors is the fact that it is quite flexible, and it seamlessly integrates with garments making it unobstructive to the end user. </w:t>
      </w:r>
      <w:r w:rsidR="00D36AA0">
        <w:t>Hence</w:t>
      </w:r>
      <w:r>
        <w:t xml:space="preserve">, this type of sensor tends to be quite popular among wearable technologies. </w:t>
      </w:r>
    </w:p>
    <w:p w14:paraId="1F5C9FD0" w14:textId="77777777" w:rsidR="0082087C" w:rsidRDefault="0082087C" w:rsidP="00E52229">
      <w:pPr>
        <w:pStyle w:val="MDPI31text"/>
      </w:pPr>
    </w:p>
    <w:tbl>
      <w:tblPr>
        <w:tblW w:w="0" w:type="auto"/>
        <w:jc w:val="center"/>
        <w:tblLook w:val="0000" w:firstRow="0" w:lastRow="0" w:firstColumn="0" w:lastColumn="0" w:noHBand="0" w:noVBand="0"/>
      </w:tblPr>
      <w:tblGrid>
        <w:gridCol w:w="5330"/>
        <w:gridCol w:w="4268"/>
      </w:tblGrid>
      <w:tr w:rsidR="00E52229" w:rsidRPr="00196D5A" w14:paraId="336FFD9A" w14:textId="77777777" w:rsidTr="00E52229">
        <w:trPr>
          <w:jc w:val="center"/>
        </w:trPr>
        <w:tc>
          <w:tcPr>
            <w:tcW w:w="4986" w:type="dxa"/>
            <w:shd w:val="clear" w:color="auto" w:fill="auto"/>
            <w:vAlign w:val="center"/>
          </w:tcPr>
          <w:p w14:paraId="5DF1D897" w14:textId="77777777" w:rsidR="00E52229" w:rsidRPr="00196D5A" w:rsidRDefault="00E52229" w:rsidP="00BA2621">
            <w:pPr>
              <w:pStyle w:val="MDPI52figure"/>
              <w:spacing w:before="0"/>
            </w:pPr>
            <w:r>
              <w:rPr>
                <w:noProof/>
              </w:rPr>
              <w:lastRenderedPageBreak/>
              <w:drawing>
                <wp:inline distT="0" distB="0" distL="0" distR="0" wp14:anchorId="7F910D06" wp14:editId="66FFB1D8">
                  <wp:extent cx="3228769" cy="1228725"/>
                  <wp:effectExtent l="19050" t="19050" r="0" b="0"/>
                  <wp:docPr id="1892929650" name="Picture 1" descr="Sensors 18 01190 g0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ensors 18 01190 g00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316938" cy="1262278"/>
                          </a:xfrm>
                          <a:prstGeom prst="rect">
                            <a:avLst/>
                          </a:prstGeom>
                          <a:noFill/>
                          <a:ln>
                            <a:solidFill>
                              <a:schemeClr val="tx1"/>
                            </a:solidFill>
                          </a:ln>
                        </pic:spPr>
                      </pic:pic>
                    </a:graphicData>
                  </a:graphic>
                </wp:inline>
              </w:drawing>
            </w:r>
          </w:p>
        </w:tc>
        <w:tc>
          <w:tcPr>
            <w:tcW w:w="4268" w:type="dxa"/>
          </w:tcPr>
          <w:p w14:paraId="220EF8EA" w14:textId="77777777" w:rsidR="00E52229" w:rsidRPr="00196D5A" w:rsidRDefault="00E52229" w:rsidP="00BA2621">
            <w:pPr>
              <w:pStyle w:val="MDPI52figure"/>
              <w:spacing w:before="0"/>
            </w:pPr>
            <w:r w:rsidRPr="00782D4F">
              <w:rPr>
                <w:noProof/>
              </w:rPr>
              <w:drawing>
                <wp:inline distT="0" distB="0" distL="0" distR="0" wp14:anchorId="7326F491" wp14:editId="3881616D">
                  <wp:extent cx="1699877" cy="1619250"/>
                  <wp:effectExtent l="0" t="0" r="0" b="0"/>
                  <wp:docPr id="194057212" name="Picture 1" descr="A black square with white lines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057212" name="Picture 1" descr="A black square with white lines on it&#10;&#10;Description automatically generated"/>
                          <pic:cNvPicPr/>
                        </pic:nvPicPr>
                        <pic:blipFill>
                          <a:blip r:embed="rId18"/>
                          <a:stretch>
                            <a:fillRect/>
                          </a:stretch>
                        </pic:blipFill>
                        <pic:spPr>
                          <a:xfrm>
                            <a:off x="0" y="0"/>
                            <a:ext cx="1702712" cy="1621951"/>
                          </a:xfrm>
                          <a:prstGeom prst="rect">
                            <a:avLst/>
                          </a:prstGeom>
                        </pic:spPr>
                      </pic:pic>
                    </a:graphicData>
                  </a:graphic>
                </wp:inline>
              </w:drawing>
            </w:r>
          </w:p>
        </w:tc>
      </w:tr>
      <w:tr w:rsidR="00E52229" w:rsidRPr="00196D5A" w14:paraId="7793E3A4" w14:textId="77777777" w:rsidTr="00E52229">
        <w:trPr>
          <w:jc w:val="center"/>
        </w:trPr>
        <w:tc>
          <w:tcPr>
            <w:tcW w:w="4986" w:type="dxa"/>
            <w:shd w:val="clear" w:color="auto" w:fill="auto"/>
            <w:vAlign w:val="center"/>
          </w:tcPr>
          <w:p w14:paraId="6A60D98E" w14:textId="77777777" w:rsidR="00E52229" w:rsidRPr="00196D5A" w:rsidRDefault="00E52229" w:rsidP="00BA2621">
            <w:pPr>
              <w:pStyle w:val="MDPI42tablebody"/>
            </w:pPr>
            <w:r w:rsidRPr="00196D5A">
              <w:t>(</w:t>
            </w:r>
            <w:r w:rsidRPr="000122AB">
              <w:rPr>
                <w:b/>
              </w:rPr>
              <w:t>a</w:t>
            </w:r>
            <w:r w:rsidRPr="00196D5A">
              <w:t>)</w:t>
            </w:r>
          </w:p>
        </w:tc>
        <w:tc>
          <w:tcPr>
            <w:tcW w:w="4268" w:type="dxa"/>
          </w:tcPr>
          <w:p w14:paraId="208709E9" w14:textId="77777777" w:rsidR="00E52229" w:rsidRPr="00196D5A" w:rsidRDefault="00E52229" w:rsidP="00BA2621">
            <w:pPr>
              <w:pStyle w:val="MDPI42tablebody"/>
            </w:pPr>
            <w:r w:rsidRPr="00196D5A">
              <w:t>(</w:t>
            </w:r>
            <w:r w:rsidRPr="000122AB">
              <w:rPr>
                <w:b/>
              </w:rPr>
              <w:t>b</w:t>
            </w:r>
            <w:r w:rsidRPr="00196D5A">
              <w:t>)</w:t>
            </w:r>
          </w:p>
        </w:tc>
      </w:tr>
    </w:tbl>
    <w:p w14:paraId="45228CB8" w14:textId="77777777" w:rsidR="00E52229" w:rsidRDefault="00E52229" w:rsidP="00E52229">
      <w:pPr>
        <w:pStyle w:val="MDPI51figurecaption"/>
        <w:ind w:left="2968"/>
      </w:pPr>
      <w:r>
        <w:t xml:space="preserve">Figure 3. Textile Pressure Sensor (a) Textile Pressure Sensor composition [21]; (b) </w:t>
      </w:r>
      <w:proofErr w:type="spellStart"/>
      <w:r>
        <w:t>PreCaTex</w:t>
      </w:r>
      <w:proofErr w:type="spellEnd"/>
      <w:r>
        <w:t xml:space="preserve"> sensor [22].</w:t>
      </w:r>
    </w:p>
    <w:p w14:paraId="776001F8" w14:textId="1ECA354C" w:rsidR="00EA3453" w:rsidRDefault="00E52229" w:rsidP="00EA3453">
      <w:pPr>
        <w:pStyle w:val="MDPI31text"/>
      </w:pPr>
      <w:r>
        <w:t>A few research studies were found to have used textile sensors to classify sitting postures. One of which was Kim et al [23], who developed a washable textile pressure sensor and incorporated it into their chair system to classify 7 sitting postures using a decision algorithm. Another study proposed a “</w:t>
      </w:r>
      <w:proofErr w:type="spellStart"/>
      <w:r>
        <w:t>eCushion</w:t>
      </w:r>
      <w:proofErr w:type="spellEnd"/>
      <w:r>
        <w:t>” device which is made up of a textile pressure array sensor that can detect 7 different sitting postures at 85.9% accuracy [24]. Additionally, Martínez-Estrada et al [22] also developed something similar by using 10 presence textile capacitive sensor (embroidered) sensors.</w:t>
      </w:r>
    </w:p>
    <w:p w14:paraId="2831FF4A" w14:textId="77777777" w:rsidR="00C6225B" w:rsidRDefault="00C6225B" w:rsidP="00EA3453">
      <w:pPr>
        <w:pStyle w:val="MDPI31text"/>
      </w:pPr>
    </w:p>
    <w:p w14:paraId="7F8D1A06" w14:textId="18155B79" w:rsidR="00D359E5" w:rsidRPr="00D359E5" w:rsidRDefault="00D359E5" w:rsidP="00EA3453">
      <w:pPr>
        <w:pStyle w:val="MDPI23heading3"/>
        <w:numPr>
          <w:ilvl w:val="2"/>
          <w:numId w:val="34"/>
        </w:numPr>
      </w:pPr>
      <w:r w:rsidRPr="00D359E5">
        <w:t>Load Cells</w:t>
      </w:r>
    </w:p>
    <w:p w14:paraId="632C4E1D" w14:textId="77777777" w:rsidR="00D359E5" w:rsidRDefault="00D359E5" w:rsidP="00D359E5">
      <w:pPr>
        <w:pStyle w:val="MDPI31text"/>
      </w:pPr>
      <w:r>
        <w:t>Load cells also known as Strain Guage Loads cells are another variation of force sensor which is commonly used to measure monitor sitting postures. The sensor works by converting the mechanical force being applied to it into digital signals which can be read by microcontrollers.</w:t>
      </w:r>
    </w:p>
    <w:p w14:paraId="108944FD" w14:textId="77777777" w:rsidR="0034017D" w:rsidRDefault="0034017D" w:rsidP="00D359E5">
      <w:pPr>
        <w:pStyle w:val="MDPI31text"/>
      </w:pPr>
    </w:p>
    <w:p w14:paraId="10428392" w14:textId="77777777" w:rsidR="0034017D" w:rsidRDefault="0034017D" w:rsidP="00D359E5">
      <w:pPr>
        <w:pStyle w:val="MDPI31text"/>
      </w:pPr>
    </w:p>
    <w:p w14:paraId="3384450B" w14:textId="77777777" w:rsidR="0034017D" w:rsidRDefault="0034017D" w:rsidP="00D359E5">
      <w:pPr>
        <w:pStyle w:val="MDPI31text"/>
      </w:pPr>
    </w:p>
    <w:p w14:paraId="271121B7" w14:textId="77777777" w:rsidR="0034017D" w:rsidRDefault="0034017D" w:rsidP="00D359E5">
      <w:pPr>
        <w:pStyle w:val="MDPI31text"/>
      </w:pPr>
    </w:p>
    <w:p w14:paraId="60BE1730" w14:textId="77777777" w:rsidR="0034017D" w:rsidRDefault="0034017D" w:rsidP="00D359E5">
      <w:pPr>
        <w:pStyle w:val="MDPI31text"/>
      </w:pPr>
    </w:p>
    <w:p w14:paraId="6316A29D" w14:textId="77777777" w:rsidR="0034017D" w:rsidRDefault="0034017D" w:rsidP="00D359E5">
      <w:pPr>
        <w:pStyle w:val="MDPI31text"/>
      </w:pPr>
    </w:p>
    <w:p w14:paraId="0DAAB873" w14:textId="11B21BC8" w:rsidR="0034017D" w:rsidRPr="00620EF4" w:rsidRDefault="0034017D" w:rsidP="0034017D">
      <w:pPr>
        <w:pStyle w:val="MDPI41tablecaption"/>
        <w:rPr>
          <w:color w:val="70AD47" w:themeColor="accent6"/>
        </w:rPr>
      </w:pPr>
      <w:r w:rsidRPr="00620EF4">
        <w:rPr>
          <w:b/>
          <w:color w:val="70AD47" w:themeColor="accent6"/>
        </w:rPr>
        <w:t xml:space="preserve">Table </w:t>
      </w:r>
      <w:r w:rsidR="00383DE8" w:rsidRPr="00620EF4">
        <w:rPr>
          <w:b/>
          <w:color w:val="70AD47" w:themeColor="accent6"/>
        </w:rPr>
        <w:t>4</w:t>
      </w:r>
      <w:r w:rsidRPr="00620EF4">
        <w:rPr>
          <w:b/>
          <w:color w:val="70AD47" w:themeColor="accent6"/>
        </w:rPr>
        <w:t>.</w:t>
      </w:r>
      <w:r w:rsidRPr="00620EF4">
        <w:rPr>
          <w:color w:val="70AD47" w:themeColor="accent6"/>
        </w:rPr>
        <w:t xml:space="preserve"> Technical specifications on Load cells Sensors commercially available</w:t>
      </w:r>
    </w:p>
    <w:tbl>
      <w:tblPr>
        <w:tblW w:w="7849"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1442"/>
        <w:gridCol w:w="2340"/>
        <w:gridCol w:w="2790"/>
        <w:gridCol w:w="1257"/>
        <w:gridCol w:w="20"/>
      </w:tblGrid>
      <w:tr w:rsidR="00620EF4" w:rsidRPr="00620EF4" w14:paraId="2BD4A8EB" w14:textId="77777777" w:rsidTr="002D3B39">
        <w:trPr>
          <w:trHeight w:val="267"/>
        </w:trPr>
        <w:tc>
          <w:tcPr>
            <w:tcW w:w="1442" w:type="dxa"/>
            <w:tcBorders>
              <w:bottom w:val="single" w:sz="4" w:space="0" w:color="auto"/>
            </w:tcBorders>
            <w:shd w:val="clear" w:color="auto" w:fill="auto"/>
            <w:vAlign w:val="center"/>
          </w:tcPr>
          <w:p w14:paraId="6972CCA5" w14:textId="77777777" w:rsidR="0034017D" w:rsidRPr="00620EF4" w:rsidRDefault="0034017D" w:rsidP="00697308">
            <w:pPr>
              <w:pStyle w:val="MDPI42tablebody"/>
              <w:spacing w:line="240" w:lineRule="auto"/>
              <w:rPr>
                <w:b/>
                <w:snapToGrid/>
                <w:color w:val="70AD47" w:themeColor="accent6"/>
              </w:rPr>
            </w:pPr>
            <w:r w:rsidRPr="00620EF4">
              <w:rPr>
                <w:b/>
                <w:snapToGrid/>
                <w:color w:val="70AD47" w:themeColor="accent6"/>
              </w:rPr>
              <w:t>Model</w:t>
            </w:r>
          </w:p>
        </w:tc>
        <w:tc>
          <w:tcPr>
            <w:tcW w:w="2340" w:type="dxa"/>
            <w:tcBorders>
              <w:bottom w:val="single" w:sz="4" w:space="0" w:color="auto"/>
            </w:tcBorders>
            <w:shd w:val="clear" w:color="auto" w:fill="auto"/>
            <w:vAlign w:val="center"/>
          </w:tcPr>
          <w:p w14:paraId="7421D0F9" w14:textId="77777777" w:rsidR="0034017D" w:rsidRPr="00620EF4" w:rsidRDefault="0034017D" w:rsidP="00697308">
            <w:pPr>
              <w:pStyle w:val="MDPI42tablebody"/>
              <w:spacing w:line="240" w:lineRule="auto"/>
              <w:rPr>
                <w:b/>
                <w:snapToGrid/>
                <w:color w:val="70AD47" w:themeColor="accent6"/>
              </w:rPr>
            </w:pPr>
            <w:r w:rsidRPr="00620EF4">
              <w:rPr>
                <w:b/>
                <w:snapToGrid/>
                <w:color w:val="70AD47" w:themeColor="accent6"/>
              </w:rPr>
              <w:t xml:space="preserve">Manufacturer </w:t>
            </w:r>
          </w:p>
        </w:tc>
        <w:tc>
          <w:tcPr>
            <w:tcW w:w="2790" w:type="dxa"/>
            <w:tcBorders>
              <w:bottom w:val="single" w:sz="4" w:space="0" w:color="auto"/>
            </w:tcBorders>
            <w:shd w:val="clear" w:color="auto" w:fill="auto"/>
            <w:vAlign w:val="center"/>
          </w:tcPr>
          <w:p w14:paraId="505AC409" w14:textId="77777777" w:rsidR="0034017D" w:rsidRPr="00620EF4" w:rsidRDefault="0034017D" w:rsidP="00697308">
            <w:pPr>
              <w:pStyle w:val="MDPI42tablebody"/>
              <w:spacing w:line="240" w:lineRule="auto"/>
              <w:rPr>
                <w:b/>
                <w:snapToGrid/>
                <w:color w:val="70AD47" w:themeColor="accent6"/>
              </w:rPr>
            </w:pPr>
            <w:r w:rsidRPr="00620EF4">
              <w:rPr>
                <w:b/>
                <w:snapToGrid/>
                <w:color w:val="70AD47" w:themeColor="accent6"/>
              </w:rPr>
              <w:t xml:space="preserve">Dimensions </w:t>
            </w:r>
          </w:p>
          <w:p w14:paraId="451F768B" w14:textId="1A7B1180" w:rsidR="0034017D" w:rsidRPr="00620EF4" w:rsidRDefault="0034017D" w:rsidP="00697308">
            <w:pPr>
              <w:pStyle w:val="MDPI42tablebody"/>
              <w:spacing w:line="240" w:lineRule="auto"/>
              <w:rPr>
                <w:b/>
                <w:snapToGrid/>
                <w:color w:val="70AD47" w:themeColor="accent6"/>
              </w:rPr>
            </w:pPr>
            <w:r w:rsidRPr="00620EF4">
              <w:rPr>
                <w:b/>
                <w:snapToGrid/>
                <w:color w:val="70AD47" w:themeColor="accent6"/>
              </w:rPr>
              <w:t>(Length x Width) (mm)</w:t>
            </w:r>
          </w:p>
        </w:tc>
        <w:tc>
          <w:tcPr>
            <w:tcW w:w="1257" w:type="dxa"/>
            <w:tcBorders>
              <w:bottom w:val="single" w:sz="4" w:space="0" w:color="auto"/>
            </w:tcBorders>
            <w:vAlign w:val="center"/>
          </w:tcPr>
          <w:p w14:paraId="63139433" w14:textId="3A0C3142" w:rsidR="0034017D" w:rsidRPr="00620EF4" w:rsidRDefault="00A32B90" w:rsidP="00A32B90">
            <w:pPr>
              <w:pStyle w:val="MDPI42tablebody"/>
              <w:spacing w:line="240" w:lineRule="auto"/>
              <w:rPr>
                <w:b/>
                <w:snapToGrid/>
                <w:color w:val="70AD47" w:themeColor="accent6"/>
              </w:rPr>
            </w:pPr>
            <w:r w:rsidRPr="00620EF4">
              <w:rPr>
                <w:b/>
                <w:snapToGrid/>
                <w:color w:val="70AD47" w:themeColor="accent6"/>
              </w:rPr>
              <w:t>Capacity</w:t>
            </w:r>
            <w:r w:rsidR="0034017D" w:rsidRPr="00620EF4">
              <w:rPr>
                <w:b/>
                <w:snapToGrid/>
                <w:color w:val="70AD47" w:themeColor="accent6"/>
              </w:rPr>
              <w:t xml:space="preserve"> </w:t>
            </w:r>
            <w:r w:rsidRPr="00620EF4">
              <w:rPr>
                <w:b/>
                <w:snapToGrid/>
                <w:color w:val="70AD47" w:themeColor="accent6"/>
              </w:rPr>
              <w:t>(kg</w:t>
            </w:r>
            <w:r w:rsidR="0034017D" w:rsidRPr="00620EF4">
              <w:rPr>
                <w:b/>
                <w:snapToGrid/>
                <w:color w:val="70AD47" w:themeColor="accent6"/>
              </w:rPr>
              <w:t>)</w:t>
            </w:r>
          </w:p>
        </w:tc>
        <w:tc>
          <w:tcPr>
            <w:tcW w:w="20" w:type="dxa"/>
            <w:tcBorders>
              <w:bottom w:val="single" w:sz="4" w:space="0" w:color="auto"/>
            </w:tcBorders>
          </w:tcPr>
          <w:p w14:paraId="01296357" w14:textId="77777777" w:rsidR="0034017D" w:rsidRPr="00620EF4" w:rsidRDefault="0034017D" w:rsidP="00697308">
            <w:pPr>
              <w:pStyle w:val="MDPI42tablebody"/>
              <w:spacing w:line="240" w:lineRule="auto"/>
              <w:rPr>
                <w:b/>
                <w:snapToGrid/>
                <w:color w:val="70AD47" w:themeColor="accent6"/>
              </w:rPr>
            </w:pPr>
          </w:p>
        </w:tc>
      </w:tr>
      <w:tr w:rsidR="00620EF4" w:rsidRPr="00620EF4" w14:paraId="1E532F5F" w14:textId="77777777" w:rsidTr="002D3B39">
        <w:trPr>
          <w:trHeight w:val="251"/>
        </w:trPr>
        <w:tc>
          <w:tcPr>
            <w:tcW w:w="1442" w:type="dxa"/>
            <w:shd w:val="clear" w:color="auto" w:fill="auto"/>
            <w:vAlign w:val="center"/>
          </w:tcPr>
          <w:p w14:paraId="18610E93" w14:textId="1B322413" w:rsidR="0034017D" w:rsidRPr="00620EF4" w:rsidRDefault="0034017D" w:rsidP="00697308">
            <w:pPr>
              <w:pStyle w:val="MDPI42tablebody"/>
              <w:spacing w:line="240" w:lineRule="auto"/>
              <w:rPr>
                <w:color w:val="70AD47" w:themeColor="accent6"/>
              </w:rPr>
            </w:pPr>
            <w:r w:rsidRPr="00620EF4">
              <w:rPr>
                <w:color w:val="70AD47" w:themeColor="accent6"/>
              </w:rPr>
              <w:t xml:space="preserve">SEN-10245 </w:t>
            </w:r>
            <w:r w:rsidRPr="00620EF4">
              <w:rPr>
                <w:color w:val="70AD47" w:themeColor="accent6"/>
              </w:rPr>
              <w:fldChar w:fldCharType="begin"/>
            </w:r>
            <w:r w:rsidR="00384451">
              <w:rPr>
                <w:color w:val="70AD47" w:themeColor="accent6"/>
              </w:rPr>
              <w:instrText xml:space="preserve"> ADDIN ZOTERO_ITEM CSL_CITATION {"citationID":"YOLQGZ48","properties":{"formattedCitation":"[23]","plainCitation":"[23]","noteIndex":0},"citationItems":[{"id":299,"uris":["http://zotero.org/users/11398818/items/C6DUHLS3"],"itemData":{"id":299,"type":"document","title":"FSR 402 Data Sheet","URL":"https://www.trossenrobotics.com/productdocs/2010-10-26-DataSheet-FSR402-Layout2.pdf","author":[{"literal":"Interlink Electronics"}]}}],"schema":"https://github.com/citation-style-language/schema/raw/master/csl-citation.json"} </w:instrText>
            </w:r>
            <w:r w:rsidRPr="00620EF4">
              <w:rPr>
                <w:color w:val="70AD47" w:themeColor="accent6"/>
              </w:rPr>
              <w:fldChar w:fldCharType="separate"/>
            </w:r>
            <w:r w:rsidR="00384451" w:rsidRPr="00384451">
              <w:t>[23]</w:t>
            </w:r>
            <w:r w:rsidRPr="00620EF4">
              <w:rPr>
                <w:color w:val="70AD47" w:themeColor="accent6"/>
              </w:rPr>
              <w:fldChar w:fldCharType="end"/>
            </w:r>
          </w:p>
        </w:tc>
        <w:tc>
          <w:tcPr>
            <w:tcW w:w="2340" w:type="dxa"/>
            <w:shd w:val="clear" w:color="auto" w:fill="auto"/>
            <w:vAlign w:val="center"/>
          </w:tcPr>
          <w:p w14:paraId="5E78DC27" w14:textId="7030FD63" w:rsidR="0034017D" w:rsidRPr="00620EF4" w:rsidRDefault="00DC5178" w:rsidP="00697308">
            <w:pPr>
              <w:pStyle w:val="MDPI42tablebody"/>
              <w:spacing w:line="240" w:lineRule="auto"/>
              <w:rPr>
                <w:color w:val="70AD47" w:themeColor="accent6"/>
              </w:rPr>
            </w:pPr>
            <w:proofErr w:type="spellStart"/>
            <w:r w:rsidRPr="00620EF4">
              <w:rPr>
                <w:color w:val="70AD47" w:themeColor="accent6"/>
              </w:rPr>
              <w:t>SparkFun</w:t>
            </w:r>
            <w:proofErr w:type="spellEnd"/>
            <w:r w:rsidRPr="00620EF4">
              <w:rPr>
                <w:color w:val="70AD47" w:themeColor="accent6"/>
              </w:rPr>
              <w:t xml:space="preserve"> Electronics</w:t>
            </w:r>
          </w:p>
        </w:tc>
        <w:tc>
          <w:tcPr>
            <w:tcW w:w="2790" w:type="dxa"/>
            <w:shd w:val="clear" w:color="auto" w:fill="auto"/>
            <w:vAlign w:val="center"/>
          </w:tcPr>
          <w:p w14:paraId="5DA2B5F2" w14:textId="6846A999" w:rsidR="0034017D" w:rsidRPr="00620EF4" w:rsidRDefault="002D3B39" w:rsidP="00697308">
            <w:pPr>
              <w:pStyle w:val="MDPI42tablebody"/>
              <w:spacing w:line="240" w:lineRule="auto"/>
              <w:rPr>
                <w:color w:val="70AD47" w:themeColor="accent6"/>
              </w:rPr>
            </w:pPr>
            <w:r w:rsidRPr="00620EF4">
              <w:rPr>
                <w:color w:val="70AD47" w:themeColor="accent6"/>
              </w:rPr>
              <w:t>34 x 34</w:t>
            </w:r>
          </w:p>
        </w:tc>
        <w:tc>
          <w:tcPr>
            <w:tcW w:w="1257" w:type="dxa"/>
            <w:vAlign w:val="center"/>
          </w:tcPr>
          <w:p w14:paraId="462AEB1E" w14:textId="27F87654" w:rsidR="0034017D" w:rsidRPr="00620EF4" w:rsidRDefault="00A32B90" w:rsidP="00697308">
            <w:pPr>
              <w:pStyle w:val="MDPI42tablebody"/>
              <w:spacing w:line="240" w:lineRule="auto"/>
              <w:rPr>
                <w:color w:val="70AD47" w:themeColor="accent6"/>
              </w:rPr>
            </w:pPr>
            <w:r w:rsidRPr="00620EF4">
              <w:rPr>
                <w:color w:val="70AD47" w:themeColor="accent6"/>
              </w:rPr>
              <w:t>40-50</w:t>
            </w:r>
          </w:p>
        </w:tc>
        <w:tc>
          <w:tcPr>
            <w:tcW w:w="20" w:type="dxa"/>
          </w:tcPr>
          <w:p w14:paraId="778AAE71" w14:textId="77777777" w:rsidR="0034017D" w:rsidRPr="00620EF4" w:rsidRDefault="0034017D" w:rsidP="00697308">
            <w:pPr>
              <w:pStyle w:val="MDPI42tablebody"/>
              <w:spacing w:line="240" w:lineRule="auto"/>
              <w:rPr>
                <w:color w:val="70AD47" w:themeColor="accent6"/>
              </w:rPr>
            </w:pPr>
          </w:p>
        </w:tc>
      </w:tr>
      <w:tr w:rsidR="00620EF4" w:rsidRPr="00620EF4" w14:paraId="5651F6AA" w14:textId="77777777" w:rsidTr="002D3B39">
        <w:trPr>
          <w:trHeight w:val="267"/>
        </w:trPr>
        <w:tc>
          <w:tcPr>
            <w:tcW w:w="1442" w:type="dxa"/>
            <w:shd w:val="clear" w:color="auto" w:fill="auto"/>
            <w:vAlign w:val="center"/>
          </w:tcPr>
          <w:p w14:paraId="784D0EF9" w14:textId="2B551817" w:rsidR="0034017D" w:rsidRPr="00620EF4" w:rsidRDefault="00B87082" w:rsidP="00697308">
            <w:pPr>
              <w:pStyle w:val="MDPI42tablebody"/>
              <w:spacing w:line="240" w:lineRule="auto"/>
              <w:rPr>
                <w:color w:val="70AD47" w:themeColor="accent6"/>
              </w:rPr>
            </w:pPr>
            <w:r w:rsidRPr="00620EF4">
              <w:rPr>
                <w:color w:val="70AD47" w:themeColor="accent6"/>
              </w:rPr>
              <w:t>P0236-142</w:t>
            </w:r>
            <w:r w:rsidR="00C117F2" w:rsidRPr="00620EF4">
              <w:rPr>
                <w:color w:val="70AD47" w:themeColor="accent6"/>
              </w:rPr>
              <w:t xml:space="preserve"> </w:t>
            </w:r>
            <w:r w:rsidR="00C117F2" w:rsidRPr="00620EF4">
              <w:rPr>
                <w:color w:val="70AD47" w:themeColor="accent6"/>
              </w:rPr>
              <w:fldChar w:fldCharType="begin"/>
            </w:r>
            <w:r w:rsidR="00384451">
              <w:rPr>
                <w:color w:val="70AD47" w:themeColor="accent6"/>
              </w:rPr>
              <w:instrText xml:space="preserve"> ADDIN ZOTERO_ITEM CSL_CITATION {"citationID":"0W6pp69n","properties":{"formattedCitation":"[25]","plainCitation":"[25]","noteIndex":0},"citationItems":[{"id":180,"uris":["http://zotero.org/users/11398818/items/R5TKSJBE"],"itemData":{"id":180,"type":"article-journal","container-title":"Sensors","DOI":"10.3390/s18010208","ISSN":"1424-8220","issue":"2","journalAbbreviation":"Sensors","language":"en","page":"208","source":"DOI.org (Crossref)","title":"Sitting Posture Monitoring System Based on a Low-Cost Load Cell Using Machine Learning","volume":"18","author":[{"family":"Roh","given":"Jongryun"},{"family":"Park","given":"Hyeong-jun"},{"family":"Lee","given":"Kwang"},{"family":"Hyeong","given":"Joonho"},{"family":"Kim","given":"Sayup"},{"family":"Lee","given":"Boreom"}],"issued":{"date-parts":[["2018",1,12]]}}}],"schema":"https://github.com/citation-style-language/schema/raw/master/csl-citation.json"} </w:instrText>
            </w:r>
            <w:r w:rsidR="00C117F2" w:rsidRPr="00620EF4">
              <w:rPr>
                <w:color w:val="70AD47" w:themeColor="accent6"/>
              </w:rPr>
              <w:fldChar w:fldCharType="separate"/>
            </w:r>
            <w:r w:rsidR="00384451" w:rsidRPr="00384451">
              <w:t>[25]</w:t>
            </w:r>
            <w:r w:rsidR="00C117F2" w:rsidRPr="00620EF4">
              <w:rPr>
                <w:color w:val="70AD47" w:themeColor="accent6"/>
              </w:rPr>
              <w:fldChar w:fldCharType="end"/>
            </w:r>
            <w:r w:rsidRPr="00620EF4">
              <w:rPr>
                <w:color w:val="70AD47" w:themeColor="accent6"/>
              </w:rPr>
              <w:t xml:space="preserve"> </w:t>
            </w:r>
          </w:p>
        </w:tc>
        <w:tc>
          <w:tcPr>
            <w:tcW w:w="2340" w:type="dxa"/>
            <w:shd w:val="clear" w:color="auto" w:fill="auto"/>
            <w:vAlign w:val="center"/>
          </w:tcPr>
          <w:p w14:paraId="3F4460E4" w14:textId="140B5442" w:rsidR="0034017D" w:rsidRPr="00620EF4" w:rsidRDefault="00B87082" w:rsidP="00697308">
            <w:pPr>
              <w:pStyle w:val="MDPI42tablebody"/>
              <w:rPr>
                <w:color w:val="70AD47" w:themeColor="accent6"/>
              </w:rPr>
            </w:pPr>
            <w:r w:rsidRPr="00620EF4">
              <w:rPr>
                <w:color w:val="70AD47" w:themeColor="accent6"/>
              </w:rPr>
              <w:t>Hanjin Data Corps</w:t>
            </w:r>
          </w:p>
        </w:tc>
        <w:tc>
          <w:tcPr>
            <w:tcW w:w="2790" w:type="dxa"/>
            <w:shd w:val="clear" w:color="auto" w:fill="auto"/>
            <w:vAlign w:val="center"/>
          </w:tcPr>
          <w:p w14:paraId="3D45DD2D" w14:textId="162E069F" w:rsidR="0034017D" w:rsidRPr="00620EF4" w:rsidRDefault="00383DE8" w:rsidP="00697308">
            <w:pPr>
              <w:pStyle w:val="MDPI42tablebody"/>
              <w:spacing w:line="240" w:lineRule="auto"/>
              <w:rPr>
                <w:color w:val="70AD47" w:themeColor="accent6"/>
              </w:rPr>
            </w:pPr>
            <w:r w:rsidRPr="00620EF4">
              <w:rPr>
                <w:color w:val="70AD47" w:themeColor="accent6"/>
              </w:rPr>
              <w:t>34 x 34</w:t>
            </w:r>
          </w:p>
        </w:tc>
        <w:tc>
          <w:tcPr>
            <w:tcW w:w="1257" w:type="dxa"/>
            <w:vAlign w:val="center"/>
          </w:tcPr>
          <w:p w14:paraId="3C42D2BA" w14:textId="7EC0CEA2" w:rsidR="0034017D" w:rsidRPr="00620EF4" w:rsidRDefault="00383DE8" w:rsidP="00697308">
            <w:pPr>
              <w:pStyle w:val="MDPI42tablebody"/>
              <w:spacing w:line="240" w:lineRule="auto"/>
              <w:rPr>
                <w:color w:val="70AD47" w:themeColor="accent6"/>
              </w:rPr>
            </w:pPr>
            <w:r w:rsidRPr="00620EF4">
              <w:rPr>
                <w:color w:val="70AD47" w:themeColor="accent6"/>
              </w:rPr>
              <w:t>-</w:t>
            </w:r>
          </w:p>
        </w:tc>
        <w:tc>
          <w:tcPr>
            <w:tcW w:w="20" w:type="dxa"/>
          </w:tcPr>
          <w:p w14:paraId="6A9AF911" w14:textId="77777777" w:rsidR="0034017D" w:rsidRPr="00620EF4" w:rsidRDefault="0034017D" w:rsidP="00697308">
            <w:pPr>
              <w:pStyle w:val="MDPI42tablebody"/>
              <w:spacing w:line="240" w:lineRule="auto"/>
              <w:rPr>
                <w:color w:val="70AD47" w:themeColor="accent6"/>
              </w:rPr>
            </w:pPr>
          </w:p>
        </w:tc>
      </w:tr>
    </w:tbl>
    <w:p w14:paraId="77D0506F" w14:textId="77777777" w:rsidR="0034017D" w:rsidRDefault="0034017D" w:rsidP="00D359E5">
      <w:pPr>
        <w:pStyle w:val="MDPI31text"/>
      </w:pPr>
    </w:p>
    <w:p w14:paraId="35BDAB24" w14:textId="63CBA589" w:rsidR="00D359E5" w:rsidRDefault="00D359E5" w:rsidP="00D359E5">
      <w:pPr>
        <w:pStyle w:val="MDPI31text"/>
      </w:pPr>
      <w:r>
        <w:t xml:space="preserve"> </w:t>
      </w:r>
      <w:proofErr w:type="spellStart"/>
      <w:r>
        <w:t>Roh</w:t>
      </w:r>
      <w:proofErr w:type="spellEnd"/>
      <w:r>
        <w:t xml:space="preserve"> et al. in 2018 </w:t>
      </w:r>
      <w:r>
        <w:fldChar w:fldCharType="begin"/>
      </w:r>
      <w:r w:rsidR="00384451">
        <w:instrText xml:space="preserve"> ADDIN ZOTERO_ITEM CSL_CITATION {"citationID":"GKe7PrM7","properties":{"formattedCitation":"[25]","plainCitation":"[25]","noteIndex":0},"citationItems":[{"id":180,"uris":["http://zotero.org/users/11398818/items/R5TKSJBE"],"itemData":{"id":180,"type":"article-journal","container-title":"Sensors","DOI":"10.3390/s18010208","ISSN":"1424-8220","issue":"2","journalAbbreviation":"Sensors","language":"en","page":"208","source":"DOI.org (Crossref)","title":"Sitting Posture Monitoring System Based on a Low-Cost Load Cell Using Machine Learning","volume":"18","author":[{"family":"Roh","given":"Jongryun"},{"family":"Park","given":"Hyeong-jun"},{"family":"Lee","given":"Kwang"},{"family":"Hyeong","given":"Joonho"},{"family":"Kim","given":"Sayup"},{"family":"Lee","given":"Boreom"}],"issued":{"date-parts":[["2018",1,12]]}}}],"schema":"https://github.com/citation-style-language/schema/raw/master/csl-citation.json"} </w:instrText>
      </w:r>
      <w:r>
        <w:fldChar w:fldCharType="separate"/>
      </w:r>
      <w:r w:rsidR="00384451" w:rsidRPr="00384451">
        <w:t>[25]</w:t>
      </w:r>
      <w:r>
        <w:fldChar w:fldCharType="end"/>
      </w:r>
      <w:r>
        <w:t xml:space="preserve"> developed a smart chair by integrating 4 load cell sensors within the chair sitting cushion to classify 6 sitting postures. An accuracy of 97.94% was achieved using a SVM (RBF kernel) ML model. Similarly, Pereira and Plácido da Silva in 2023 </w:t>
      </w:r>
      <w:r>
        <w:fldChar w:fldCharType="begin"/>
      </w:r>
      <w:r w:rsidR="00384451">
        <w:instrText xml:space="preserve"> ADDIN ZOTERO_ITEM CSL_CITATION {"citationID":"gLgG9lFs","properties":{"formattedCitation":"[17]","plainCitation":"[17]","noteIndex":0},"citationItems":[{"id":145,"uris":["http://zotero.org/users/11398818/items/A9UVN24S"],"itemData":{"id":145,"type":"article-journal","abstract":"In recent years, employment in sedentary occupations has continuously risen. Office workers are more prone to prolonged static sitting, spending 65–80% of work hours sitting, increasing risks for multiple health problems, including cardiovascular diseases and musculoskeletal disorders. These adverse health effects lead to decreased productivity, increased absenteeism and health care costs. However, lack of regulation targeting these issues has oftentimes left them unattended. This article proposes a smart chair system, with posture and electrocardiography (ECG) monitoring modules, using an “invisible” sensing approach, to optimize working conditions, without hindering everyday tasks. For posture classification, machine learning models were trained and tested with datasets composed by center of mass coordinates in the seat plane, computed from the weight measured by load cells fixed under the seat. Models were trained and evaluated in the classification of five and seven sitting positions, achieving high accuracy results for all five-class models (&gt;97.4%), and good results for some seven-class models, particularly the best performing k-NN model (87.5%). For ECG monitoring, signals were acquired at the armrests covered with conductive nappa, connected to a single-lead sensor. Following signal filtering and segmentation, several outlier detection methods were applied to remove extremely noisy segments with mislabeled R-peaks, but only DBSCAN showed satisfactory results for the ECG segmentation performance (88.21%) and accuracy (90.50%).","container-title":"Sensors","DOI":"10.3390/s23020719","ISSN":"1424-8220","issue":"2","journalAbbreviation":"Sensors","language":"en","page":"719","source":"DOI.org (Crossref)","title":"A Novel Smart Chair System for Posture Classification and Invisible ECG Monitoring","volume":"23","author":[{"family":"Pereira","given":"Leonor"},{"family":"Plácido Da Silva","given":"Hugo"}],"issued":{"date-parts":[["2023",1,8]]}}}],"schema":"https://github.com/citation-style-language/schema/raw/master/csl-citation.json"} </w:instrText>
      </w:r>
      <w:r>
        <w:fldChar w:fldCharType="separate"/>
      </w:r>
      <w:r w:rsidR="00384451" w:rsidRPr="00384451">
        <w:t>[17]</w:t>
      </w:r>
      <w:r>
        <w:fldChar w:fldCharType="end"/>
      </w:r>
      <w:r>
        <w:t xml:space="preserve"> distributed 3 load cells across the seat’s cushion in order to classify 8 sitting postures; overall they were able to a classification accuracy of 98.50%.</w:t>
      </w:r>
    </w:p>
    <w:p w14:paraId="485B608A" w14:textId="77777777" w:rsidR="00D359E5" w:rsidRDefault="00D359E5" w:rsidP="00D359E5">
      <w:pPr>
        <w:pStyle w:val="MDPI31text"/>
      </w:pPr>
    </w:p>
    <w:p w14:paraId="74936D83" w14:textId="77777777" w:rsidR="00D359E5" w:rsidRDefault="00D359E5" w:rsidP="00D359E5">
      <w:pPr>
        <w:pStyle w:val="MDPI52figure"/>
      </w:pPr>
      <w:r>
        <w:rPr>
          <w:noProof/>
        </w:rPr>
        <w:lastRenderedPageBreak/>
        <w:drawing>
          <wp:inline distT="0" distB="0" distL="0" distR="0" wp14:anchorId="79038F3D" wp14:editId="189B077B">
            <wp:extent cx="2306595" cy="2038580"/>
            <wp:effectExtent l="19050" t="19050" r="0" b="0"/>
            <wp:docPr id="423861120" name="Picture 1" descr="Several wires connected to a devi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7332705" name="Picture 1" descr="Several wires connected to a device&#10;&#10;Description automatically generated with medium confidence"/>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310439" cy="2041978"/>
                    </a:xfrm>
                    <a:prstGeom prst="rect">
                      <a:avLst/>
                    </a:prstGeom>
                    <a:noFill/>
                    <a:ln>
                      <a:solidFill>
                        <a:sysClr val="windowText" lastClr="000000"/>
                      </a:solidFill>
                    </a:ln>
                  </pic:spPr>
                </pic:pic>
              </a:graphicData>
            </a:graphic>
          </wp:inline>
        </w:drawing>
      </w:r>
    </w:p>
    <w:p w14:paraId="56DD438F" w14:textId="77777777" w:rsidR="00D359E5" w:rsidRDefault="00D359E5" w:rsidP="00D359E5">
      <w:pPr>
        <w:pStyle w:val="MDPI511onefigurecaption"/>
      </w:pPr>
      <w:r w:rsidRPr="006B0865">
        <w:rPr>
          <w:b/>
          <w:bCs/>
        </w:rPr>
        <w:t xml:space="preserve">Figure </w:t>
      </w:r>
      <w:r w:rsidRPr="006B0865">
        <w:rPr>
          <w:b/>
          <w:bCs/>
          <w:noProof w:val="0"/>
        </w:rPr>
        <w:t>4</w:t>
      </w:r>
      <w:r>
        <w:rPr>
          <w:noProof w:val="0"/>
        </w:rPr>
        <w:t>.</w:t>
      </w:r>
      <w:r>
        <w:t xml:space="preserve"> 50 KG </w:t>
      </w:r>
      <w:r w:rsidRPr="00071DBF">
        <w:t>Load Cells</w:t>
      </w:r>
      <w:r>
        <w:t xml:space="preserve"> (</w:t>
      </w:r>
      <w:r w:rsidRPr="001E30F1">
        <w:t>SEN-10245</w:t>
      </w:r>
      <w:r>
        <w:t>)</w:t>
      </w:r>
    </w:p>
    <w:p w14:paraId="0175A04A" w14:textId="422EEB25" w:rsidR="00D359E5" w:rsidRPr="00A070B0" w:rsidRDefault="00D359E5" w:rsidP="002B0A1B">
      <w:pPr>
        <w:pStyle w:val="MDPI23heading3"/>
        <w:numPr>
          <w:ilvl w:val="2"/>
          <w:numId w:val="34"/>
        </w:numPr>
      </w:pPr>
      <w:r w:rsidRPr="00A070B0">
        <w:t>Flex Sensors</w:t>
      </w:r>
    </w:p>
    <w:p w14:paraId="1FB9D384" w14:textId="6C09C0F3" w:rsidR="00E32DAE" w:rsidRDefault="00D359E5" w:rsidP="00E32DAE">
      <w:pPr>
        <w:pStyle w:val="MDPI31text"/>
      </w:pPr>
      <w:r>
        <w:t xml:space="preserve">A flex sensor, also known as a bend sensor, works by measuring the degree of displacement resulting from the bending action being applied to the sensor </w:t>
      </w:r>
      <w:r>
        <w:fldChar w:fldCharType="begin"/>
      </w:r>
      <w:r w:rsidR="00B53457">
        <w:instrText xml:space="preserve"> ADDIN ZOTERO_ITEM CSL_CITATION {"citationID":"snQR9O3i","properties":{"formattedCitation":"[26]","plainCitation":"[26]","noteIndex":0},"citationItems":[{"id":252,"uris":["http://zotero.org/users/11398818/items/MMKV59DG"],"itemData":{"id":252,"type":"article-journal","abstract":"Flex sensor has multiple applications like most\nsensors. Even though it is widely used as a goniometer in\nrehabilitation research, its applications can be seen in\ndifferent fields like, human machine interfaces, geology and\nmusical instruments. In each application, the sensor identifies\nthe flexure in terms of varying resistance that can be recorded\ndigitally and the data is then used differently depending on\napplication. With the advent of goniometer glove, measuring\njoint movements in rehabilitation research was simplified,\nwhich was earlier measured by mechanical goniometers.\nLater these gloves were used as human machine interfaces\n(HMI). Another type of HMI input device called a shape tape\nhas been created to replicate shapes of real objects into CAD\nenvironment. In geology, the sensor was used to identify\nlandslides remotely. Also flex sensor is used in creating a\nmusical instrument that can be played by deforming and\nbending the instrument, to encourage experimentation to\ncreate interesting musical effects. Apart from these existing\napplications, this paper proposes another application to use\nthe sensor to identify the dents on sheet metal panels, by\nrecording flexure in two dimensions across the sheet.","container-title":"International Journal of Emerging Technology and Advanced Engineering","issue":"7","page":"97-100","title":"A Review on Applications of Flex Sensors","volume":"7","author":[{"family":"Sreejan","given":"Alapati"},{"family":"Narayan","given":"Yeole Shivraj"}],"issued":{"date-parts":[["2017"]]}}}],"schema":"https://github.com/citation-style-language/schema/raw/master/csl-citation.json"} </w:instrText>
      </w:r>
      <w:r>
        <w:fldChar w:fldCharType="separate"/>
      </w:r>
      <w:r w:rsidR="00B53457" w:rsidRPr="00B53457">
        <w:t>[26]</w:t>
      </w:r>
      <w:r>
        <w:fldChar w:fldCharType="end"/>
      </w:r>
      <w:r>
        <w:t xml:space="preserve">. It was seen that the primary use of flex sensors in the classification of sitting postures is not a widely popular approach among numerous studies. </w:t>
      </w:r>
    </w:p>
    <w:p w14:paraId="599FA14A" w14:textId="526E64C6" w:rsidR="00D359E5" w:rsidRDefault="00D359E5" w:rsidP="00E32DAE">
      <w:pPr>
        <w:pStyle w:val="MDPI31text"/>
      </w:pPr>
      <w:r>
        <w:t xml:space="preserve">Overall, there were only 2 studies identified that utilized this method for sitting posture detection. The first was by Hu et al </w:t>
      </w:r>
      <w:r>
        <w:fldChar w:fldCharType="begin"/>
      </w:r>
      <w:r w:rsidR="00B53457">
        <w:instrText xml:space="preserve"> ADDIN ZOTERO_ITEM CSL_CITATION {"citationID":"yIgAyEHq","properties":{"formattedCitation":"[27]","plainCitation":"[27]","noteIndex":0},"citationItems":[{"id":167,"uris":["http://zotero.org/users/11398818/items/DR5UVBDW"],"itemData":{"id":167,"type":"article-journal","container-title":"IEEE Sensors Journal","DOI":"10.1109/JSEN.2020.2980207","ISSN":"1530-437X, 1558-1748, 2379-9153","issue":"14","journalAbbreviation":"IEEE Sensors J.","page":"8007-8016","source":"DOI.org (Crossref)","title":"A Smart Chair Sitting Posture Recognition System Using Flex Sensors and FPGA Implemented Artificial Neural Network","volume":"20","author":[{"family":"Hu","given":"Qisong"},{"family":"Tang","given":"Xiaochen"},{"family":"Tang","given":"Wei"}],"issued":{"date-parts":[["2020",7,15]]}}}],"schema":"https://github.com/citation-style-language/schema/raw/master/csl-citation.json"} </w:instrText>
      </w:r>
      <w:r>
        <w:fldChar w:fldCharType="separate"/>
      </w:r>
      <w:r w:rsidR="00B53457" w:rsidRPr="00B53457">
        <w:t>[27]</w:t>
      </w:r>
      <w:r>
        <w:fldChar w:fldCharType="end"/>
      </w:r>
      <w:r>
        <w:t xml:space="preserve"> who developed a smart sensing chair using 6 flex sensors and a 2-layer Artificial neural network (ANN) for detecting 7 sitting postures and achieved an accuracy of 97.43%. The second was by </w:t>
      </w:r>
      <w:r>
        <w:fldChar w:fldCharType="begin"/>
      </w:r>
      <w:r w:rsidR="00B53457">
        <w:instrText xml:space="preserve"> ADDIN ZOTERO_ITEM CSL_CITATION {"citationID":"5tW320UG","properties":{"formattedCitation":"[28]","plainCitation":"[28]","noteIndex":0},"citationItems":[{"id":254,"uris":["http://zotero.org/users/11398818/items/65CCGVLQ"],"itemData":{"id":254,"type":"paper-conference","container-title":"2022 IEEE 15th Dallas Circuit And System Conference (DCAS)","DOI":"10.1109/DCAS53974.2022.9845620","event-place":"Dallas, TX, USA","event-title":"2022 IEEE 15th Dallas Circuit And System Conference (DCAS)","ISBN":"978-1-66549-885-2","page":"1-2","publisher":"IEEE","publisher-place":"Dallas, TX, USA","source":"DOI.org (Crossref)","title":"FPGA-based smart chair recognition system using flex sensors","URL":"https://ieeexplore.ieee.org/document/9845620/","author":[{"family":"AbuTerkia","given":"Ibrahim"},{"family":"Hannoun","given":"Mustafa"},{"family":"Suwal","given":"Bikal"},{"family":"Ahmed","given":"Md Sharif"},{"family":"Sundaravdivel","given":"Prabha"}],"accessed":{"date-parts":[["2023",12,4]]},"issued":{"date-parts":[["2022",6,17]]}}}],"schema":"https://github.com/citation-style-language/schema/raw/master/csl-citation.json"} </w:instrText>
      </w:r>
      <w:r>
        <w:fldChar w:fldCharType="separate"/>
      </w:r>
      <w:r w:rsidR="00B53457" w:rsidRPr="00B53457">
        <w:t>[28]</w:t>
      </w:r>
      <w:r>
        <w:fldChar w:fldCharType="end"/>
      </w:r>
      <w:r>
        <w:t xml:space="preserve"> which also developed a similar system without the use of an ML model which aimed at detecting 7 different sitting postures. </w:t>
      </w:r>
    </w:p>
    <w:p w14:paraId="5BFB751A" w14:textId="77777777" w:rsidR="00D359E5" w:rsidRDefault="00D359E5" w:rsidP="00D359E5">
      <w:pPr>
        <w:pStyle w:val="MDPI31text"/>
      </w:pPr>
      <w:r>
        <w:t xml:space="preserve"> </w:t>
      </w:r>
    </w:p>
    <w:p w14:paraId="58C8471A" w14:textId="77777777" w:rsidR="00D359E5" w:rsidRDefault="00D359E5" w:rsidP="00D359E5">
      <w:pPr>
        <w:pStyle w:val="MDPI52figure"/>
      </w:pPr>
      <w:r w:rsidRPr="00735236">
        <w:rPr>
          <w:noProof/>
        </w:rPr>
        <w:drawing>
          <wp:inline distT="0" distB="0" distL="0" distR="0" wp14:anchorId="0E7AB7F4" wp14:editId="43EE5F4C">
            <wp:extent cx="1786516" cy="1786516"/>
            <wp:effectExtent l="0" t="0" r="0" b="0"/>
            <wp:docPr id="1224012408" name="Picture 2" descr="A long yellow and black devi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4012408" name="Picture 2" descr="A long yellow and black device&#10;&#10;Description automatically generated with medium confidence"/>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808861" cy="1808861"/>
                    </a:xfrm>
                    <a:prstGeom prst="rect">
                      <a:avLst/>
                    </a:prstGeom>
                    <a:noFill/>
                  </pic:spPr>
                </pic:pic>
              </a:graphicData>
            </a:graphic>
          </wp:inline>
        </w:drawing>
      </w:r>
    </w:p>
    <w:p w14:paraId="165C966D" w14:textId="77777777" w:rsidR="00D359E5" w:rsidRDefault="00D359E5" w:rsidP="00D359E5">
      <w:pPr>
        <w:pStyle w:val="MDPI511onefigurecaption"/>
      </w:pPr>
      <w:r w:rsidRPr="006B0865">
        <w:rPr>
          <w:b/>
          <w:bCs/>
        </w:rPr>
        <w:t>Figure 5</w:t>
      </w:r>
      <w:r>
        <w:t>.</w:t>
      </w:r>
      <w:r w:rsidRPr="00497160">
        <w:t xml:space="preserve"> Flex Sensor</w:t>
      </w:r>
    </w:p>
    <w:p w14:paraId="690C489A" w14:textId="6A374741" w:rsidR="00E52229" w:rsidRDefault="00014839" w:rsidP="0027220E">
      <w:pPr>
        <w:pStyle w:val="MDPI23heading3"/>
        <w:numPr>
          <w:ilvl w:val="2"/>
          <w:numId w:val="34"/>
        </w:numPr>
      </w:pPr>
      <w:r>
        <w:t>Image</w:t>
      </w:r>
      <w:r w:rsidR="00196B58">
        <w:t xml:space="preserve"> Sensors</w:t>
      </w:r>
    </w:p>
    <w:p w14:paraId="7F93B400" w14:textId="3431B391" w:rsidR="00014839" w:rsidRPr="00394F2B" w:rsidRDefault="002272C9" w:rsidP="00014839">
      <w:pPr>
        <w:pStyle w:val="MDPI31text"/>
        <w:rPr>
          <w:color w:val="70AD47" w:themeColor="accent6"/>
        </w:rPr>
      </w:pPr>
      <w:r w:rsidRPr="00394F2B">
        <w:rPr>
          <w:color w:val="70AD47" w:themeColor="accent6"/>
        </w:rPr>
        <w:t>These</w:t>
      </w:r>
      <w:r w:rsidR="00A74C31" w:rsidRPr="00394F2B">
        <w:rPr>
          <w:color w:val="70AD47" w:themeColor="accent6"/>
        </w:rPr>
        <w:t xml:space="preserve"> i</w:t>
      </w:r>
      <w:r w:rsidR="007A3CC0" w:rsidRPr="00394F2B">
        <w:rPr>
          <w:color w:val="70AD47" w:themeColor="accent6"/>
        </w:rPr>
        <w:t xml:space="preserve">mage-based </w:t>
      </w:r>
      <w:r w:rsidR="00BB18FF" w:rsidRPr="00394F2B">
        <w:rPr>
          <w:color w:val="70AD47" w:themeColor="accent6"/>
        </w:rPr>
        <w:t>sensor</w:t>
      </w:r>
      <w:r w:rsidR="00155758" w:rsidRPr="00394F2B">
        <w:rPr>
          <w:color w:val="70AD47" w:themeColor="accent6"/>
        </w:rPr>
        <w:t xml:space="preserve">s such as </w:t>
      </w:r>
      <w:r w:rsidR="00A74C31" w:rsidRPr="00394F2B">
        <w:rPr>
          <w:color w:val="70AD47" w:themeColor="accent6"/>
        </w:rPr>
        <w:t xml:space="preserve">a </w:t>
      </w:r>
      <w:r w:rsidR="00E14352" w:rsidRPr="00394F2B">
        <w:rPr>
          <w:color w:val="70AD47" w:themeColor="accent6"/>
        </w:rPr>
        <w:t xml:space="preserve">camera and 3d image </w:t>
      </w:r>
      <w:r w:rsidR="00B0460E" w:rsidRPr="00394F2B">
        <w:rPr>
          <w:color w:val="70AD47" w:themeColor="accent6"/>
        </w:rPr>
        <w:t>sensors</w:t>
      </w:r>
      <w:r w:rsidR="00753355" w:rsidRPr="00394F2B">
        <w:rPr>
          <w:color w:val="70AD47" w:themeColor="accent6"/>
        </w:rPr>
        <w:t xml:space="preserve"> </w:t>
      </w:r>
      <w:r w:rsidR="00A74C31" w:rsidRPr="00394F2B">
        <w:rPr>
          <w:color w:val="70AD47" w:themeColor="accent6"/>
        </w:rPr>
        <w:t>typically integrate</w:t>
      </w:r>
      <w:r w:rsidR="00753355" w:rsidRPr="00394F2B">
        <w:rPr>
          <w:color w:val="70AD47" w:themeColor="accent6"/>
        </w:rPr>
        <w:t xml:space="preserve"> with a computer vision </w:t>
      </w:r>
      <w:r w:rsidR="00C63D60" w:rsidRPr="00394F2B">
        <w:rPr>
          <w:color w:val="70AD47" w:themeColor="accent6"/>
        </w:rPr>
        <w:t xml:space="preserve">algorithm which works by </w:t>
      </w:r>
      <w:r w:rsidR="00EB475A" w:rsidRPr="00394F2B">
        <w:rPr>
          <w:color w:val="70AD47" w:themeColor="accent6"/>
        </w:rPr>
        <w:t xml:space="preserve">capturing visual elements from an image. </w:t>
      </w:r>
      <w:r w:rsidR="002A6A47" w:rsidRPr="00394F2B">
        <w:rPr>
          <w:color w:val="70AD47" w:themeColor="accent6"/>
        </w:rPr>
        <w:t xml:space="preserve">In the classification of sitting postures, </w:t>
      </w:r>
      <w:r w:rsidR="00EF255F" w:rsidRPr="00394F2B">
        <w:rPr>
          <w:color w:val="70AD47" w:themeColor="accent6"/>
        </w:rPr>
        <w:t xml:space="preserve">there is normally a </w:t>
      </w:r>
      <w:r w:rsidR="00B53FF9" w:rsidRPr="00394F2B">
        <w:rPr>
          <w:color w:val="70AD47" w:themeColor="accent6"/>
        </w:rPr>
        <w:t xml:space="preserve">digital camera actively positioned directly at the subjects. Furthermore, </w:t>
      </w:r>
      <w:r w:rsidR="00837AF2" w:rsidRPr="00394F2B">
        <w:rPr>
          <w:color w:val="70AD47" w:themeColor="accent6"/>
        </w:rPr>
        <w:t>with the use of</w:t>
      </w:r>
      <w:r w:rsidR="00B53FF9" w:rsidRPr="00394F2B">
        <w:rPr>
          <w:color w:val="70AD47" w:themeColor="accent6"/>
        </w:rPr>
        <w:t xml:space="preserve"> image processing </w:t>
      </w:r>
      <w:r w:rsidR="00837AF2" w:rsidRPr="00394F2B">
        <w:rPr>
          <w:color w:val="70AD47" w:themeColor="accent6"/>
        </w:rPr>
        <w:t>libraries</w:t>
      </w:r>
      <w:r w:rsidR="00830B48" w:rsidRPr="00394F2B">
        <w:rPr>
          <w:color w:val="70AD47" w:themeColor="accent6"/>
        </w:rPr>
        <w:t xml:space="preserve"> such as </w:t>
      </w:r>
      <w:proofErr w:type="spellStart"/>
      <w:r w:rsidR="00830B48" w:rsidRPr="00394F2B">
        <w:rPr>
          <w:color w:val="70AD47" w:themeColor="accent6"/>
        </w:rPr>
        <w:t>OpenPose</w:t>
      </w:r>
      <w:proofErr w:type="spellEnd"/>
      <w:r w:rsidR="00653748" w:rsidRPr="00394F2B">
        <w:rPr>
          <w:color w:val="70AD47" w:themeColor="accent6"/>
        </w:rPr>
        <w:t xml:space="preserve"> or OpenCV</w:t>
      </w:r>
      <w:r w:rsidR="00B53FF9" w:rsidRPr="00394F2B">
        <w:rPr>
          <w:color w:val="70AD47" w:themeColor="accent6"/>
        </w:rPr>
        <w:t xml:space="preserve">, </w:t>
      </w:r>
      <w:r w:rsidR="00B601AB" w:rsidRPr="00394F2B">
        <w:rPr>
          <w:color w:val="70AD47" w:themeColor="accent6"/>
        </w:rPr>
        <w:t>researchers</w:t>
      </w:r>
      <w:r w:rsidR="00B53FF9" w:rsidRPr="00394F2B">
        <w:rPr>
          <w:color w:val="70AD47" w:themeColor="accent6"/>
        </w:rPr>
        <w:t xml:space="preserve"> </w:t>
      </w:r>
      <w:r w:rsidR="00B601AB" w:rsidRPr="00394F2B">
        <w:rPr>
          <w:color w:val="70AD47" w:themeColor="accent6"/>
        </w:rPr>
        <w:t>were able</w:t>
      </w:r>
      <w:r w:rsidR="00B53FF9" w:rsidRPr="00394F2B">
        <w:rPr>
          <w:color w:val="70AD47" w:themeColor="accent6"/>
        </w:rPr>
        <w:t xml:space="preserve"> analyze each video frame to determine the sitting posture.</w:t>
      </w:r>
      <w:r w:rsidR="00EF255F" w:rsidRPr="00394F2B">
        <w:rPr>
          <w:color w:val="70AD47" w:themeColor="accent6"/>
        </w:rPr>
        <w:t xml:space="preserve"> </w:t>
      </w:r>
    </w:p>
    <w:p w14:paraId="6A6A980C" w14:textId="09C6A84C" w:rsidR="00653748" w:rsidRPr="00E52229" w:rsidRDefault="004B06BB" w:rsidP="00014839">
      <w:pPr>
        <w:pStyle w:val="MDPI31text"/>
      </w:pPr>
      <w:r>
        <w:t xml:space="preserve">This method is not a very popular option among the research studies found. However, there were </w:t>
      </w:r>
      <w:r w:rsidR="00F770BB">
        <w:t>a few found that used imaging systems.</w:t>
      </w:r>
      <w:r>
        <w:t xml:space="preserve"> </w:t>
      </w:r>
      <w:r w:rsidR="00653748" w:rsidRPr="00653748">
        <w:t xml:space="preserve">Mallare et al. in 2017 [60] developed a system utilizing 2 </w:t>
      </w:r>
      <w:r w:rsidR="00F770BB">
        <w:t xml:space="preserve">digital </w:t>
      </w:r>
      <w:r w:rsidR="00653748" w:rsidRPr="00653748">
        <w:t>cameras</w:t>
      </w:r>
      <w:r w:rsidR="00F770BB">
        <w:t>,</w:t>
      </w:r>
      <w:r w:rsidR="00653748" w:rsidRPr="00653748">
        <w:t xml:space="preserve"> strategically </w:t>
      </w:r>
      <w:r w:rsidRPr="00653748">
        <w:t>positioned</w:t>
      </w:r>
      <w:r w:rsidR="00653748" w:rsidRPr="00653748">
        <w:t xml:space="preserve"> at (front and side) angles in the detection of bad sitting postures. Overall, they were only able to achieve an accuracy of 61.3% using the SVM algorithm. </w:t>
      </w:r>
      <w:r w:rsidR="00BD574B">
        <w:t>Additionally</w:t>
      </w:r>
      <w:r w:rsidR="001322FE">
        <w:t xml:space="preserve">, </w:t>
      </w:r>
      <w:r w:rsidR="00653748" w:rsidRPr="00653748">
        <w:t xml:space="preserve">Chen et al. in 2019 [52] further </w:t>
      </w:r>
      <w:r w:rsidR="00653748" w:rsidRPr="00653748">
        <w:lastRenderedPageBreak/>
        <w:t xml:space="preserve">improved on this by using an Astra3D Sensor which is a 3D depth camera. </w:t>
      </w:r>
      <w:r w:rsidR="004C32C6">
        <w:t>With the utilization of the</w:t>
      </w:r>
      <w:r w:rsidR="00653748" w:rsidRPr="00653748">
        <w:t xml:space="preserve"> </w:t>
      </w:r>
      <w:proofErr w:type="spellStart"/>
      <w:r w:rsidR="00653748" w:rsidRPr="00653748">
        <w:t>OpenPose</w:t>
      </w:r>
      <w:proofErr w:type="spellEnd"/>
      <w:r w:rsidR="00653748" w:rsidRPr="00653748">
        <w:t xml:space="preserve"> library along with CNN for the posture classification, </w:t>
      </w:r>
      <w:r w:rsidR="004C32C6">
        <w:t>they were able to achieve an overall</w:t>
      </w:r>
      <w:r w:rsidR="00653748" w:rsidRPr="00653748">
        <w:t xml:space="preserve"> accuracy of 90%.</w:t>
      </w:r>
    </w:p>
    <w:p w14:paraId="0D16183E" w14:textId="20C1DEC6" w:rsidR="00AF40AD" w:rsidRDefault="00AF40AD" w:rsidP="00BC41A7">
      <w:pPr>
        <w:pStyle w:val="MDPI22heading2"/>
        <w:numPr>
          <w:ilvl w:val="1"/>
          <w:numId w:val="34"/>
        </w:numPr>
      </w:pPr>
      <w:r>
        <w:t>Pressure Sensors Placement Strategy</w:t>
      </w:r>
    </w:p>
    <w:p w14:paraId="23ACC4FD" w14:textId="516A7B6A" w:rsidR="00AF40AD" w:rsidRPr="00620EF4" w:rsidRDefault="00865473" w:rsidP="00AF40AD">
      <w:pPr>
        <w:pStyle w:val="MDPI31text"/>
        <w:rPr>
          <w:color w:val="70AD47" w:themeColor="accent6"/>
        </w:rPr>
      </w:pPr>
      <w:r>
        <w:t xml:space="preserve">Since the use of </w:t>
      </w:r>
      <w:r w:rsidR="006D3DAD">
        <w:t xml:space="preserve">pressure sensors is quite a popular option among research studies,  </w:t>
      </w:r>
      <w:r w:rsidR="00AF40AD">
        <w:t xml:space="preserve">Ma et al </w:t>
      </w:r>
      <w:r w:rsidR="00AF40AD">
        <w:fldChar w:fldCharType="begin"/>
      </w:r>
      <w:r w:rsidR="00B53457">
        <w:instrText xml:space="preserve"> ADDIN ZOTERO_ITEM CSL_CITATION {"citationID":"THpGOPt2","properties":{"formattedCitation":"[29]","plainCitation":"[29]","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schema":"https://github.com/citation-style-language/schema/raw/master/csl-citation.json"} </w:instrText>
      </w:r>
      <w:r w:rsidR="00AF40AD">
        <w:fldChar w:fldCharType="separate"/>
      </w:r>
      <w:r w:rsidR="00B53457" w:rsidRPr="00B53457">
        <w:t>[29]</w:t>
      </w:r>
      <w:r w:rsidR="00AF40AD">
        <w:fldChar w:fldCharType="end"/>
      </w:r>
      <w:r w:rsidR="006D3DAD">
        <w:t xml:space="preserve"> stated that </w:t>
      </w:r>
      <w:r w:rsidR="00AF40AD" w:rsidRPr="00DD2DDD">
        <w:t xml:space="preserve">there are </w:t>
      </w:r>
      <w:r w:rsidR="00AF40AD">
        <w:t>two</w:t>
      </w:r>
      <w:r w:rsidR="00AF40AD" w:rsidRPr="00DD2DDD">
        <w:t xml:space="preserve"> main approaches being employed in the placement of </w:t>
      </w:r>
      <w:r w:rsidR="0024038F">
        <w:t>this</w:t>
      </w:r>
      <w:r w:rsidR="00AF40AD" w:rsidRPr="00DD2DDD">
        <w:t xml:space="preserve"> sensors</w:t>
      </w:r>
      <w:r w:rsidR="00AF40AD">
        <w:t xml:space="preserve"> among </w:t>
      </w:r>
      <w:r w:rsidR="00AF40AD" w:rsidRPr="00DD2DDD">
        <w:t>smart sensing chairs system</w:t>
      </w:r>
      <w:r w:rsidR="00AF40AD">
        <w:t xml:space="preserve">s which are </w:t>
      </w:r>
      <w:r w:rsidR="00AF40AD" w:rsidRPr="00DD2DDD">
        <w:t>dense sensor array</w:t>
      </w:r>
      <w:r w:rsidR="00AF40AD">
        <w:t xml:space="preserve"> configuration</w:t>
      </w:r>
      <w:r w:rsidR="00AF40AD" w:rsidRPr="00DD2DDD">
        <w:t xml:space="preserve"> </w:t>
      </w:r>
      <w:r w:rsidR="00AF40AD">
        <w:t xml:space="preserve">and a </w:t>
      </w:r>
      <w:r w:rsidR="00AF40AD" w:rsidRPr="00DD2DDD">
        <w:t>sparse sensor arra</w:t>
      </w:r>
      <w:r w:rsidR="00AF40AD">
        <w:t>y configuration</w:t>
      </w:r>
      <w:r w:rsidR="00AF40AD" w:rsidRPr="00DD2DDD">
        <w:t xml:space="preserve">. A dense sensor array </w:t>
      </w:r>
      <w:r w:rsidR="00AF40AD">
        <w:t xml:space="preserve">typically </w:t>
      </w:r>
      <w:r w:rsidR="00C64914">
        <w:t xml:space="preserve">involves the use of </w:t>
      </w:r>
      <w:r w:rsidR="00AF40AD">
        <w:t xml:space="preserve">a </w:t>
      </w:r>
      <w:r w:rsidR="00AF40AD" w:rsidRPr="00DD2DDD">
        <w:t xml:space="preserve">flexible mat or an e-textile material that contains multiple pressure sensors that are interconnected together, functioning as a single unit. On the other hand, a sparse sensor array goes the </w:t>
      </w:r>
      <w:r w:rsidR="00AF40AD">
        <w:t>concept</w:t>
      </w:r>
      <w:r w:rsidR="00AF40AD" w:rsidRPr="00DD2DDD">
        <w:t xml:space="preserve"> of having several individual pressure sensors placed at strategic point around the chair.</w:t>
      </w:r>
      <w:r w:rsidR="00AF40AD" w:rsidRPr="0082617F">
        <w:t xml:space="preserve"> </w:t>
      </w:r>
    </w:p>
    <w:p w14:paraId="360DD5CF" w14:textId="77777777" w:rsidR="00AF40AD" w:rsidRDefault="00AF40AD" w:rsidP="00AF40AD">
      <w:pPr>
        <w:pStyle w:val="MDPI31text"/>
      </w:pPr>
    </w:p>
    <w:p w14:paraId="4BD02D02" w14:textId="37BB5C52" w:rsidR="00AF40AD" w:rsidRDefault="00AF40AD" w:rsidP="00CC5252">
      <w:pPr>
        <w:pStyle w:val="MDPI23heading3"/>
        <w:numPr>
          <w:ilvl w:val="2"/>
          <w:numId w:val="34"/>
        </w:numPr>
      </w:pPr>
      <w:r>
        <w:t>Dense Sensor Array</w:t>
      </w:r>
    </w:p>
    <w:p w14:paraId="0C5B7228" w14:textId="73047559" w:rsidR="00AF40AD" w:rsidRDefault="00AF40AD" w:rsidP="00AF40AD">
      <w:pPr>
        <w:pStyle w:val="MDPI31text"/>
      </w:pPr>
      <w:r w:rsidRPr="00291E19">
        <w:t>Xu</w:t>
      </w:r>
      <w:r>
        <w:t xml:space="preserve"> et al, </w:t>
      </w:r>
      <w:r>
        <w:fldChar w:fldCharType="begin"/>
      </w:r>
      <w:r w:rsidR="00B53457">
        <w:instrText xml:space="preserve"> ADDIN ZOTERO_ITEM CSL_CITATION {"citationID":"PA4OAPFs","properties":{"formattedCitation":"[30]","plainCitation":"[30]","noteIndex":0},"citationItems":[{"id":232,"uris":["http://zotero.org/users/11398818/items/ZMS5CAZB"],"itemData":{"id":232,"type":"article-journal","container-title":"IEEE Sensors Journal","DOI":"10.1109/JSEN.2013.2259589","ISSN":"1530-437X, 1558-1748","issue":"10","journalAbbreviation":"IEEE Sensors J.","page":"3926-3934","source":"DOI.org (Crossref)","title":"eCushion: A Textile Pressure Sensor Array Design and Calibration for Sitting Posture Analysis","title-short":"eCushion","volume":"13","author":[{"family":"Xu","given":"Wenyao"},{"family":"Huang","given":"Ming-Chun"},{"family":"Amini","given":"Navid"},{"family":"He","given":"Lei"},{"family":"Sarrafzadeh","given":"Majid"}],"issued":{"date-parts":[["2013",10]]}}}],"schema":"https://github.com/citation-style-language/schema/raw/master/csl-citation.json"} </w:instrText>
      </w:r>
      <w:r>
        <w:fldChar w:fldCharType="separate"/>
      </w:r>
      <w:r w:rsidR="00B53457" w:rsidRPr="00B53457">
        <w:t>[30]</w:t>
      </w:r>
      <w:r>
        <w:fldChar w:fldCharType="end"/>
      </w:r>
      <w:r>
        <w:t xml:space="preserve"> used a textile pressure sensor array along with a dynamic time wrapping based algorithm to classify 7 sitting postures with 85.90 accuracy. Huang et al., 2017 </w:t>
      </w:r>
      <w:r>
        <w:fldChar w:fldCharType="begin"/>
      </w:r>
      <w:r w:rsidR="00B53457">
        <w:instrText xml:space="preserve"> ADDIN ZOTERO_ITEM CSL_CITATION {"citationID":"gb41VxpW","properties":{"formattedCitation":"[31]","plainCitation":"[31]","noteIndex":0},"citationItems":[{"id":151,"uris":["http://zotero.org/users/11398818/items/IH6ZVDXW"],"itemData":{"id":151,"type":"article-journal","abstract":"&lt;p class=\"1\"&gt;Sitting is a common behavior of human body in daily life. It is found that poor sitting postures can link to pains and other complications for people in literature. In order to avoid the adverse effects of poor sitting behavior, we have developed a highly practical design of smart chair system in this paper, which is able to monitor the sitting behavior of human body accurately and non-invasively. The pressure patterns of eight standardized sitting postures of human subjects were acquired and transmitted to the computer for the automatic sitting posture recognition with the application of artificial neural network classifier. The experimental results showed that it can recognize eight sitting postures of human subjects with high accuracy. The sitting posture monitoring in the developed smart chair system can help or promote people to achieve and maintain healthy sitting behavior, and prevent or reduce the chronic disease caused by poor sitting behavior. These promising results suggested that the presented system is feasible for sitting behavior monitoring, which can find applications in many areas including healthcare services, human-computer interactions and intelligent environment.&lt;/p&gt;","container-title":"KnE Engineering","DOI":"10.18502/keg.v2i2.626","ISSN":"2518-6841","issue":"2","journalAbbreviation":"KEG","page":"274","source":"DOI.org (Crossref)","title":"Smart Chair for Monitoring of Sitting Behavior","volume":"2","author":[{"family":"Huang","given":"Mengjie"},{"family":"Gibson","given":"Ian"},{"family":"Yang","given":"Rui"}],"issued":{"date-parts":[["2017",2,9]]}}}],"schema":"https://github.com/citation-style-language/schema/raw/master/csl-citation.json"} </w:instrText>
      </w:r>
      <w:r>
        <w:fldChar w:fldCharType="separate"/>
      </w:r>
      <w:r w:rsidR="00B53457" w:rsidRPr="00B53457">
        <w:t>[31]</w:t>
      </w:r>
      <w:r>
        <w:fldChar w:fldCharType="end"/>
      </w:r>
      <w:r>
        <w:t xml:space="preserve"> used a 52x44 </w:t>
      </w:r>
      <w:r w:rsidRPr="009C6F9A">
        <w:t>Piezo-Resistive Sensor Array</w:t>
      </w:r>
      <w:r>
        <w:t xml:space="preserve"> which was placed on the bottom seating. Using the ANN classifier, they were able to achieve a classification accuracy of 92.2%. Kim et al., 2018 </w:t>
      </w:r>
      <w:r>
        <w:fldChar w:fldCharType="begin"/>
      </w:r>
      <w:r w:rsidR="00B53457">
        <w:instrText xml:space="preserve"> ADDIN ZOTERO_ITEM CSL_CITATION {"citationID":"XH46TJ1n","properties":{"formattedCitation":"[32]","plainCitation":"[32]","noteIndex":0},"citationItems":[{"id":161,"uris":["http://zotero.org/users/11398818/items/JP76KCNB"],"itemData":{"id":161,"type":"article-journal","container-title":"Sensors and Actuators A: Physical","DOI":"10.1016/j.sna.2017.11.054","ISSN":"09244247","journalAbbreviation":"Sensors and Actuators A: Physical","language":"en","page":"394-400","source":"DOI.org (Crossref)","title":"Real-time sitting posture correction system based on highly durable and washable electronic textile pressure sensors","volume":"269","author":[{"family":"Kim","given":"Minjeong"},{"family":"Kim","given":"Hyoungjun"},{"family":"Park","given":"Jinwoo"},{"family":"Jee","given":"Kwang-Koo"},{"family":"Lim","given":"Jung Ah"},{"family":"Park","given":"Min-Chul"}],"issued":{"date-parts":[["2018",1]]}}}],"schema":"https://github.com/citation-style-language/schema/raw/master/csl-citation.json"} </w:instrText>
      </w:r>
      <w:r>
        <w:fldChar w:fldCharType="separate"/>
      </w:r>
      <w:r w:rsidR="00B53457" w:rsidRPr="00B53457">
        <w:t>[32]</w:t>
      </w:r>
      <w:r>
        <w:fldChar w:fldCharType="end"/>
      </w:r>
      <w:r>
        <w:t xml:space="preserve"> developed a washable fabric-based sensor array. Even after one thousand independent washes, the capacitance reading from textile sensors array had not deteriorated. Kim et al. </w:t>
      </w:r>
      <w:r>
        <w:fldChar w:fldCharType="begin"/>
      </w:r>
      <w:r w:rsidR="00B53457">
        <w:instrText xml:space="preserve"> ADDIN ZOTERO_ITEM CSL_CITATION {"citationID":"l3tYwQ5a","properties":{"formattedCitation":"[33]","plainCitation":"[33]","noteIndex":0},"citationItems":[{"id":214,"uris":["http://zotero.org/users/11398818/items/SBMQ83RY"],"itemData":{"id":214,"type":"article-journal","abstract":"Sitting on a chair in an awkward posture or sitting for a long period of time is a risk factor for musculoskeletal disorders. A postural habit that has been formed cannot be changed easily. It is important to form a proper postural habit from childhood as the lumbar disease during childhood caused by their improper posture is most likely to recur. Thus, there is a need for a monitoring system that classifies children’s sitting postures. The purpose of this paper is to develop a system for classifying sitting postures for children using machine learning algorithms. The convolutional neural network (CNN) algorithm was used in addition to the conventional algorithms: Naïve Bayes classifier (NB), decision tree (DT), neural network (NN), multinomial logistic regression (MLR), and support vector machine (SVM). To collect data for classifying sitting postures, a sensing cushion was developed by mounting a pressure sensor mat (8 × 8) inside children’s chair seat cushion. Ten children participated, and sensor data was collected by taking a static posture for the five prescribed postures. The accuracy of CNN was found to be the highest as compared with those of the other algorithms. It is expected that the comprehensive posture monitoring system would be established through future research on enhancing the classification algorithm and providing an effective feedback system.","container-title":"Applied Sciences","DOI":"10.3390/app8081280","ISSN":"2076-3417","issue":"8","journalAbbreviation":"Applied Sciences","language":"en","page":"1280","source":"DOI.org (Crossref)","title":"Classification of Children’s Sitting Postures Using Machine Learning Algorithms","volume":"8","author":[{"family":"Kim","given":"Yong"},{"family":"Son","given":"Youngdoo"},{"family":"Kim","given":"Wonjoon"},{"family":"Jin","given":"Byungki"},{"family":"Yun","given":"Myung"}],"issued":{"date-parts":[["2018",8,1]]}}}],"schema":"https://github.com/citation-style-language/schema/raw/master/csl-citation.json"} </w:instrText>
      </w:r>
      <w:r>
        <w:fldChar w:fldCharType="separate"/>
      </w:r>
      <w:r w:rsidR="00B53457" w:rsidRPr="00B53457">
        <w:t>[33]</w:t>
      </w:r>
      <w:r>
        <w:fldChar w:fldCharType="end"/>
      </w:r>
      <w:r>
        <w:t xml:space="preserve"> achieved a 95.30% accuracy using 8x8 pressure array and a CNN classifier to classify 5 sitting postures among children. Similarly, Cai et al. </w:t>
      </w:r>
      <w:r>
        <w:fldChar w:fldCharType="begin"/>
      </w:r>
      <w:r w:rsidR="00B53457">
        <w:instrText xml:space="preserve"> ADDIN ZOTERO_ITEM CSL_CITATION {"citationID":"9bzs1587","properties":{"formattedCitation":"[34]","plainCitation":"[34]","noteIndex":0},"citationItems":[{"id":143,"uris":["http://zotero.org/users/11398818/items/6LWNY69L"],"itemData":{"id":143,"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schema":"https://github.com/citation-style-language/schema/raw/master/csl-citation.json"} </w:instrText>
      </w:r>
      <w:r>
        <w:fldChar w:fldCharType="separate"/>
      </w:r>
      <w:r w:rsidR="00B53457" w:rsidRPr="00B53457">
        <w:t>[34]</w:t>
      </w:r>
      <w:r>
        <w:fldChar w:fldCharType="end"/>
      </w:r>
      <w:r>
        <w:t xml:space="preserve"> utilized a flexible pressure sensor array (400mm x 400mm) placed on the bottom seat cushion to recognize 6 different sitting postures. Ran et al. </w:t>
      </w:r>
      <w:r>
        <w:fldChar w:fldCharType="begin"/>
      </w:r>
      <w:r w:rsidR="00B53457">
        <w:instrText xml:space="preserve"> ADDIN ZOTERO_ITEM CSL_CITATION {"citationID":"g6XQK4ny","properties":{"formattedCitation":"[35]","plainCitation":"[35]","noteIndex":0},"citationItems":[{"id":163,"uris":["http://zotero.org/users/11398818/items/L7KAFSQC"],"itemData":{"id":163,"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schema":"https://github.com/citation-style-language/schema/raw/master/csl-citation.json"} </w:instrText>
      </w:r>
      <w:r>
        <w:fldChar w:fldCharType="separate"/>
      </w:r>
      <w:r w:rsidR="00B53457" w:rsidRPr="00B53457">
        <w:t>[35]</w:t>
      </w:r>
      <w:r>
        <w:fldChar w:fldCharType="end"/>
      </w:r>
      <w:r>
        <w:t xml:space="preserve"> installed a </w:t>
      </w:r>
      <w:r w:rsidRPr="007B65CE">
        <w:t xml:space="preserve">11 × 13 Pressure </w:t>
      </w:r>
      <w:r>
        <w:t xml:space="preserve">Sensor </w:t>
      </w:r>
      <w:r w:rsidRPr="007B65CE">
        <w:t>Array (IMM00014, I-MOTION)</w:t>
      </w:r>
      <w:r>
        <w:t xml:space="preserve"> which communicated with a Raspberry PI computer which achieve a 96.22% classification accuracy using a 5-layer ANN classifier. Ahmad et al. </w:t>
      </w:r>
      <w:r>
        <w:fldChar w:fldCharType="begin"/>
      </w:r>
      <w:r w:rsidR="00B53457">
        <w:instrText xml:space="preserve"> ADDIN ZOTERO_ITEM CSL_CITATION {"citationID":"vBduqYIj","properties":{"formattedCitation":"[36]","plainCitation":"[36]","noteIndex":0},"citationItems":[{"id":105,"uris":["http://zotero.org/groups/5004747/items/N5KK9WGQ"],"itemData":{"id":105,"type":"article-journal","abstract":"This paper presents a posture recognition system aimed at detecting sitting postures of a wheelchair user. The main goals of the proposed system are to identify and inform irregular and improper posture to prevent sitting-related health issues such as pressure ulcers, with the potential that it could also be used for individuals without mobility issues. In the proposed monitoring system, an array of 16 screen printed pressure sensor units was employed to obtain pressure data, which are sampled and processed in real-time using read-out electronics. The posture recognition was performed for four sitting positions: right-, left-, forward- and backward leaning based on k-nearest neighbors (k-NN), support vector machines (SVM), random forest (RF), decision tree (DT) and LightGBM machine learning algorithms. As a result, a posture classification accuracy of up to 99.03 percent can be achieved. Experimental studies illustrate that the system can provide real-time pressure distribution value in the form of a pressure map on a standard PC and also on a raspberry pi system equipped with a touchscreen monitor. The stored pressure distribution data can later be shared with healthcare professionals so that abnormalities in sitting patterns can be identified by employing a post-processing unit. The proposed system could be used for risk assessments related to pressure ulcers. It may be served as a benchmark by recording and identifying individuals’ sitting patterns and the possibility of being realized as a lightweight portable health monitoring device.","container-title":"Sensors","DOI":"10.3390/s21196349","ISSN":"1424-8220","issue":"19","journalAbbreviation":"Sensors","language":"en","page":"6349","source":"DOI.org (Crossref)","title":"A Proposal of Implementation of Sitting Posture Monitoring System for Wheelchair Utilizing Machine Learning Methods","volume":"21","author":[{"family":"Ahmad","given":"Jawad"},{"family":"Sidén","given":"Johan"},{"family":"Andersson","given":"Henrik"}],"issued":{"date-parts":[["2021",9,23]]}}}],"schema":"https://github.com/citation-style-language/schema/raw/master/csl-citation.json"} </w:instrText>
      </w:r>
      <w:r>
        <w:fldChar w:fldCharType="separate"/>
      </w:r>
      <w:r w:rsidR="00B53457" w:rsidRPr="00B53457">
        <w:t>[36]</w:t>
      </w:r>
      <w:r>
        <w:fldChar w:fldCharType="end"/>
      </w:r>
      <w:r>
        <w:t xml:space="preserve"> embedded a 16 screen pressure sensor array, also using a raspberry pi for sitting classification which obtained an high accuracy of 99.03% using </w:t>
      </w:r>
      <w:proofErr w:type="spellStart"/>
      <w:r>
        <w:t>LightGBM</w:t>
      </w:r>
      <w:proofErr w:type="spellEnd"/>
      <w:r>
        <w:t xml:space="preserve"> machine learning algorithm. Wang et al. </w:t>
      </w:r>
      <w:r>
        <w:fldChar w:fldCharType="begin"/>
      </w:r>
      <w:r w:rsidR="00B53457">
        <w:instrText xml:space="preserve"> ADDIN ZOTERO_ITEM CSL_CITATION {"citationID":"rPjymtlO","properties":{"formattedCitation":"[37]","plainCitation":"[37]","noteIndex":0},"citationItems":[{"id":126,"uris":["http://zotero.org/groups/5004747/items/SZ698YAT"],"itemData":{"id":126,"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schema":"https://github.com/citation-style-language/schema/raw/master/csl-citation.json"} </w:instrText>
      </w:r>
      <w:r>
        <w:fldChar w:fldCharType="separate"/>
      </w:r>
      <w:r w:rsidR="00B53457" w:rsidRPr="00B53457">
        <w:t>[37]</w:t>
      </w:r>
      <w:r>
        <w:fldChar w:fldCharType="end"/>
      </w:r>
      <w:r>
        <w:t xml:space="preserve"> developed 2 sets of interconnected sensor sheets which cover both backrest and the seating cushion of the smart sensing chair. Using the SNN classifier, their proposed system could distinguish 15 different sitting postures with an accuracy of 88.52%, which is among the highest number of postures being classified. Finally, Fan et al. </w:t>
      </w:r>
      <w:r>
        <w:fldChar w:fldCharType="begin"/>
      </w:r>
      <w:r w:rsidR="00B53457">
        <w:instrText xml:space="preserve"> ADDIN ZOTERO_ITEM CSL_CITATION {"citationID":"Lsu2glnm","properties":{"formattedCitation":"[38]","plainCitation":"[38]","noteIndex":0},"citationItems":[{"id":220,"uris":["http://zotero.org/users/11398818/items/L4XCYESC"],"itemData":{"id":220,"type":"article-journal","container-title":"Biomedical Signal Processing and Control","DOI":"10.1016/j.bspc.2021.103432","ISSN":"17468094","journalAbbreviation":"Biomedical Signal Processing and Control","language":"en","page":"103432","source":"DOI.org (Crossref)","title":"A deep learning based 2-dimensional hip pressure signals analysis method for sitting posture recognition","volume":"73","author":[{"family":"Fan","given":"Zhe"},{"family":"Hu","given":"Xing"},{"family":"Chen","given":"Wen-Ming"},{"family":"Zhang","given":"Da-Wei"},{"family":"Ma","given":"Xin"}],"issued":{"date-parts":[["2022",3]]}}}],"schema":"https://github.com/citation-style-language/schema/raw/master/csl-citation.json"} </w:instrText>
      </w:r>
      <w:r>
        <w:fldChar w:fldCharType="separate"/>
      </w:r>
      <w:r w:rsidR="00B53457" w:rsidRPr="00B53457">
        <w:t>[38]</w:t>
      </w:r>
      <w:r>
        <w:fldChar w:fldCharType="end"/>
      </w:r>
      <w:r>
        <w:t xml:space="preserve"> also implemented a similar system that analyses the hip pressure, which subsequently achieved an accuracy of 99.82 using CNN.</w:t>
      </w:r>
    </w:p>
    <w:p w14:paraId="6CF0121F" w14:textId="77777777" w:rsidR="00442398" w:rsidRDefault="00442398" w:rsidP="00AF40AD">
      <w:pPr>
        <w:pStyle w:val="MDPI31text"/>
      </w:pPr>
    </w:p>
    <w:p w14:paraId="2B372680" w14:textId="77777777" w:rsidR="00AF40AD" w:rsidRDefault="00AF40AD" w:rsidP="00AF40AD">
      <w:pPr>
        <w:pStyle w:val="MDPI41tablecaption"/>
      </w:pPr>
      <w:r>
        <w:rPr>
          <w:b/>
        </w:rPr>
        <w:t>Table 4</w:t>
      </w:r>
      <w:r w:rsidRPr="00325902">
        <w:rPr>
          <w:b/>
        </w:rPr>
        <w:t>.</w:t>
      </w:r>
      <w:r w:rsidRPr="00325902">
        <w:t xml:space="preserve"> </w:t>
      </w:r>
      <w:r>
        <w:t>Studies using Dense Sensor Array Configuration</w:t>
      </w:r>
    </w:p>
    <w:tbl>
      <w:tblPr>
        <w:tblW w:w="7830"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5132"/>
        <w:gridCol w:w="1410"/>
        <w:gridCol w:w="1288"/>
      </w:tblGrid>
      <w:tr w:rsidR="00AF40AD" w:rsidRPr="00EF08AF" w14:paraId="65CFA1DC" w14:textId="77777777" w:rsidTr="00697308">
        <w:trPr>
          <w:trHeight w:val="301"/>
        </w:trPr>
        <w:tc>
          <w:tcPr>
            <w:tcW w:w="5132" w:type="dxa"/>
            <w:tcBorders>
              <w:bottom w:val="single" w:sz="4" w:space="0" w:color="auto"/>
            </w:tcBorders>
            <w:shd w:val="clear" w:color="auto" w:fill="auto"/>
            <w:vAlign w:val="center"/>
          </w:tcPr>
          <w:p w14:paraId="7DCCB84A" w14:textId="77777777" w:rsidR="00AF40AD" w:rsidRPr="007F7C8C" w:rsidRDefault="00AF40AD" w:rsidP="00697308">
            <w:pPr>
              <w:pStyle w:val="MDPI42tablebody"/>
              <w:spacing w:line="240" w:lineRule="auto"/>
              <w:rPr>
                <w:b/>
                <w:snapToGrid/>
              </w:rPr>
            </w:pPr>
            <w:r>
              <w:rPr>
                <w:b/>
                <w:snapToGrid/>
              </w:rPr>
              <w:t>Sensor</w:t>
            </w:r>
          </w:p>
        </w:tc>
        <w:tc>
          <w:tcPr>
            <w:tcW w:w="1410" w:type="dxa"/>
            <w:tcBorders>
              <w:bottom w:val="single" w:sz="4" w:space="0" w:color="auto"/>
            </w:tcBorders>
            <w:shd w:val="clear" w:color="auto" w:fill="auto"/>
            <w:vAlign w:val="center"/>
          </w:tcPr>
          <w:p w14:paraId="31C6ED23" w14:textId="77777777" w:rsidR="00AF40AD" w:rsidRPr="007F7C8C" w:rsidRDefault="00AF40AD" w:rsidP="00697308">
            <w:pPr>
              <w:pStyle w:val="MDPI42tablebody"/>
              <w:spacing w:line="240" w:lineRule="auto"/>
              <w:rPr>
                <w:b/>
                <w:snapToGrid/>
              </w:rPr>
            </w:pPr>
            <w:r>
              <w:rPr>
                <w:b/>
                <w:snapToGrid/>
              </w:rPr>
              <w:t>Accuracy</w:t>
            </w:r>
          </w:p>
        </w:tc>
        <w:tc>
          <w:tcPr>
            <w:tcW w:w="1288" w:type="dxa"/>
            <w:tcBorders>
              <w:bottom w:val="single" w:sz="4" w:space="0" w:color="auto"/>
            </w:tcBorders>
          </w:tcPr>
          <w:p w14:paraId="3784341A" w14:textId="77777777" w:rsidR="00AF40AD" w:rsidRDefault="00AF40AD" w:rsidP="00697308">
            <w:pPr>
              <w:pStyle w:val="MDPI42tablebody"/>
              <w:spacing w:line="240" w:lineRule="auto"/>
              <w:rPr>
                <w:b/>
                <w:snapToGrid/>
              </w:rPr>
            </w:pPr>
            <w:r>
              <w:rPr>
                <w:b/>
                <w:snapToGrid/>
              </w:rPr>
              <w:t># of Postures</w:t>
            </w:r>
          </w:p>
        </w:tc>
      </w:tr>
      <w:tr w:rsidR="00AF40AD" w:rsidRPr="00EF08AF" w14:paraId="313B0049" w14:textId="77777777" w:rsidTr="00697308">
        <w:trPr>
          <w:trHeight w:val="282"/>
        </w:trPr>
        <w:tc>
          <w:tcPr>
            <w:tcW w:w="5132" w:type="dxa"/>
            <w:shd w:val="clear" w:color="auto" w:fill="auto"/>
            <w:vAlign w:val="center"/>
          </w:tcPr>
          <w:p w14:paraId="69815BA5" w14:textId="18864959" w:rsidR="00AF40AD" w:rsidRPr="00F220D4" w:rsidRDefault="00AF40AD" w:rsidP="00697308">
            <w:pPr>
              <w:pStyle w:val="MDPI42tablebody"/>
              <w:spacing w:line="240" w:lineRule="auto"/>
            </w:pPr>
            <w:r w:rsidRPr="0084148C">
              <w:t>Textile Pressure Sensor Array</w:t>
            </w:r>
            <w:r>
              <w:t xml:space="preserve"> </w:t>
            </w:r>
            <w:r>
              <w:fldChar w:fldCharType="begin"/>
            </w:r>
            <w:r w:rsidR="00B53457">
              <w:instrText xml:space="preserve"> ADDIN ZOTERO_ITEM CSL_CITATION {"citationID":"qUqqwMfX","properties":{"formattedCitation":"[30]","plainCitation":"[30]","noteIndex":0},"citationItems":[{"id":232,"uris":["http://zotero.org/users/11398818/items/ZMS5CAZB"],"itemData":{"id":232,"type":"article-journal","container-title":"IEEE Sensors Journal","DOI":"10.1109/JSEN.2013.2259589","ISSN":"1530-437X, 1558-1748","issue":"10","journalAbbreviation":"IEEE Sensors J.","page":"3926-3934","source":"DOI.org (Crossref)","title":"eCushion: A Textile Pressure Sensor Array Design and Calibration for Sitting Posture Analysis","title-short":"eCushion","volume":"13","author":[{"family":"Xu","given":"Wenyao"},{"family":"Huang","given":"Ming-Chun"},{"family":"Amini","given":"Navid"},{"family":"He","given":"Lei"},{"family":"Sarrafzadeh","given":"Majid"}],"issued":{"date-parts":[["2013",10]]}}}],"schema":"https://github.com/citation-style-language/schema/raw/master/csl-citation.json"} </w:instrText>
            </w:r>
            <w:r>
              <w:fldChar w:fldCharType="separate"/>
            </w:r>
            <w:r w:rsidR="00B53457" w:rsidRPr="00B53457">
              <w:t>[30]</w:t>
            </w:r>
            <w:r>
              <w:fldChar w:fldCharType="end"/>
            </w:r>
          </w:p>
        </w:tc>
        <w:tc>
          <w:tcPr>
            <w:tcW w:w="1410" w:type="dxa"/>
            <w:shd w:val="clear" w:color="auto" w:fill="auto"/>
            <w:vAlign w:val="center"/>
          </w:tcPr>
          <w:p w14:paraId="22A5CA45" w14:textId="77777777" w:rsidR="00AF40AD" w:rsidRPr="00F220D4" w:rsidRDefault="00AF40AD" w:rsidP="00697308">
            <w:pPr>
              <w:pStyle w:val="MDPI42tablebody"/>
              <w:spacing w:line="240" w:lineRule="auto"/>
            </w:pPr>
            <w:r>
              <w:t>85.90%</w:t>
            </w:r>
          </w:p>
        </w:tc>
        <w:tc>
          <w:tcPr>
            <w:tcW w:w="1288" w:type="dxa"/>
          </w:tcPr>
          <w:p w14:paraId="4D4D802C" w14:textId="77777777" w:rsidR="00AF40AD" w:rsidRDefault="00AF40AD" w:rsidP="00697308">
            <w:pPr>
              <w:pStyle w:val="MDPI42tablebody"/>
              <w:spacing w:line="240" w:lineRule="auto"/>
            </w:pPr>
            <w:r>
              <w:t>14</w:t>
            </w:r>
          </w:p>
        </w:tc>
      </w:tr>
      <w:tr w:rsidR="00AF40AD" w:rsidRPr="00EF08AF" w14:paraId="73E1FF2C" w14:textId="77777777" w:rsidTr="00697308">
        <w:trPr>
          <w:trHeight w:val="301"/>
        </w:trPr>
        <w:tc>
          <w:tcPr>
            <w:tcW w:w="5132" w:type="dxa"/>
            <w:shd w:val="clear" w:color="auto" w:fill="auto"/>
            <w:vAlign w:val="center"/>
          </w:tcPr>
          <w:p w14:paraId="3F86C45D" w14:textId="61B10781" w:rsidR="00AF40AD" w:rsidRPr="00F220D4" w:rsidRDefault="00AF40AD" w:rsidP="00697308">
            <w:pPr>
              <w:pStyle w:val="MDPI42tablebody"/>
              <w:spacing w:line="240" w:lineRule="auto"/>
            </w:pPr>
            <w:r w:rsidRPr="00943C10">
              <w:rPr>
                <w:lang w:val="it-IT"/>
                <w:rPrChange w:id="53" w:author="Janusz Kulon" w:date="2024-01-18T12:44:00Z">
                  <w:rPr/>
                </w:rPrChange>
              </w:rPr>
              <w:t>52x44 Piezo-Resistive Sensor Array</w:t>
            </w:r>
            <w:r>
              <w:rPr>
                <w:lang w:val="it-IT"/>
              </w:rPr>
              <w:t xml:space="preserve"> </w:t>
            </w:r>
            <w:r>
              <w:rPr>
                <w:lang w:val="it-IT"/>
              </w:rPr>
              <w:fldChar w:fldCharType="begin"/>
            </w:r>
            <w:r w:rsidR="00B53457">
              <w:rPr>
                <w:lang w:val="it-IT"/>
              </w:rPr>
              <w:instrText xml:space="preserve"> ADDIN ZOTERO_ITEM CSL_CITATION {"citationID":"E3JeuHRS","properties":{"formattedCitation":"[31]","plainCitation":"[31]","noteIndex":0},"citationItems":[{"id":151,"uris":["http://zotero.org/users/11398818/items/IH6ZVDXW"],"itemData":{"id":151,"type":"article-journal","abstract":"&lt;p class=\"1\"&gt;Sitting is a common behavior of human body in daily life. It is found that poor sitting postures can link to pains and other complications for people in literature. In order to avoid the adverse effects of poor sitting behavior, we have developed a highly practical design of smart chair system in this paper, which is able to monitor the sitting behavior of human body accurately and non-invasively. The pressure patterns of eight standardized sitting postures of human subjects were acquired and transmitted to the computer for the automatic sitting posture recognition with the application of artificial neural network classifier. The experimental results showed that it can recognize eight sitting postures of human subjects with high accuracy. The sitting posture monitoring in the developed smart chair system can help or promote people to achieve and maintain healthy sitting behavior, and prevent or reduce the chronic disease caused by poor sitting behavior. These promising results suggested that the presented system is feasible for sitting behavior monitoring, which can find applications in many areas including healthcare services, human-computer interactions and intelligent environment.&lt;/p&gt;","container-title":"KnE Engineering","DOI":"10.18502/keg.v2i2.626","ISSN":"2518-6841","issue":"2","journalAbbreviation":"KEG","page":"274","source":"DOI.org (Crossref)","title":"Smart Chair for Monitoring of Sitting Behavior","volume":"2","author":[{"family":"Huang","given":"Mengjie"},{"family":"Gibson","given":"Ian"},{"family":"Yang","given":"Rui"}],"issued":{"date-parts":[["2017",2,9]]}}}],"schema":"https://github.com/citation-style-language/schema/raw/master/csl-citation.json"} </w:instrText>
            </w:r>
            <w:r>
              <w:rPr>
                <w:lang w:val="it-IT"/>
              </w:rPr>
              <w:fldChar w:fldCharType="separate"/>
            </w:r>
            <w:r w:rsidR="00B53457" w:rsidRPr="00B53457">
              <w:t>[31]</w:t>
            </w:r>
            <w:r>
              <w:rPr>
                <w:lang w:val="it-IT"/>
              </w:rPr>
              <w:fldChar w:fldCharType="end"/>
            </w:r>
          </w:p>
        </w:tc>
        <w:tc>
          <w:tcPr>
            <w:tcW w:w="1410" w:type="dxa"/>
            <w:shd w:val="clear" w:color="auto" w:fill="auto"/>
            <w:vAlign w:val="center"/>
          </w:tcPr>
          <w:p w14:paraId="30280771" w14:textId="77777777" w:rsidR="00AF40AD" w:rsidRPr="00F220D4" w:rsidRDefault="00AF40AD" w:rsidP="00697308">
            <w:pPr>
              <w:pStyle w:val="MDPI42tablebody"/>
              <w:spacing w:line="240" w:lineRule="auto"/>
            </w:pPr>
            <w:r>
              <w:t>92.20%</w:t>
            </w:r>
          </w:p>
        </w:tc>
        <w:tc>
          <w:tcPr>
            <w:tcW w:w="1288" w:type="dxa"/>
          </w:tcPr>
          <w:p w14:paraId="0AB243DC" w14:textId="77777777" w:rsidR="00AF40AD" w:rsidRDefault="00AF40AD" w:rsidP="00697308">
            <w:pPr>
              <w:pStyle w:val="MDPI42tablebody"/>
              <w:spacing w:line="240" w:lineRule="auto"/>
            </w:pPr>
            <w:r>
              <w:t>8</w:t>
            </w:r>
          </w:p>
        </w:tc>
      </w:tr>
      <w:tr w:rsidR="00AF40AD" w:rsidRPr="00EF08AF" w14:paraId="0BD18B26" w14:textId="77777777" w:rsidTr="00697308">
        <w:trPr>
          <w:trHeight w:val="301"/>
        </w:trPr>
        <w:tc>
          <w:tcPr>
            <w:tcW w:w="5132" w:type="dxa"/>
            <w:shd w:val="clear" w:color="auto" w:fill="auto"/>
            <w:vAlign w:val="center"/>
          </w:tcPr>
          <w:p w14:paraId="40073A4A" w14:textId="37DCD608" w:rsidR="00AF40AD" w:rsidRPr="00943C10" w:rsidRDefault="00AF40AD" w:rsidP="00697308">
            <w:pPr>
              <w:pStyle w:val="MDPI42tablebody"/>
              <w:spacing w:line="240" w:lineRule="auto"/>
              <w:rPr>
                <w:lang w:val="it-IT"/>
              </w:rPr>
            </w:pPr>
            <w:r w:rsidRPr="009B0D8E">
              <w:t>Textile Pressure Sensors</w:t>
            </w:r>
            <w:r>
              <w:t xml:space="preserve"> (Woven Fabric) </w:t>
            </w:r>
            <w:r>
              <w:fldChar w:fldCharType="begin"/>
            </w:r>
            <w:r w:rsidR="00B53457">
              <w:instrText xml:space="preserve"> ADDIN ZOTERO_ITEM CSL_CITATION {"citationID":"gZKeEbsz","properties":{"formattedCitation":"[32]","plainCitation":"[32]","noteIndex":0},"citationItems":[{"id":161,"uris":["http://zotero.org/users/11398818/items/JP76KCNB"],"itemData":{"id":161,"type":"article-journal","container-title":"Sensors and Actuators A: Physical","DOI":"10.1016/j.sna.2017.11.054","ISSN":"09244247","journalAbbreviation":"Sensors and Actuators A: Physical","language":"en","page":"394-400","source":"DOI.org (Crossref)","title":"Real-time sitting posture correction system based on highly durable and washable electronic textile pressure sensors","volume":"269","author":[{"family":"Kim","given":"Minjeong"},{"family":"Kim","given":"Hyoungjun"},{"family":"Park","given":"Jinwoo"},{"family":"Jee","given":"Kwang-Koo"},{"family":"Lim","given":"Jung Ah"},{"family":"Park","given":"Min-Chul"}],"issued":{"date-parts":[["2018",1]]}}}],"schema":"https://github.com/citation-style-language/schema/raw/master/csl-citation.json"} </w:instrText>
            </w:r>
            <w:r>
              <w:fldChar w:fldCharType="separate"/>
            </w:r>
            <w:r w:rsidR="00B53457" w:rsidRPr="00B53457">
              <w:t>[32]</w:t>
            </w:r>
            <w:r>
              <w:fldChar w:fldCharType="end"/>
            </w:r>
          </w:p>
        </w:tc>
        <w:tc>
          <w:tcPr>
            <w:tcW w:w="1410" w:type="dxa"/>
            <w:shd w:val="clear" w:color="auto" w:fill="auto"/>
            <w:vAlign w:val="center"/>
          </w:tcPr>
          <w:p w14:paraId="7053F3BC" w14:textId="77777777" w:rsidR="00AF40AD" w:rsidRDefault="00AF40AD" w:rsidP="00697308">
            <w:pPr>
              <w:pStyle w:val="MDPI42tablebody"/>
              <w:spacing w:line="240" w:lineRule="auto"/>
            </w:pPr>
            <w:r>
              <w:t>-</w:t>
            </w:r>
          </w:p>
        </w:tc>
        <w:tc>
          <w:tcPr>
            <w:tcW w:w="1288" w:type="dxa"/>
          </w:tcPr>
          <w:p w14:paraId="5FBA5EBE" w14:textId="77777777" w:rsidR="00AF40AD" w:rsidRDefault="00AF40AD" w:rsidP="00697308">
            <w:pPr>
              <w:pStyle w:val="MDPI42tablebody"/>
              <w:spacing w:line="240" w:lineRule="auto"/>
            </w:pPr>
            <w:r>
              <w:t>7</w:t>
            </w:r>
          </w:p>
        </w:tc>
      </w:tr>
      <w:tr w:rsidR="00AF40AD" w:rsidRPr="00EF08AF" w14:paraId="216637A0" w14:textId="77777777" w:rsidTr="00697308">
        <w:trPr>
          <w:trHeight w:val="301"/>
        </w:trPr>
        <w:tc>
          <w:tcPr>
            <w:tcW w:w="5132" w:type="dxa"/>
            <w:shd w:val="clear" w:color="auto" w:fill="auto"/>
            <w:vAlign w:val="center"/>
          </w:tcPr>
          <w:p w14:paraId="00D3E868" w14:textId="2305059D" w:rsidR="00AF40AD" w:rsidRPr="00D73B4F" w:rsidRDefault="00AF40AD" w:rsidP="00697308">
            <w:pPr>
              <w:pStyle w:val="MDPI42tablebody"/>
              <w:spacing w:line="240" w:lineRule="auto"/>
              <w:rPr>
                <w:lang w:val="it-IT"/>
              </w:rPr>
            </w:pPr>
            <w:r w:rsidRPr="00D73B4F">
              <w:rPr>
                <w:lang w:val="it-IT"/>
              </w:rPr>
              <w:t>8x8 Pressure Mat Sensor</w:t>
            </w:r>
            <w:r>
              <w:rPr>
                <w:lang w:val="it-IT"/>
              </w:rPr>
              <w:t xml:space="preserve"> </w:t>
            </w:r>
            <w:r>
              <w:fldChar w:fldCharType="begin"/>
            </w:r>
            <w:r w:rsidR="00B53457">
              <w:instrText xml:space="preserve"> ADDIN ZOTERO_ITEM CSL_CITATION {"citationID":"SRgAzMXS","properties":{"formattedCitation":"[33]","plainCitation":"[33]","noteIndex":0},"citationItems":[{"id":214,"uris":["http://zotero.org/users/11398818/items/SBMQ83RY"],"itemData":{"id":214,"type":"article-journal","abstract":"Sitting on a chair in an awkward posture or sitting for a long period of time is a risk factor for musculoskeletal disorders. A postural habit that has been formed cannot be changed easily. It is important to form a proper postural habit from childhood as the lumbar disease during childhood caused by their improper posture is most likely to recur. Thus, there is a need for a monitoring system that classifies children’s sitting postures. The purpose of this paper is to develop a system for classifying sitting postures for children using machine learning algorithms. The convolutional neural network (CNN) algorithm was used in addition to the conventional algorithms: Naïve Bayes classifier (NB), decision tree (DT), neural network (NN), multinomial logistic regression (MLR), and support vector machine (SVM). To collect data for classifying sitting postures, a sensing cushion was developed by mounting a pressure sensor mat (8 × 8) inside children’s chair seat cushion. Ten children participated, and sensor data was collected by taking a static posture for the five prescribed postures. The accuracy of CNN was found to be the highest as compared with those of the other algorithms. It is expected that the comprehensive posture monitoring system would be established through future research on enhancing the classification algorithm and providing an effective feedback system.","container-title":"Applied Sciences","DOI":"10.3390/app8081280","ISSN":"2076-3417","issue":"8","journalAbbreviation":"Applied Sciences","language":"en","page":"1280","source":"DOI.org (Crossref)","title":"Classification of Children’s Sitting Postures Using Machine Learning Algorithms","volume":"8","author":[{"family":"Kim","given":"Yong"},{"family":"Son","given":"Youngdoo"},{"family":"Kim","given":"Wonjoon"},{"family":"Jin","given":"Byungki"},{"family":"Yun","given":"Myung"}],"issued":{"date-parts":[["2018",8,1]]}}}],"schema":"https://github.com/citation-style-language/schema/raw/master/csl-citation.json"} </w:instrText>
            </w:r>
            <w:r>
              <w:fldChar w:fldCharType="separate"/>
            </w:r>
            <w:r w:rsidR="00B53457" w:rsidRPr="00B53457">
              <w:t>[33]</w:t>
            </w:r>
            <w:r>
              <w:fldChar w:fldCharType="end"/>
            </w:r>
          </w:p>
        </w:tc>
        <w:tc>
          <w:tcPr>
            <w:tcW w:w="1410" w:type="dxa"/>
            <w:shd w:val="clear" w:color="auto" w:fill="auto"/>
            <w:vAlign w:val="center"/>
          </w:tcPr>
          <w:p w14:paraId="5C8788B7" w14:textId="77777777" w:rsidR="00AF40AD" w:rsidRDefault="00AF40AD" w:rsidP="00697308">
            <w:pPr>
              <w:pStyle w:val="MDPI42tablebody"/>
              <w:spacing w:line="240" w:lineRule="auto"/>
            </w:pPr>
            <w:r>
              <w:t>95.30%</w:t>
            </w:r>
          </w:p>
        </w:tc>
        <w:tc>
          <w:tcPr>
            <w:tcW w:w="1288" w:type="dxa"/>
          </w:tcPr>
          <w:p w14:paraId="5694B164" w14:textId="77777777" w:rsidR="00AF40AD" w:rsidRDefault="00AF40AD" w:rsidP="00697308">
            <w:pPr>
              <w:pStyle w:val="MDPI42tablebody"/>
              <w:spacing w:line="240" w:lineRule="auto"/>
            </w:pPr>
            <w:r>
              <w:t>5</w:t>
            </w:r>
          </w:p>
        </w:tc>
      </w:tr>
      <w:tr w:rsidR="00AF40AD" w:rsidRPr="00EF08AF" w14:paraId="1142FD8B" w14:textId="77777777" w:rsidTr="00697308">
        <w:trPr>
          <w:trHeight w:val="301"/>
        </w:trPr>
        <w:tc>
          <w:tcPr>
            <w:tcW w:w="5132" w:type="dxa"/>
            <w:shd w:val="clear" w:color="auto" w:fill="auto"/>
            <w:vAlign w:val="center"/>
          </w:tcPr>
          <w:p w14:paraId="6970B6FC" w14:textId="48AEFC96" w:rsidR="00AF40AD" w:rsidRPr="00D73B4F" w:rsidRDefault="00AF40AD" w:rsidP="00697308">
            <w:pPr>
              <w:pStyle w:val="MDPI42tablebody"/>
              <w:spacing w:line="240" w:lineRule="auto"/>
              <w:rPr>
                <w:lang w:val="it-IT"/>
              </w:rPr>
            </w:pPr>
            <w:r w:rsidRPr="00D73B4F">
              <w:rPr>
                <w:lang w:val="it-IT"/>
              </w:rPr>
              <w:t>400mm x 400mm Flexible Array Pressure Sensor</w:t>
            </w:r>
            <w:r>
              <w:rPr>
                <w:lang w:val="it-IT"/>
              </w:rPr>
              <w:t xml:space="preserve"> </w:t>
            </w:r>
            <w:r>
              <w:fldChar w:fldCharType="begin"/>
            </w:r>
            <w:r w:rsidR="00B53457">
              <w:instrText xml:space="preserve"> ADDIN ZOTERO_ITEM CSL_CITATION {"citationID":"BNnUMXYr","properties":{"formattedCitation":"[34]","plainCitation":"[34]","noteIndex":0},"citationItems":[{"id":143,"uris":["http://zotero.org/users/11398818/items/6LWNY69L"],"itemData":{"id":143,"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schema":"https://github.com/citation-style-language/schema/raw/master/csl-citation.json"} </w:instrText>
            </w:r>
            <w:r>
              <w:fldChar w:fldCharType="separate"/>
            </w:r>
            <w:r w:rsidR="00B53457" w:rsidRPr="00B53457">
              <w:t>[34]</w:t>
            </w:r>
            <w:r>
              <w:fldChar w:fldCharType="end"/>
            </w:r>
          </w:p>
        </w:tc>
        <w:tc>
          <w:tcPr>
            <w:tcW w:w="1410" w:type="dxa"/>
            <w:shd w:val="clear" w:color="auto" w:fill="auto"/>
            <w:vAlign w:val="center"/>
          </w:tcPr>
          <w:p w14:paraId="2428D4CA" w14:textId="77777777" w:rsidR="00AF40AD" w:rsidRDefault="00AF40AD" w:rsidP="00697308">
            <w:pPr>
              <w:pStyle w:val="MDPI42tablebody"/>
              <w:spacing w:line="240" w:lineRule="auto"/>
            </w:pPr>
            <w:r>
              <w:t>95.67%</w:t>
            </w:r>
          </w:p>
        </w:tc>
        <w:tc>
          <w:tcPr>
            <w:tcW w:w="1288" w:type="dxa"/>
          </w:tcPr>
          <w:p w14:paraId="4D780ACB" w14:textId="77777777" w:rsidR="00AF40AD" w:rsidRDefault="00AF40AD" w:rsidP="00697308">
            <w:pPr>
              <w:pStyle w:val="MDPI42tablebody"/>
              <w:spacing w:line="240" w:lineRule="auto"/>
            </w:pPr>
            <w:r>
              <w:t>6</w:t>
            </w:r>
          </w:p>
        </w:tc>
      </w:tr>
      <w:tr w:rsidR="00AF40AD" w:rsidRPr="00EF08AF" w14:paraId="06F73947" w14:textId="77777777" w:rsidTr="00697308">
        <w:trPr>
          <w:trHeight w:val="301"/>
        </w:trPr>
        <w:tc>
          <w:tcPr>
            <w:tcW w:w="5132" w:type="dxa"/>
            <w:shd w:val="clear" w:color="auto" w:fill="auto"/>
            <w:vAlign w:val="center"/>
          </w:tcPr>
          <w:p w14:paraId="52057145" w14:textId="674B73AD" w:rsidR="00AF40AD" w:rsidRPr="00D73B4F" w:rsidRDefault="00AF40AD" w:rsidP="00697308">
            <w:pPr>
              <w:pStyle w:val="MDPI42tablebody"/>
              <w:spacing w:line="240" w:lineRule="auto"/>
              <w:rPr>
                <w:lang w:val="it-IT"/>
              </w:rPr>
            </w:pPr>
            <w:r w:rsidRPr="00585CE4">
              <w:rPr>
                <w:lang w:val="it-IT"/>
              </w:rPr>
              <w:t>11 × 13 Pressure Array (IMM00014, I-MOTION)</w:t>
            </w:r>
            <w:r>
              <w:rPr>
                <w:lang w:val="it-IT"/>
              </w:rPr>
              <w:t xml:space="preserve"> </w:t>
            </w:r>
            <w:r>
              <w:fldChar w:fldCharType="begin"/>
            </w:r>
            <w:r w:rsidR="00B53457">
              <w:instrText xml:space="preserve"> ADDIN ZOTERO_ITEM CSL_CITATION {"citationID":"dWLOO0lR","properties":{"formattedCitation":"[35]","plainCitation":"[35]","noteIndex":0},"citationItems":[{"id":163,"uris":["http://zotero.org/users/11398818/items/L7KAFSQC"],"itemData":{"id":163,"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schema":"https://github.com/citation-style-language/schema/raw/master/csl-citation.json"} </w:instrText>
            </w:r>
            <w:r>
              <w:fldChar w:fldCharType="separate"/>
            </w:r>
            <w:r w:rsidR="00B53457" w:rsidRPr="00B53457">
              <w:t>[35]</w:t>
            </w:r>
            <w:r>
              <w:fldChar w:fldCharType="end"/>
            </w:r>
          </w:p>
        </w:tc>
        <w:tc>
          <w:tcPr>
            <w:tcW w:w="1410" w:type="dxa"/>
            <w:shd w:val="clear" w:color="auto" w:fill="auto"/>
            <w:vAlign w:val="center"/>
          </w:tcPr>
          <w:p w14:paraId="35D7519D" w14:textId="77777777" w:rsidR="00AF40AD" w:rsidRDefault="00AF40AD" w:rsidP="00697308">
            <w:pPr>
              <w:pStyle w:val="MDPI42tablebody"/>
              <w:spacing w:line="240" w:lineRule="auto"/>
            </w:pPr>
            <w:r>
              <w:t>97.07%</w:t>
            </w:r>
          </w:p>
        </w:tc>
        <w:tc>
          <w:tcPr>
            <w:tcW w:w="1288" w:type="dxa"/>
          </w:tcPr>
          <w:p w14:paraId="2062BCF1" w14:textId="77777777" w:rsidR="00AF40AD" w:rsidRDefault="00AF40AD" w:rsidP="00697308">
            <w:pPr>
              <w:pStyle w:val="MDPI42tablebody"/>
              <w:spacing w:line="240" w:lineRule="auto"/>
            </w:pPr>
            <w:r>
              <w:t>7</w:t>
            </w:r>
          </w:p>
        </w:tc>
      </w:tr>
      <w:tr w:rsidR="00AF40AD" w:rsidRPr="00EF08AF" w14:paraId="4BFDFC99" w14:textId="77777777" w:rsidTr="00697308">
        <w:trPr>
          <w:trHeight w:val="301"/>
        </w:trPr>
        <w:tc>
          <w:tcPr>
            <w:tcW w:w="5132" w:type="dxa"/>
            <w:shd w:val="clear" w:color="auto" w:fill="auto"/>
            <w:vAlign w:val="center"/>
          </w:tcPr>
          <w:p w14:paraId="555D1675" w14:textId="49FB3E1F" w:rsidR="00AF40AD" w:rsidRPr="00585CE4" w:rsidRDefault="00AF40AD" w:rsidP="00697308">
            <w:pPr>
              <w:pStyle w:val="MDPI42tablebody"/>
              <w:spacing w:line="240" w:lineRule="auto"/>
              <w:rPr>
                <w:lang w:val="it-IT"/>
              </w:rPr>
            </w:pPr>
            <w:r w:rsidRPr="009A7014">
              <w:rPr>
                <w:lang w:val="it-IT"/>
              </w:rPr>
              <w:t>Screen Printed Pressure sensor units (16 Array)</w:t>
            </w:r>
            <w:r>
              <w:rPr>
                <w:lang w:val="it-IT"/>
              </w:rPr>
              <w:t xml:space="preserve"> </w:t>
            </w:r>
            <w:r>
              <w:fldChar w:fldCharType="begin"/>
            </w:r>
            <w:r w:rsidR="00B53457">
              <w:instrText xml:space="preserve"> ADDIN ZOTERO_ITEM CSL_CITATION {"citationID":"bUMa0g88","properties":{"formattedCitation":"[36]","plainCitation":"[36]","noteIndex":0},"citationItems":[{"id":105,"uris":["http://zotero.org/groups/5004747/items/N5KK9WGQ"],"itemData":{"id":105,"type":"article-journal","abstract":"This paper presents a posture recognition system aimed at detecting sitting postures of a wheelchair user. The main goals of the proposed system are to identify and inform irregular and improper posture to prevent sitting-related health issues such as pressure ulcers, with the potential that it could also be used for individuals without mobility issues. In the proposed monitoring system, an array of 16 screen printed pressure sensor units was employed to obtain pressure data, which are sampled and processed in real-time using read-out electronics. The posture recognition was performed for four sitting positions: right-, left-, forward- and backward leaning based on k-nearest neighbors (k-NN), support vector machines (SVM), random forest (RF), decision tree (DT) and LightGBM machine learning algorithms. As a result, a posture classification accuracy of up to 99.03 percent can be achieved. Experimental studies illustrate that the system can provide real-time pressure distribution value in the form of a pressure map on a standard PC and also on a raspberry pi system equipped with a touchscreen monitor. The stored pressure distribution data can later be shared with healthcare professionals so that abnormalities in sitting patterns can be identified by employing a post-processing unit. The proposed system could be used for risk assessments related to pressure ulcers. It may be served as a benchmark by recording and identifying individuals’ sitting patterns and the possibility of being realized as a lightweight portable health monitoring device.","container-title":"Sensors","DOI":"10.3390/s21196349","ISSN":"1424-8220","issue":"19","journalAbbreviation":"Sensors","language":"en","page":"6349","source":"DOI.org (Crossref)","title":"A Proposal of Implementation of Sitting Posture Monitoring System for Wheelchair Utilizing Machine Learning Methods","volume":"21","author":[{"family":"Ahmad","given":"Jawad"},{"family":"Sidén","given":"Johan"},{"family":"Andersson","given":"Henrik"}],"issued":{"date-parts":[["2021",9,23]]}}}],"schema":"https://github.com/citation-style-language/schema/raw/master/csl-citation.json"} </w:instrText>
            </w:r>
            <w:r>
              <w:fldChar w:fldCharType="separate"/>
            </w:r>
            <w:r w:rsidR="00B53457" w:rsidRPr="00B53457">
              <w:t>[36]</w:t>
            </w:r>
            <w:r>
              <w:fldChar w:fldCharType="end"/>
            </w:r>
          </w:p>
        </w:tc>
        <w:tc>
          <w:tcPr>
            <w:tcW w:w="1410" w:type="dxa"/>
            <w:shd w:val="clear" w:color="auto" w:fill="auto"/>
            <w:vAlign w:val="center"/>
          </w:tcPr>
          <w:p w14:paraId="6F337326" w14:textId="77777777" w:rsidR="00AF40AD" w:rsidRDefault="00AF40AD" w:rsidP="00697308">
            <w:pPr>
              <w:pStyle w:val="MDPI42tablebody"/>
              <w:spacing w:line="240" w:lineRule="auto"/>
            </w:pPr>
            <w:r>
              <w:t>99.03%</w:t>
            </w:r>
          </w:p>
        </w:tc>
        <w:tc>
          <w:tcPr>
            <w:tcW w:w="1288" w:type="dxa"/>
          </w:tcPr>
          <w:p w14:paraId="23D5612F" w14:textId="77777777" w:rsidR="00AF40AD" w:rsidRDefault="00AF40AD" w:rsidP="00697308">
            <w:pPr>
              <w:pStyle w:val="MDPI42tablebody"/>
              <w:spacing w:line="240" w:lineRule="auto"/>
            </w:pPr>
            <w:r>
              <w:t>4</w:t>
            </w:r>
          </w:p>
        </w:tc>
      </w:tr>
      <w:tr w:rsidR="00AF40AD" w:rsidRPr="00EF08AF" w14:paraId="27D02F21" w14:textId="77777777" w:rsidTr="00697308">
        <w:trPr>
          <w:trHeight w:val="301"/>
        </w:trPr>
        <w:tc>
          <w:tcPr>
            <w:tcW w:w="5132" w:type="dxa"/>
            <w:shd w:val="clear" w:color="auto" w:fill="auto"/>
            <w:vAlign w:val="center"/>
          </w:tcPr>
          <w:p w14:paraId="69D06015" w14:textId="15B25A8C" w:rsidR="00AF40AD" w:rsidRPr="009A7014" w:rsidRDefault="00AF40AD" w:rsidP="00697308">
            <w:pPr>
              <w:pStyle w:val="MDPI42tablebody"/>
              <w:spacing w:line="240" w:lineRule="auto"/>
              <w:rPr>
                <w:lang w:val="it-IT"/>
              </w:rPr>
            </w:pPr>
            <w:r w:rsidRPr="009A7014">
              <w:rPr>
                <w:lang w:val="it-IT"/>
              </w:rPr>
              <w:t>2 Pressure Sensors Array (FSR)</w:t>
            </w:r>
            <w:r>
              <w:rPr>
                <w:lang w:val="it-IT"/>
              </w:rPr>
              <w:t xml:space="preserve"> </w:t>
            </w:r>
            <w:r>
              <w:fldChar w:fldCharType="begin"/>
            </w:r>
            <w:r w:rsidR="00B53457">
              <w:instrText xml:space="preserve"> ADDIN ZOTERO_ITEM CSL_CITATION {"citationID":"MJaKl07D","properties":{"formattedCitation":"[37]","plainCitation":"[37]","noteIndex":0},"citationItems":[{"id":126,"uris":["http://zotero.org/groups/5004747/items/SZ698YAT"],"itemData":{"id":126,"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schema":"https://github.com/citation-style-language/schema/raw/master/csl-citation.json"} </w:instrText>
            </w:r>
            <w:r>
              <w:fldChar w:fldCharType="separate"/>
            </w:r>
            <w:r w:rsidR="00B53457" w:rsidRPr="00B53457">
              <w:t>[37]</w:t>
            </w:r>
            <w:r>
              <w:fldChar w:fldCharType="end"/>
            </w:r>
          </w:p>
        </w:tc>
        <w:tc>
          <w:tcPr>
            <w:tcW w:w="1410" w:type="dxa"/>
            <w:shd w:val="clear" w:color="auto" w:fill="auto"/>
            <w:vAlign w:val="center"/>
          </w:tcPr>
          <w:p w14:paraId="7A02F20C" w14:textId="77777777" w:rsidR="00AF40AD" w:rsidRDefault="00AF40AD" w:rsidP="00697308">
            <w:pPr>
              <w:pStyle w:val="MDPI42tablebody"/>
              <w:spacing w:line="240" w:lineRule="auto"/>
            </w:pPr>
            <w:r>
              <w:t>88.52%</w:t>
            </w:r>
          </w:p>
        </w:tc>
        <w:tc>
          <w:tcPr>
            <w:tcW w:w="1288" w:type="dxa"/>
          </w:tcPr>
          <w:p w14:paraId="5E0CB031" w14:textId="77777777" w:rsidR="00AF40AD" w:rsidRDefault="00AF40AD" w:rsidP="00697308">
            <w:pPr>
              <w:pStyle w:val="MDPI42tablebody"/>
              <w:spacing w:line="240" w:lineRule="auto"/>
            </w:pPr>
            <w:r>
              <w:t>15</w:t>
            </w:r>
          </w:p>
        </w:tc>
      </w:tr>
      <w:tr w:rsidR="00AF40AD" w:rsidRPr="00EF08AF" w14:paraId="6E630FE0" w14:textId="77777777" w:rsidTr="00697308">
        <w:trPr>
          <w:trHeight w:val="301"/>
        </w:trPr>
        <w:tc>
          <w:tcPr>
            <w:tcW w:w="5132" w:type="dxa"/>
            <w:shd w:val="clear" w:color="auto" w:fill="auto"/>
            <w:vAlign w:val="center"/>
          </w:tcPr>
          <w:p w14:paraId="78ACCAF8" w14:textId="1375DDCF" w:rsidR="00AF40AD" w:rsidRPr="009A7014" w:rsidRDefault="00AF40AD" w:rsidP="00697308">
            <w:pPr>
              <w:pStyle w:val="MDPI42tablebody"/>
              <w:spacing w:line="240" w:lineRule="auto"/>
              <w:rPr>
                <w:lang w:val="it-IT"/>
              </w:rPr>
            </w:pPr>
            <w:r w:rsidRPr="009A7014">
              <w:rPr>
                <w:lang w:val="it-IT"/>
              </w:rPr>
              <w:t>44 × 52 Pressure Sensor Array</w:t>
            </w:r>
            <w:r>
              <w:rPr>
                <w:lang w:val="it-IT"/>
              </w:rPr>
              <w:t xml:space="preserve"> </w:t>
            </w:r>
            <w:r>
              <w:fldChar w:fldCharType="begin"/>
            </w:r>
            <w:r w:rsidR="00B53457">
              <w:instrText xml:space="preserve"> ADDIN ZOTERO_ITEM CSL_CITATION {"citationID":"5zplmuNL","properties":{"formattedCitation":"[38]","plainCitation":"[38]","noteIndex":0},"citationItems":[{"id":220,"uris":["http://zotero.org/users/11398818/items/L4XCYESC"],"itemData":{"id":220,"type":"article-journal","container-title":"Biomedical Signal Processing and Control","DOI":"10.1016/j.bspc.2021.103432","ISSN":"17468094","journalAbbreviation":"Biomedical Signal Processing and Control","language":"en","page":"103432","source":"DOI.org (Crossref)","title":"A deep learning based 2-dimensional hip pressure signals analysis method for sitting posture recognition","volume":"73","author":[{"family":"Fan","given":"Zhe"},{"family":"Hu","given":"Xing"},{"family":"Chen","given":"Wen-Ming"},{"family":"Zhang","given":"Da-Wei"},{"family":"Ma","given":"Xin"}],"issued":{"date-parts":[["2022",3]]}}}],"schema":"https://github.com/citation-style-language/schema/raw/master/csl-citation.json"} </w:instrText>
            </w:r>
            <w:r>
              <w:fldChar w:fldCharType="separate"/>
            </w:r>
            <w:r w:rsidR="00B53457" w:rsidRPr="00B53457">
              <w:t>[38]</w:t>
            </w:r>
            <w:r>
              <w:fldChar w:fldCharType="end"/>
            </w:r>
          </w:p>
        </w:tc>
        <w:tc>
          <w:tcPr>
            <w:tcW w:w="1410" w:type="dxa"/>
            <w:shd w:val="clear" w:color="auto" w:fill="auto"/>
            <w:vAlign w:val="center"/>
          </w:tcPr>
          <w:p w14:paraId="17F37EF6" w14:textId="77777777" w:rsidR="00AF40AD" w:rsidRDefault="00AF40AD" w:rsidP="00697308">
            <w:pPr>
              <w:pStyle w:val="MDPI42tablebody"/>
              <w:spacing w:line="240" w:lineRule="auto"/>
            </w:pPr>
            <w:r>
              <w:t>99.82%</w:t>
            </w:r>
          </w:p>
        </w:tc>
        <w:tc>
          <w:tcPr>
            <w:tcW w:w="1288" w:type="dxa"/>
          </w:tcPr>
          <w:p w14:paraId="735A6860" w14:textId="77777777" w:rsidR="00AF40AD" w:rsidRDefault="00AF40AD" w:rsidP="00697308">
            <w:pPr>
              <w:pStyle w:val="MDPI42tablebody"/>
              <w:spacing w:line="240" w:lineRule="auto"/>
            </w:pPr>
            <w:r>
              <w:t>5</w:t>
            </w:r>
          </w:p>
        </w:tc>
      </w:tr>
    </w:tbl>
    <w:p w14:paraId="2FA58570" w14:textId="77777777" w:rsidR="00406786" w:rsidRDefault="00406786" w:rsidP="00AF40AD">
      <w:pPr>
        <w:pStyle w:val="MDPI31text"/>
        <w:ind w:left="0" w:firstLine="0"/>
      </w:pPr>
    </w:p>
    <w:p w14:paraId="6964FEE1" w14:textId="4CD2020D" w:rsidR="00AF40AD" w:rsidRDefault="00000000" w:rsidP="00406786">
      <w:pPr>
        <w:pStyle w:val="MDPI31text"/>
        <w:ind w:left="0" w:firstLine="0"/>
      </w:pPr>
      <w:r>
        <w:rPr>
          <w:noProof/>
        </w:rPr>
        <w:pict w14:anchorId="78FC9612">
          <v:rect id="Ink 56" o:spid="_x0000_s2058" style="position:absolute;left:0;text-align:left;margin-left:591.95pt;margin-top:-30.75pt;width:138.8pt;height:91.55pt;z-index:251658240;visibility:visible;mso-wrap-style:square;mso-wrap-distance-left:9pt;mso-wrap-distance-top:0;mso-wrap-distance-right:9pt;mso-wrap-distance-bottom:0;mso-position-horizontal:absolute;mso-position-horizontal-relative:text;mso-position-vertical:absolute;mso-position-vertical-relative:text" filled="f" strokecolor="#e71224" strokeweight=".5mm">
            <v:stroke endcap="round"/>
            <v:path shadowok="f" o:extrusionok="f" fillok="f" insetpenok="f"/>
            <o:lock v:ext="edit" rotation="t" aspectratio="t" verticies="t" text="t" shapetype="t"/>
            <o:ink i="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" annotation="t"/>
          </v:rect>
        </w:pict>
      </w:r>
    </w:p>
    <w:p w14:paraId="6292FD57" w14:textId="63A07FCA" w:rsidR="00AF40AD" w:rsidRDefault="00AF40AD" w:rsidP="00CC5252">
      <w:pPr>
        <w:pStyle w:val="MDPI23heading3"/>
        <w:numPr>
          <w:ilvl w:val="2"/>
          <w:numId w:val="34"/>
        </w:numPr>
      </w:pPr>
      <w:r>
        <w:lastRenderedPageBreak/>
        <w:t>Sparse Sensor Array</w:t>
      </w:r>
    </w:p>
    <w:p w14:paraId="3C0DD942" w14:textId="75EA073F" w:rsidR="00AF40AD" w:rsidRDefault="00AF40AD" w:rsidP="00AF40AD">
      <w:pPr>
        <w:pStyle w:val="MDPI31text"/>
      </w:pPr>
      <w:r>
        <w:t xml:space="preserve">Mutlu et al. in 2007 [10] integrated 19 different FSRs into the seating cushion and used the Simple Logistic Regression ML algorithm to achieve 78% accuracy in classifying 10 different postures. Tsai et al. [11] used 13 pressure sensors to classify 10 sitting postures and was able to achieve an accuracy of 99.10% using the SVM ML algorithm. </w:t>
      </w:r>
      <w:proofErr w:type="spellStart"/>
      <w:r>
        <w:t>Aminosharieh</w:t>
      </w:r>
      <w:proofErr w:type="spellEnd"/>
      <w:r>
        <w:t xml:space="preserve"> Najafi et al. [12] applied 8 sensors (4 on the seating cushion and 4 on the back rest) and used EMN algorithm to classify 8 sitting posture and achieved an accuracy of 91.68%. In addition to this, there was a Desktop Graphical User Interface (GUI) application which displayed the senor reading in real-time. </w:t>
      </w:r>
      <w:r w:rsidRPr="0030701D">
        <w:t>Luna-</w:t>
      </w:r>
      <w:proofErr w:type="spellStart"/>
      <w:r w:rsidRPr="0030701D">
        <w:t>Perejón</w:t>
      </w:r>
      <w:proofErr w:type="spellEnd"/>
      <w:r w:rsidRPr="0030701D">
        <w:t xml:space="preserve"> et al.</w:t>
      </w:r>
      <w:r>
        <w:t xml:space="preserve"> </w:t>
      </w:r>
      <w:r>
        <w:fldChar w:fldCharType="begin"/>
      </w:r>
      <w:r w:rsidR="00B53457">
        <w:instrText xml:space="preserve"> ADDIN ZOTERO_ITEM CSL_CITATION {"citationID":"CEdhkYZp","properties":{"formattedCitation":"[39]","plainCitation":"[39]","noteIndex":0},"citationItems":[{"id":216,"uris":["http://zotero.org/users/11398818/items/AU67EL3E"],"itemData":{"id":216,"type":"article-journal","abstract":"Nowadays, the percentage of time that the population spends sitting has increased substantially due to the use of computers as the main tool for work or leisure and the increase in jobs with a high office workload. As a consequence, it is common to suffer musculoskeletal pain, mainly in the back, which can lead to both temporary and chronic damage. This pain is related to holding a posture during a prolonged period of sitting, usually in front of a computer. This work presents a IoT posture monitoring system while sitting. The system consists of a device equipped with Force Sensitive Resistors (FSR) that, placed on a chair seat, detects the points where the user exerts pressure when sitting. The system is complemented with a Machine Learning model based on Artificial Neural Networks, which was trained to recognize the neutral correct posture as well as the six most frequent postures that involve risk of damage to the locomotor system. In this study, data was collected from 12 participants for each of the seven positions considered, using the developed sensing device. Several neural network models were trained and evaluated in order to improve the classification effectiveness. Hold-Out technique was used to guide the training and evaluation process. The results achieved a mean accuracy of 81% by means of a model consisting of two hidden layers of 128 neurons each. These results demonstrate that is feasible to distinguish different sitting postures using few sensors allocated in the surface of a seat, which implies lower costs and less complexity of the system.","container-title":"Electronics","DOI":"10.3390/electronics10151825","ISSN":"2079-9292","issue":"15","journalAbbreviation":"Electronics","language":"en","page":"1825","source":"DOI.org (Crossref)","title":"IoT Device for Sitting Posture Classification Using Artificial Neural Networks","volume":"10","author":[{"family":"Luna-Perejón","given":"Francisco"},{"family":"Montes-Sánchez","given":"Juan Manuel"},{"family":"Durán-López","given":"Lourdes"},{"family":"Vazquez-Baeza","given":"Alberto"},{"family":"Beasley-Bohórquez","given":"Isabel"},{"family":"Sevillano-Ramos","given":"José L."}],"issued":{"date-parts":[["2021",7,29]]}}}],"schema":"https://github.com/citation-style-language/schema/raw/master/csl-citation.json"} </w:instrText>
      </w:r>
      <w:r>
        <w:fldChar w:fldCharType="separate"/>
      </w:r>
      <w:r w:rsidR="00B53457" w:rsidRPr="00B53457">
        <w:t>[39]</w:t>
      </w:r>
      <w:r>
        <w:fldChar w:fldCharType="end"/>
      </w:r>
      <w:r>
        <w:t xml:space="preserve"> added 6 sensors which was placed on the seating cushion and resulted in an 81.5% classification accuracy using SOM (ISOM-SPR) ML algorithm.</w:t>
      </w:r>
    </w:p>
    <w:p w14:paraId="7A548CF8" w14:textId="77777777" w:rsidR="00AF40AD" w:rsidRDefault="00AF40AD" w:rsidP="00AF40AD">
      <w:pPr>
        <w:pStyle w:val="MDPI41tablecaption"/>
      </w:pPr>
      <w:r>
        <w:rPr>
          <w:b/>
        </w:rPr>
        <w:t>Table 5</w:t>
      </w:r>
      <w:r w:rsidRPr="00325902">
        <w:rPr>
          <w:b/>
        </w:rPr>
        <w:t>.</w:t>
      </w:r>
      <w:r w:rsidRPr="00325902">
        <w:t xml:space="preserve"> </w:t>
      </w:r>
      <w:r>
        <w:t>Studies using sparse Sensor Array Configuration</w:t>
      </w:r>
    </w:p>
    <w:tbl>
      <w:tblPr>
        <w:tblW w:w="7897"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5721"/>
        <w:gridCol w:w="998"/>
        <w:gridCol w:w="1178"/>
      </w:tblGrid>
      <w:tr w:rsidR="00AF40AD" w:rsidRPr="00EF08AF" w14:paraId="5C10A38B" w14:textId="77777777" w:rsidTr="00697308">
        <w:trPr>
          <w:trHeight w:val="305"/>
        </w:trPr>
        <w:tc>
          <w:tcPr>
            <w:tcW w:w="5721" w:type="dxa"/>
            <w:tcBorders>
              <w:bottom w:val="single" w:sz="4" w:space="0" w:color="auto"/>
            </w:tcBorders>
            <w:shd w:val="clear" w:color="auto" w:fill="auto"/>
            <w:vAlign w:val="center"/>
          </w:tcPr>
          <w:p w14:paraId="18B0F7B0" w14:textId="77777777" w:rsidR="00AF40AD" w:rsidRPr="007F7C8C" w:rsidRDefault="00AF40AD" w:rsidP="00697308">
            <w:pPr>
              <w:pStyle w:val="MDPI42tablebody"/>
              <w:spacing w:line="240" w:lineRule="auto"/>
              <w:rPr>
                <w:b/>
                <w:snapToGrid/>
              </w:rPr>
            </w:pPr>
            <w:r>
              <w:rPr>
                <w:b/>
                <w:snapToGrid/>
              </w:rPr>
              <w:t>Sensor</w:t>
            </w:r>
          </w:p>
        </w:tc>
        <w:tc>
          <w:tcPr>
            <w:tcW w:w="998" w:type="dxa"/>
            <w:tcBorders>
              <w:bottom w:val="single" w:sz="4" w:space="0" w:color="auto"/>
            </w:tcBorders>
            <w:shd w:val="clear" w:color="auto" w:fill="auto"/>
            <w:vAlign w:val="center"/>
          </w:tcPr>
          <w:p w14:paraId="581ADC80" w14:textId="77777777" w:rsidR="00AF40AD" w:rsidRPr="007F7C8C" w:rsidRDefault="00AF40AD" w:rsidP="00697308">
            <w:pPr>
              <w:pStyle w:val="MDPI42tablebody"/>
              <w:spacing w:line="240" w:lineRule="auto"/>
              <w:rPr>
                <w:b/>
                <w:snapToGrid/>
              </w:rPr>
            </w:pPr>
            <w:r>
              <w:rPr>
                <w:b/>
                <w:snapToGrid/>
              </w:rPr>
              <w:t>Accuracy</w:t>
            </w:r>
          </w:p>
        </w:tc>
        <w:tc>
          <w:tcPr>
            <w:tcW w:w="1178" w:type="dxa"/>
            <w:tcBorders>
              <w:bottom w:val="single" w:sz="4" w:space="0" w:color="auto"/>
            </w:tcBorders>
          </w:tcPr>
          <w:p w14:paraId="1989F1DE" w14:textId="77777777" w:rsidR="00AF40AD" w:rsidRDefault="00AF40AD" w:rsidP="00697308">
            <w:pPr>
              <w:pStyle w:val="MDPI42tablebody"/>
              <w:spacing w:line="240" w:lineRule="auto"/>
              <w:rPr>
                <w:b/>
                <w:snapToGrid/>
              </w:rPr>
            </w:pPr>
            <w:r>
              <w:rPr>
                <w:b/>
                <w:snapToGrid/>
              </w:rPr>
              <w:t># of Postures</w:t>
            </w:r>
          </w:p>
        </w:tc>
      </w:tr>
      <w:tr w:rsidR="00AF40AD" w:rsidRPr="00EF08AF" w14:paraId="26766DA3" w14:textId="77777777" w:rsidTr="00697308">
        <w:trPr>
          <w:trHeight w:val="286"/>
        </w:trPr>
        <w:tc>
          <w:tcPr>
            <w:tcW w:w="5721" w:type="dxa"/>
            <w:shd w:val="clear" w:color="auto" w:fill="auto"/>
            <w:vAlign w:val="center"/>
          </w:tcPr>
          <w:p w14:paraId="055EF9CB" w14:textId="107CED87" w:rsidR="00AF40AD" w:rsidRPr="00F220D4" w:rsidRDefault="00AF40AD" w:rsidP="00697308">
            <w:pPr>
              <w:pStyle w:val="MDPI42tablebody"/>
              <w:spacing w:line="240" w:lineRule="auto"/>
            </w:pPr>
            <w:r w:rsidRPr="004D7F67">
              <w:t>19 4x4 Pressure sensors (Force Sensing Resistors)</w:t>
            </w:r>
            <w:r>
              <w:t xml:space="preserve"> </w:t>
            </w:r>
            <w:r>
              <w:fldChar w:fldCharType="begin"/>
            </w:r>
            <w:r w:rsidR="00B53457">
              <w:instrText xml:space="preserve"> ADDIN ZOTERO_ITEM CSL_CITATION {"citationID":"nMgP6kS8","properties":{"formattedCitation":"[40]","plainCitation":"[40]","noteIndex":0},"citationItems":[{"id":177,"uris":["http://zotero.org/users/11398818/items/TIX5H2JM"],"itemData":{"id":177,"type":"paper-conference","container-title":"Proceedings of the 20th annual ACM symposium on User interface software and technology","DOI":"10.1145/1294211.1294237","event-place":"Newport Rhode Island USA","event-title":"UIST07: The 20th Annual ACM Symposium on User Interface Software and Technology","ISBN":"978-1-59593-679-0","language":"en","page":"149-158","publisher":"ACM","publisher-place":"Newport Rhode Island USA","source":"DOI.org (Crossref)","title":"Robust, low-cost, non-intrusive sensing and recognition of seated postures","URL":"https://dl.acm.org/doi/10.1145/1294211.1294237","author":[{"family":"Mutlu","given":"Bilge"},{"family":"Krause","given":"Andreas"},{"family":"Forlizzi","given":"Jodi"},{"family":"Guestrin","given":"Carlos"},{"family":"Hodgins","given":"Jessica"}],"accessed":{"date-parts":[["2023",10,29]]},"issued":{"date-parts":[["2007",10,7]]}}}],"schema":"https://github.com/citation-style-language/schema/raw/master/csl-citation.json"} </w:instrText>
            </w:r>
            <w:r>
              <w:fldChar w:fldCharType="separate"/>
            </w:r>
            <w:r w:rsidR="00B53457" w:rsidRPr="00B53457">
              <w:t>[40]</w:t>
            </w:r>
            <w:r>
              <w:fldChar w:fldCharType="end"/>
            </w:r>
          </w:p>
        </w:tc>
        <w:tc>
          <w:tcPr>
            <w:tcW w:w="998" w:type="dxa"/>
            <w:shd w:val="clear" w:color="auto" w:fill="auto"/>
          </w:tcPr>
          <w:p w14:paraId="27A1A29C" w14:textId="77777777" w:rsidR="00AF40AD" w:rsidRPr="00F220D4" w:rsidRDefault="00AF40AD" w:rsidP="00697308">
            <w:pPr>
              <w:pStyle w:val="MDPI42tablebody"/>
              <w:spacing w:line="240" w:lineRule="auto"/>
            </w:pPr>
            <w:r>
              <w:t>78%</w:t>
            </w:r>
          </w:p>
        </w:tc>
        <w:tc>
          <w:tcPr>
            <w:tcW w:w="1178" w:type="dxa"/>
          </w:tcPr>
          <w:p w14:paraId="7EE8078B" w14:textId="77777777" w:rsidR="00AF40AD" w:rsidRDefault="00AF40AD" w:rsidP="00697308">
            <w:pPr>
              <w:pStyle w:val="MDPI42tablebody"/>
              <w:spacing w:line="240" w:lineRule="auto"/>
            </w:pPr>
            <w:r>
              <w:t>10</w:t>
            </w:r>
          </w:p>
        </w:tc>
      </w:tr>
      <w:tr w:rsidR="00AF40AD" w:rsidRPr="00EF08AF" w14:paraId="13823FC0" w14:textId="77777777" w:rsidTr="00697308">
        <w:trPr>
          <w:trHeight w:val="305"/>
        </w:trPr>
        <w:tc>
          <w:tcPr>
            <w:tcW w:w="5721" w:type="dxa"/>
            <w:shd w:val="clear" w:color="auto" w:fill="auto"/>
            <w:vAlign w:val="center"/>
          </w:tcPr>
          <w:p w14:paraId="2858CFB9" w14:textId="2E64B639" w:rsidR="00AF40AD" w:rsidRPr="00F220D4" w:rsidRDefault="00AF40AD" w:rsidP="00697308">
            <w:pPr>
              <w:pStyle w:val="MDPI42tablebody"/>
              <w:spacing w:line="240" w:lineRule="auto"/>
            </w:pPr>
            <w:r w:rsidRPr="00C2059F">
              <w:t>6 Flexible Force Sensors (FSR402)</w:t>
            </w:r>
            <w:r>
              <w:t xml:space="preserve"> </w:t>
            </w:r>
            <w:r>
              <w:fldChar w:fldCharType="begin"/>
            </w:r>
            <w:r w:rsidR="00B53457">
              <w:instrText xml:space="preserve"> ADDIN ZOTERO_ITEM CSL_CITATION {"citationID":"JYWsaotW","properties":{"formattedCitation":"[41]","plainCitation":"[41]","noteIndex":0},"citationItems":[{"id":155,"uris":["http://zotero.org/users/11398818/items/UWUTEDIW"],"itemData":{"id":155,"type":"article-journal","abstract":"The employees’ health and well-being are an actual topic in our fast-moving world. Employers lose money when their employees suffer from different health problems and cannot work. The major problem is the spinal pain caused by the poor sitting posture on the office chair. This paper deals with the proposal and realization of the system for the detection of incorrect sitting positions. The smart chair has six flexible force sensors. The Internet of Things (IoT) node based on Arduino connects these sensors into the system. The system detects wrong seating positions and notifies the users. In advance, we develop a mobile application to receive those notifications. The user gets feedback about sitting posture and additional statistical data. We defined simple rules for processing the sensor data for recognizing wrong sitting postures. The data from smart chairs are collected by a private cloud solution from QNAP and are stored in the MongoDB database. We used the Node-RED application for the whole logic implementation.","container-title":"Mobile Information Systems","DOI":"10.1155/2020/6625797","ISSN":"1875-905X, 1574-017X","journalAbbreviation":"Mobile Information Systems","language":"en","page":"1-13","source":"DOI.org (Crossref)","title":"A Smart System for Sitting Posture Detection Based on Force Sensors and Mobile Application","volume":"2020","author":[{"family":"Matuska","given":"Slavomir"},{"family":"Paralic","given":"Martin"},{"family":"Hudec","given":"Robert"}],"editor":[{"family":"Krejcar","given":"Ondrej"}],"issued":{"date-parts":[["2020",11,18]]}}}],"schema":"https://github.com/citation-style-language/schema/raw/master/csl-citation.json"} </w:instrText>
            </w:r>
            <w:r>
              <w:fldChar w:fldCharType="separate"/>
            </w:r>
            <w:r w:rsidR="00B53457" w:rsidRPr="00B53457">
              <w:t>[41]</w:t>
            </w:r>
            <w:r>
              <w:fldChar w:fldCharType="end"/>
            </w:r>
          </w:p>
        </w:tc>
        <w:tc>
          <w:tcPr>
            <w:tcW w:w="998" w:type="dxa"/>
            <w:shd w:val="clear" w:color="auto" w:fill="auto"/>
          </w:tcPr>
          <w:p w14:paraId="7225A6F3" w14:textId="77777777" w:rsidR="00AF40AD" w:rsidRPr="00F220D4" w:rsidRDefault="00AF40AD" w:rsidP="00697308">
            <w:pPr>
              <w:pStyle w:val="MDPI42tablebody"/>
              <w:spacing w:line="240" w:lineRule="auto"/>
            </w:pPr>
            <w:r>
              <w:t>-</w:t>
            </w:r>
          </w:p>
        </w:tc>
        <w:tc>
          <w:tcPr>
            <w:tcW w:w="1178" w:type="dxa"/>
          </w:tcPr>
          <w:p w14:paraId="2982A1B4" w14:textId="77777777" w:rsidR="00AF40AD" w:rsidRDefault="00AF40AD" w:rsidP="00697308">
            <w:pPr>
              <w:pStyle w:val="MDPI42tablebody"/>
              <w:spacing w:line="240" w:lineRule="auto"/>
            </w:pPr>
            <w:r>
              <w:t>9</w:t>
            </w:r>
          </w:p>
        </w:tc>
      </w:tr>
      <w:tr w:rsidR="00AF40AD" w:rsidRPr="00EF08AF" w14:paraId="76A676AF" w14:textId="77777777" w:rsidTr="00697308">
        <w:trPr>
          <w:trHeight w:val="305"/>
        </w:trPr>
        <w:tc>
          <w:tcPr>
            <w:tcW w:w="5721" w:type="dxa"/>
            <w:shd w:val="clear" w:color="auto" w:fill="auto"/>
            <w:vAlign w:val="center"/>
          </w:tcPr>
          <w:p w14:paraId="06D45590" w14:textId="190AF905" w:rsidR="00AF40AD" w:rsidRPr="00943C10" w:rsidRDefault="00AF40AD" w:rsidP="00697308">
            <w:pPr>
              <w:pStyle w:val="MDPI42tablebody"/>
              <w:spacing w:line="240" w:lineRule="auto"/>
              <w:rPr>
                <w:lang w:val="it-IT"/>
              </w:rPr>
            </w:pPr>
            <w:r w:rsidRPr="00424A49">
              <w:t>8 Force Sensing Resistors</w:t>
            </w:r>
            <w:r>
              <w:t xml:space="preserve"> </w:t>
            </w:r>
            <w:r>
              <w:fldChar w:fldCharType="begin"/>
            </w:r>
            <w:r w:rsidR="00384451">
              <w:instrText xml:space="preserve"> ADDIN ZOTERO_ITEM CSL_CITATION {"citationID":"pxe0pT3g","properties":{"formattedCitation":"[18]","plainCitation":"[18]","noteIndex":0},"citationItems":[{"id":157,"uris":["http://zotero.org/users/11398818/items/RFVAKVUE"],"itemData":{"id":157,"type":"article-journal","abstract":"Nowadays in modern societies, a sedentary lifestyle is almost inevitable for a majority of the population. Long hours of sitting, especially in wrong postures, may result in health complications. A smart chair with the capability to identify sitting postures can help reduce health risks induced by a modern lifestyle. This paper presents the design, realization and evaluation of a new smart chair sensors system capable of sitting postures identification. The system consists of eight pressure sensors placed on the chair’s sitting cushion and the backrest. A signal acquisition board was designed from scratch to acquire data generated by the pressure sensors and transmit them via a Wi-Fi network to a purposely developed graphical user interface which monitors and stores the acquired sensors’ data on a computer. The designed system was tested by means of an extensive sitting experiment involving 40 subjects, and from the acquired data, the classification of the respective sitting postures out of eight possible postures was performed. Hereby, the performance of seven deep-learning algorithms was assessed. The best accuracy of 91.68% was achieved by an echo memory network model. The designed smart chair sensors system is simple and versatile, low cost and accurate, and it can easily be deployed in several smart chair environments, both for public and private contexts.","container-title":"Sensors","DOI":"10.3390/s22155585","ISSN":"1424-8220","issue":"15","journalAbbreviation":"Sensors","language":"en","page":"5585","source":"DOI.org (Crossref)","title":"Development of a Smart Chair Sensors System and Classification of Sitting Postures with Deep Learning Algorithms","volume":"22","author":[{"family":"Aminosharieh Najafi","given":"Taraneh"},{"family":"Abramo","given":"Antonio"},{"family":"Kyamakya","given":"Kyandoghere"},{"family":"Affanni","given":"Antonio"}],"issued":{"date-parts":[["2022",7,26]]}}}],"schema":"https://github.com/citation-style-language/schema/raw/master/csl-citation.json"} </w:instrText>
            </w:r>
            <w:r>
              <w:fldChar w:fldCharType="separate"/>
            </w:r>
            <w:r w:rsidR="00384451" w:rsidRPr="00384451">
              <w:t>[18]</w:t>
            </w:r>
            <w:r>
              <w:fldChar w:fldCharType="end"/>
            </w:r>
          </w:p>
        </w:tc>
        <w:tc>
          <w:tcPr>
            <w:tcW w:w="998" w:type="dxa"/>
            <w:shd w:val="clear" w:color="auto" w:fill="auto"/>
          </w:tcPr>
          <w:p w14:paraId="1AE31A41" w14:textId="77777777" w:rsidR="00AF40AD" w:rsidRDefault="00AF40AD" w:rsidP="00697308">
            <w:pPr>
              <w:pStyle w:val="MDPI42tablebody"/>
              <w:spacing w:line="240" w:lineRule="auto"/>
            </w:pPr>
            <w:r>
              <w:t>91.68%</w:t>
            </w:r>
          </w:p>
        </w:tc>
        <w:tc>
          <w:tcPr>
            <w:tcW w:w="1178" w:type="dxa"/>
          </w:tcPr>
          <w:p w14:paraId="1572F826" w14:textId="77777777" w:rsidR="00AF40AD" w:rsidRDefault="00AF40AD" w:rsidP="00697308">
            <w:pPr>
              <w:pStyle w:val="MDPI42tablebody"/>
              <w:spacing w:line="240" w:lineRule="auto"/>
            </w:pPr>
            <w:r>
              <w:t>8</w:t>
            </w:r>
          </w:p>
        </w:tc>
      </w:tr>
      <w:tr w:rsidR="00AF40AD" w:rsidRPr="00EF08AF" w14:paraId="1CEE39A9" w14:textId="77777777" w:rsidTr="00697308">
        <w:trPr>
          <w:trHeight w:val="305"/>
        </w:trPr>
        <w:tc>
          <w:tcPr>
            <w:tcW w:w="5721" w:type="dxa"/>
            <w:shd w:val="clear" w:color="auto" w:fill="auto"/>
            <w:vAlign w:val="center"/>
          </w:tcPr>
          <w:p w14:paraId="6B241035" w14:textId="25EEB499" w:rsidR="00AF40AD" w:rsidRPr="00D73B4F" w:rsidRDefault="00AF40AD" w:rsidP="00697308">
            <w:pPr>
              <w:pStyle w:val="MDPI42tablebody"/>
              <w:spacing w:line="240" w:lineRule="auto"/>
              <w:rPr>
                <w:lang w:val="it-IT"/>
              </w:rPr>
            </w:pPr>
            <w:r w:rsidRPr="0091748C">
              <w:t>6 Flex Sensors</w:t>
            </w:r>
            <w:r>
              <w:t xml:space="preserve"> </w:t>
            </w:r>
            <w:r>
              <w:fldChar w:fldCharType="begin"/>
            </w:r>
            <w:r w:rsidR="00B53457">
              <w:instrText xml:space="preserve"> ADDIN ZOTERO_ITEM CSL_CITATION {"citationID":"8mqIR0Tc","properties":{"formattedCitation":"[27]","plainCitation":"[27]","noteIndex":0},"citationItems":[{"id":167,"uris":["http://zotero.org/users/11398818/items/DR5UVBDW"],"itemData":{"id":167,"type":"article-journal","container-title":"IEEE Sensors Journal","DOI":"10.1109/JSEN.2020.2980207","ISSN":"1530-437X, 1558-1748, 2379-9153","issue":"14","journalAbbreviation":"IEEE Sensors J.","page":"8007-8016","source":"DOI.org (Crossref)","title":"A Smart Chair Sitting Posture Recognition System Using Flex Sensors and FPGA Implemented Artificial Neural Network","volume":"20","author":[{"family":"Hu","given":"Qisong"},{"family":"Tang","given":"Xiaochen"},{"family":"Tang","given":"Wei"}],"issued":{"date-parts":[["2020",7,15]]}}}],"schema":"https://github.com/citation-style-language/schema/raw/master/csl-citation.json"} </w:instrText>
            </w:r>
            <w:r>
              <w:fldChar w:fldCharType="separate"/>
            </w:r>
            <w:r w:rsidR="00B53457" w:rsidRPr="00B53457">
              <w:t>[27]</w:t>
            </w:r>
            <w:r>
              <w:fldChar w:fldCharType="end"/>
            </w:r>
          </w:p>
        </w:tc>
        <w:tc>
          <w:tcPr>
            <w:tcW w:w="998" w:type="dxa"/>
            <w:shd w:val="clear" w:color="auto" w:fill="auto"/>
          </w:tcPr>
          <w:p w14:paraId="618EAC2D" w14:textId="77777777" w:rsidR="00AF40AD" w:rsidRDefault="00AF40AD" w:rsidP="00697308">
            <w:pPr>
              <w:pStyle w:val="MDPI42tablebody"/>
              <w:spacing w:line="240" w:lineRule="auto"/>
            </w:pPr>
            <w:r>
              <w:t>97.43%</w:t>
            </w:r>
          </w:p>
        </w:tc>
        <w:tc>
          <w:tcPr>
            <w:tcW w:w="1178" w:type="dxa"/>
          </w:tcPr>
          <w:p w14:paraId="39701BFB" w14:textId="77777777" w:rsidR="00AF40AD" w:rsidRDefault="00AF40AD" w:rsidP="00697308">
            <w:pPr>
              <w:pStyle w:val="MDPI42tablebody"/>
              <w:spacing w:line="240" w:lineRule="auto"/>
            </w:pPr>
            <w:r>
              <w:t>7</w:t>
            </w:r>
          </w:p>
        </w:tc>
      </w:tr>
      <w:tr w:rsidR="00AF40AD" w:rsidRPr="00EF08AF" w14:paraId="2B1D13B7" w14:textId="77777777" w:rsidTr="00697308">
        <w:trPr>
          <w:trHeight w:val="305"/>
        </w:trPr>
        <w:tc>
          <w:tcPr>
            <w:tcW w:w="5721" w:type="dxa"/>
            <w:shd w:val="clear" w:color="auto" w:fill="auto"/>
            <w:vAlign w:val="center"/>
          </w:tcPr>
          <w:p w14:paraId="7A26DB30" w14:textId="7ACE3109" w:rsidR="00AF40AD" w:rsidRPr="00D73B4F" w:rsidRDefault="00AF40AD" w:rsidP="00697308">
            <w:pPr>
              <w:pStyle w:val="MDPI42tablebody"/>
              <w:spacing w:line="240" w:lineRule="auto"/>
              <w:rPr>
                <w:lang w:val="it-IT"/>
              </w:rPr>
            </w:pPr>
            <w:r w:rsidRPr="00122648">
              <w:t>6 Pressure Sensors &amp; 6 Infrared Reflective Distance Sensors</w:t>
            </w:r>
            <w:r>
              <w:t xml:space="preserve"> </w:t>
            </w:r>
            <w:r>
              <w:fldChar w:fldCharType="begin"/>
            </w:r>
            <w:r w:rsidR="00E05766">
              <w:instrText xml:space="preserve"> ADDIN ZOTERO_ITEM CSL_CITATION {"citationID":"IhXEyMsA","properties":{"formattedCitation":"[42]","plainCitation":"[42]","noteIndex":0},"citationItems":[{"id":169,"uris":["http://zotero.org/users/11398818/items/8IPGYUV4"],"itemData":{"id":169,"type":"article-journal","container-title":"IEEE Journal of Biomedical and Health Informatics","DOI":"10.1109/JBHI.2020.3030096","ISSN":"2168-2194, 2168-2208","issue":"5","journalAbbreviation":"IEEE J. Biomed. Health Inform.","page":"1805-1813","source":"DOI.org (Crossref)","title":"Developing and Evaluating a Mixed Sensor Smart Chair System for Real-Time Posture Classification: Combining Pressure and Distance Sensors","title-short":"Developing and Evaluating a Mixed Sensor Smart Chair System for Real-Time Posture Classification","volume":"25","author":[{"family":"Jeong","given":"Haeseok"},{"family":"Park","given":"Woojin"}],"issued":{"date-parts":[["2021",5]]}}}],"schema":"https://github.com/citation-style-language/schema/raw/master/csl-citation.json"} </w:instrText>
            </w:r>
            <w:r>
              <w:fldChar w:fldCharType="separate"/>
            </w:r>
            <w:r w:rsidR="00E05766" w:rsidRPr="00E05766">
              <w:t>[42]</w:t>
            </w:r>
            <w:r>
              <w:fldChar w:fldCharType="end"/>
            </w:r>
          </w:p>
        </w:tc>
        <w:tc>
          <w:tcPr>
            <w:tcW w:w="998" w:type="dxa"/>
            <w:shd w:val="clear" w:color="auto" w:fill="auto"/>
          </w:tcPr>
          <w:p w14:paraId="3FB3B5A0" w14:textId="77777777" w:rsidR="00AF40AD" w:rsidRDefault="00AF40AD" w:rsidP="00697308">
            <w:pPr>
              <w:pStyle w:val="MDPI42tablebody"/>
              <w:spacing w:line="240" w:lineRule="auto"/>
            </w:pPr>
            <w:r>
              <w:t>92%</w:t>
            </w:r>
          </w:p>
        </w:tc>
        <w:tc>
          <w:tcPr>
            <w:tcW w:w="1178" w:type="dxa"/>
          </w:tcPr>
          <w:p w14:paraId="6C4B9842" w14:textId="77777777" w:rsidR="00AF40AD" w:rsidRDefault="00AF40AD" w:rsidP="00697308">
            <w:pPr>
              <w:pStyle w:val="MDPI42tablebody"/>
              <w:spacing w:line="240" w:lineRule="auto"/>
            </w:pPr>
            <w:r>
              <w:t>11</w:t>
            </w:r>
          </w:p>
        </w:tc>
      </w:tr>
      <w:tr w:rsidR="00AF40AD" w:rsidRPr="00EF08AF" w14:paraId="0FC8620A" w14:textId="77777777" w:rsidTr="00697308">
        <w:trPr>
          <w:trHeight w:val="305"/>
        </w:trPr>
        <w:tc>
          <w:tcPr>
            <w:tcW w:w="5721" w:type="dxa"/>
            <w:shd w:val="clear" w:color="auto" w:fill="auto"/>
            <w:vAlign w:val="center"/>
          </w:tcPr>
          <w:p w14:paraId="158A1126" w14:textId="2E2AB550" w:rsidR="00AF40AD" w:rsidRPr="00D73B4F" w:rsidRDefault="00AF40AD" w:rsidP="00697308">
            <w:pPr>
              <w:pStyle w:val="MDPI42tablebody"/>
              <w:spacing w:line="240" w:lineRule="auto"/>
              <w:rPr>
                <w:lang w:val="it-IT"/>
              </w:rPr>
            </w:pPr>
            <w:r>
              <w:t xml:space="preserve">8 </w:t>
            </w:r>
            <w:r w:rsidRPr="00975289">
              <w:t>Low resolution matrices of Pressure Sensors</w:t>
            </w:r>
            <w:r>
              <w:t xml:space="preserve"> </w:t>
            </w:r>
            <w:r>
              <w:fldChar w:fldCharType="begin"/>
            </w:r>
            <w:r w:rsidR="00E05766">
              <w:instrText xml:space="preserve"> ADDIN ZOTERO_ITEM CSL_CITATION {"citationID":"A9fOCa3b","properties":{"formattedCitation":"[43]","plainCitation":"[43]","noteIndex":0},"citationItems":[{"id":170,"uris":["http://zotero.org/users/11398818/items/DXZPDRQ4"],"itemData":{"id":170,"type":"chapter","container-title":"Engineering Applications of Neural Networks","event-place":"Berlin, Heidelberg","ISBN":"978-3-642-41012-3","note":"collection-title: Communications in Computer and Information Science\nDOI: 10.1007/978-3-642-41013-0_19","page":"182-191","publisher":"Springer Berlin Heidelberg","publisher-place":"Berlin, Heidelberg","source":"DOI.org (Crossref)","title":"Intelligent Chair Sensor","URL":"http://link.springer.com/10.1007/978-3-642-41013-0_19","volume":"383","editor":[{"family":"Iliadis","given":"Lazaros"},{"family":"Papadopoulos","given":"Harris"},{"family":"Jayne","given":"Chrisina"}],"author":[{"family":"Martins","given":"Leonardo"},{"family":"Lucena","given":"Rui"},{"family":"Belo","given":"João"},{"family":"Santos","given":"Marcelo"},{"family":"Quaresma","given":"Cláudia"},{"family":"Jesus","given":"Adelaide P."},{"family":"Vieira","given":"Pedro"}],"accessed":{"date-parts":[["2023",10,25]]},"issued":{"date-parts":[["2013"]]}}}],"schema":"https://github.com/citation-style-language/schema/raw/master/csl-citation.json"} </w:instrText>
            </w:r>
            <w:r>
              <w:fldChar w:fldCharType="separate"/>
            </w:r>
            <w:r w:rsidR="00E05766" w:rsidRPr="00E05766">
              <w:t>[43]</w:t>
            </w:r>
            <w:r>
              <w:fldChar w:fldCharType="end"/>
            </w:r>
          </w:p>
        </w:tc>
        <w:tc>
          <w:tcPr>
            <w:tcW w:w="998" w:type="dxa"/>
            <w:shd w:val="clear" w:color="auto" w:fill="auto"/>
          </w:tcPr>
          <w:p w14:paraId="6CC0A516" w14:textId="77777777" w:rsidR="00AF40AD" w:rsidRDefault="00AF40AD" w:rsidP="00697308">
            <w:pPr>
              <w:pStyle w:val="MDPI42tablebody"/>
              <w:spacing w:line="240" w:lineRule="auto"/>
            </w:pPr>
            <w:r>
              <w:t>70%</w:t>
            </w:r>
          </w:p>
        </w:tc>
        <w:tc>
          <w:tcPr>
            <w:tcW w:w="1178" w:type="dxa"/>
          </w:tcPr>
          <w:p w14:paraId="358A255E" w14:textId="77777777" w:rsidR="00AF40AD" w:rsidRDefault="00AF40AD" w:rsidP="00697308">
            <w:pPr>
              <w:pStyle w:val="MDPI42tablebody"/>
              <w:spacing w:line="240" w:lineRule="auto"/>
            </w:pPr>
            <w:r>
              <w:t>8</w:t>
            </w:r>
          </w:p>
        </w:tc>
      </w:tr>
      <w:tr w:rsidR="00AF40AD" w:rsidRPr="00EF08AF" w14:paraId="54DD0F90" w14:textId="77777777" w:rsidTr="00697308">
        <w:trPr>
          <w:trHeight w:val="305"/>
        </w:trPr>
        <w:tc>
          <w:tcPr>
            <w:tcW w:w="5721" w:type="dxa"/>
            <w:shd w:val="clear" w:color="auto" w:fill="auto"/>
            <w:vAlign w:val="center"/>
          </w:tcPr>
          <w:p w14:paraId="1565D9C6" w14:textId="57DC37D9" w:rsidR="00AF40AD" w:rsidRPr="00585CE4" w:rsidRDefault="00AF40AD" w:rsidP="00697308">
            <w:pPr>
              <w:pStyle w:val="MDPI42tablebody"/>
              <w:spacing w:line="240" w:lineRule="auto"/>
              <w:rPr>
                <w:lang w:val="it-IT"/>
              </w:rPr>
            </w:pPr>
            <w:r w:rsidRPr="00CF46EC">
              <w:t>12 Pressure Sensor (Force Sensitive Resistor)</w:t>
            </w:r>
            <w:r>
              <w:t xml:space="preserve"> </w:t>
            </w:r>
            <w:r>
              <w:fldChar w:fldCharType="begin"/>
            </w:r>
            <w:r w:rsidR="00E05766">
              <w:instrText xml:space="preserve"> ADDIN ZOTERO_ITEM CSL_CITATION {"citationID":"XbV3quPa","properties":{"formattedCitation":"[44]","plainCitation":"[44]","noteIndex":0},"citationItems":[{"id":212,"uris":["http://zotero.org/users/11398818/items/8HKPNHUW"],"itemData":{"id":212,"type":"article-journal","container-title":"Sensors","DOI":"10.3390/s17040719","ISSN":"1424-8220","issue":"4","journalAbbreviation":"Sensors","language":"en","page":"719","source":"DOI.org (Crossref)","title":"Posture Detection Based on Smart Cushion for Wheelchair Users","volume":"17","author":[{"family":"Ma","given":"Congcong"},{"family":"Li","given":"Wenfeng"},{"family":"Gravina","given":"Raffaele"},{"family":"Fortino","given":"Giancarlo"}],"issued":{"date-parts":[["2017",3,29]]}}}],"schema":"https://github.com/citation-style-language/schema/raw/master/csl-citation.json"} </w:instrText>
            </w:r>
            <w:r>
              <w:fldChar w:fldCharType="separate"/>
            </w:r>
            <w:r w:rsidR="00E05766" w:rsidRPr="00E05766">
              <w:t>[44]</w:t>
            </w:r>
            <w:r>
              <w:fldChar w:fldCharType="end"/>
            </w:r>
          </w:p>
        </w:tc>
        <w:tc>
          <w:tcPr>
            <w:tcW w:w="998" w:type="dxa"/>
            <w:shd w:val="clear" w:color="auto" w:fill="auto"/>
          </w:tcPr>
          <w:p w14:paraId="7F6046FC" w14:textId="77777777" w:rsidR="00AF40AD" w:rsidRDefault="00AF40AD" w:rsidP="00697308">
            <w:pPr>
              <w:pStyle w:val="MDPI42tablebody"/>
              <w:spacing w:line="240" w:lineRule="auto"/>
            </w:pPr>
            <w:r>
              <w:t>99.47%</w:t>
            </w:r>
          </w:p>
        </w:tc>
        <w:tc>
          <w:tcPr>
            <w:tcW w:w="1178" w:type="dxa"/>
          </w:tcPr>
          <w:p w14:paraId="2B902B62" w14:textId="77777777" w:rsidR="00AF40AD" w:rsidRDefault="00AF40AD" w:rsidP="00697308">
            <w:pPr>
              <w:pStyle w:val="MDPI42tablebody"/>
              <w:spacing w:line="240" w:lineRule="auto"/>
            </w:pPr>
            <w:r>
              <w:t>5</w:t>
            </w:r>
          </w:p>
        </w:tc>
      </w:tr>
      <w:tr w:rsidR="00AF40AD" w:rsidRPr="00EF08AF" w14:paraId="2A307B72" w14:textId="77777777" w:rsidTr="00697308">
        <w:trPr>
          <w:trHeight w:val="305"/>
        </w:trPr>
        <w:tc>
          <w:tcPr>
            <w:tcW w:w="5721" w:type="dxa"/>
            <w:shd w:val="clear" w:color="auto" w:fill="auto"/>
            <w:vAlign w:val="center"/>
          </w:tcPr>
          <w:p w14:paraId="3FAAF3A9" w14:textId="6903D68F" w:rsidR="00AF40AD" w:rsidRPr="009A7014" w:rsidRDefault="00AF40AD" w:rsidP="00697308">
            <w:pPr>
              <w:pStyle w:val="MDPI42tablebody"/>
              <w:spacing w:line="240" w:lineRule="auto"/>
              <w:rPr>
                <w:lang w:val="it-IT"/>
              </w:rPr>
            </w:pPr>
            <w:r w:rsidRPr="0034379F">
              <w:t>16 Force Sensor</w:t>
            </w:r>
            <w:r>
              <w:t xml:space="preserve"> </w:t>
            </w:r>
            <w:r>
              <w:fldChar w:fldCharType="begin"/>
            </w:r>
            <w:r w:rsidR="00E05766">
              <w:instrText xml:space="preserve"> ADDIN ZOTERO_ITEM CSL_CITATION {"citationID":"SQwUhxMr","properties":{"formattedCitation":"[45]","plainCitation":"[45]","noteIndex":0},"citationItems":[{"id":182,"uris":["http://zotero.org/users/11398818/items/EJDVGSEA"],"itemData":{"id":182,"type":"article-journal","abstract":"Occupational musculoskeletal disorders, particularly chronic low back pain (LBP), are ubiquitous due to prolonged static sitting or nonergonomic sitting positions. Therefore, the aim of this study was to develop an instrumented chair with force and acceleration sensors to determine the accuracy of automatically identifying the user’s sitting position by applying five different machine learning methods (Support Vector Machines, Multinomial Regression, Boosting, Neural Networks, and Random Forest). Forty-one subjects were requested to sit four times in seven different prescribed sitting positions (total 1148 samples). Sixteen force sensor values and the backrest angle were used as the explanatory variables (features) for the classification. The different classification methods were compared by means of a Leave-One-Out cross-validation approach. The best performance was achieved using the Random Forest classification algorithm, producing a mean classification accuracy of 90.9% for subjects with which the algorithm was not familiar. The classification accuracy varied between 81% and 98% for the seven different sitting positions. The present study showed the possibility of accurately classifying different sitting positions by means of the introduced instrumented office chair combined with machine learning analyses. The use of such novel approaches for the accurate assessment of chair usage could offer insights into the relationships between sitting position, sitting behaviour, and the occurrence of musculoskeletal disorders.","container-title":"BioMed Research International","DOI":"10.1155/2016/5978489","ISSN":"2314-6133, 2314-6141","journalAbbreviation":"BioMed Research International","language":"en","page":"1-9","source":"DOI.org (Crossref)","title":"Application of Machine Learning Approaches for Classifying Sitting Posture Based on Force and Acceleration Sensors","volume":"2016","author":[{"family":"Zemp","given":"Roland"},{"family":"Tanadini","given":"Matteo"},{"family":"Plüss","given":"Stefan"},{"family":"Schnüriger","given":"Karin"},{"family":"Singh","given":"Navrag B."},{"family":"Taylor","given":"William R."},{"family":"Lorenzetti","given":"Silvio"}],"issued":{"date-parts":[["2016"]]}}}],"schema":"https://github.com/citation-style-language/schema/raw/master/csl-citation.json"} </w:instrText>
            </w:r>
            <w:r>
              <w:fldChar w:fldCharType="separate"/>
            </w:r>
            <w:r w:rsidR="00E05766" w:rsidRPr="00E05766">
              <w:t>[45]</w:t>
            </w:r>
            <w:r>
              <w:fldChar w:fldCharType="end"/>
            </w:r>
          </w:p>
        </w:tc>
        <w:tc>
          <w:tcPr>
            <w:tcW w:w="998" w:type="dxa"/>
            <w:shd w:val="clear" w:color="auto" w:fill="auto"/>
          </w:tcPr>
          <w:p w14:paraId="1C5266E6" w14:textId="77777777" w:rsidR="00AF40AD" w:rsidRDefault="00AF40AD" w:rsidP="00697308">
            <w:pPr>
              <w:pStyle w:val="MDPI42tablebody"/>
              <w:spacing w:line="240" w:lineRule="auto"/>
            </w:pPr>
            <w:r>
              <w:t>90.90%</w:t>
            </w:r>
          </w:p>
        </w:tc>
        <w:tc>
          <w:tcPr>
            <w:tcW w:w="1178" w:type="dxa"/>
          </w:tcPr>
          <w:p w14:paraId="20424A7E" w14:textId="77777777" w:rsidR="00AF40AD" w:rsidRDefault="00AF40AD" w:rsidP="00697308">
            <w:pPr>
              <w:pStyle w:val="MDPI42tablebody"/>
              <w:spacing w:line="240" w:lineRule="auto"/>
            </w:pPr>
            <w:r>
              <w:t>7</w:t>
            </w:r>
          </w:p>
        </w:tc>
      </w:tr>
      <w:tr w:rsidR="00AF40AD" w:rsidRPr="00EF08AF" w14:paraId="0D0F869D" w14:textId="77777777" w:rsidTr="00697308">
        <w:trPr>
          <w:trHeight w:val="305"/>
        </w:trPr>
        <w:tc>
          <w:tcPr>
            <w:tcW w:w="5721" w:type="dxa"/>
            <w:shd w:val="clear" w:color="auto" w:fill="auto"/>
            <w:vAlign w:val="center"/>
          </w:tcPr>
          <w:p w14:paraId="20FC9CAF" w14:textId="33A6F3A3" w:rsidR="00AF40AD" w:rsidRPr="009A7014" w:rsidRDefault="00AF40AD" w:rsidP="00697308">
            <w:pPr>
              <w:pStyle w:val="MDPI42tablebody"/>
              <w:spacing w:line="240" w:lineRule="auto"/>
              <w:rPr>
                <w:lang w:val="it-IT"/>
              </w:rPr>
            </w:pPr>
            <w:r w:rsidRPr="00051552">
              <w:t>13 pressure sensors (FSR-406)</w:t>
            </w:r>
            <w:r>
              <w:t xml:space="preserve"> </w:t>
            </w:r>
            <w:r>
              <w:fldChar w:fldCharType="begin"/>
            </w:r>
            <w:r w:rsidR="00E05766">
              <w:instrText xml:space="preserve"> ADDIN ZOTERO_ITEM CSL_CITATION {"citationID":"hLcTSbMd","properties":{"formattedCitation":"[46]","plainCitation":"[46]","noteIndex":0},"citationItems":[{"id":159,"uris":["http://zotero.org/users/11398818/items/UGIYCU8F"],"itemData":{"id":159,"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schema":"https://github.com/citation-style-language/schema/raw/master/csl-citation.json"} </w:instrText>
            </w:r>
            <w:r>
              <w:fldChar w:fldCharType="separate"/>
            </w:r>
            <w:r w:rsidR="00E05766" w:rsidRPr="00E05766">
              <w:t>[46]</w:t>
            </w:r>
            <w:r>
              <w:fldChar w:fldCharType="end"/>
            </w:r>
          </w:p>
        </w:tc>
        <w:tc>
          <w:tcPr>
            <w:tcW w:w="998" w:type="dxa"/>
            <w:shd w:val="clear" w:color="auto" w:fill="auto"/>
          </w:tcPr>
          <w:p w14:paraId="16139801" w14:textId="77777777" w:rsidR="00AF40AD" w:rsidRDefault="00AF40AD" w:rsidP="00697308">
            <w:pPr>
              <w:pStyle w:val="MDPI42tablebody"/>
              <w:spacing w:line="240" w:lineRule="auto"/>
            </w:pPr>
            <w:r>
              <w:t>99.10%</w:t>
            </w:r>
          </w:p>
        </w:tc>
        <w:tc>
          <w:tcPr>
            <w:tcW w:w="1178" w:type="dxa"/>
          </w:tcPr>
          <w:p w14:paraId="08BB1B35" w14:textId="77777777" w:rsidR="00AF40AD" w:rsidRDefault="00AF40AD" w:rsidP="00697308">
            <w:pPr>
              <w:pStyle w:val="MDPI42tablebody"/>
              <w:spacing w:line="240" w:lineRule="auto"/>
            </w:pPr>
            <w:r>
              <w:t>10</w:t>
            </w:r>
          </w:p>
        </w:tc>
      </w:tr>
      <w:tr w:rsidR="00AF40AD" w:rsidRPr="00EF08AF" w14:paraId="64B6085A" w14:textId="77777777" w:rsidTr="00697308">
        <w:trPr>
          <w:trHeight w:val="305"/>
        </w:trPr>
        <w:tc>
          <w:tcPr>
            <w:tcW w:w="5721" w:type="dxa"/>
            <w:shd w:val="clear" w:color="auto" w:fill="auto"/>
            <w:vAlign w:val="center"/>
          </w:tcPr>
          <w:p w14:paraId="27ABFE04" w14:textId="1D9E40DD" w:rsidR="00AF40AD" w:rsidRPr="00051552" w:rsidRDefault="00AF40AD" w:rsidP="00697308">
            <w:pPr>
              <w:pStyle w:val="MDPI42tablebody"/>
              <w:spacing w:line="240" w:lineRule="auto"/>
            </w:pPr>
            <w:r w:rsidRPr="00051552">
              <w:t>6 Force Sensitive Resistors (FSR)</w:t>
            </w:r>
            <w:r>
              <w:t xml:space="preserve"> </w:t>
            </w:r>
            <w:r>
              <w:fldChar w:fldCharType="begin"/>
            </w:r>
            <w:r w:rsidR="00B53457">
              <w:instrText xml:space="preserve"> ADDIN ZOTERO_ITEM CSL_CITATION {"citationID":"EPdh809h","properties":{"formattedCitation":"[39]","plainCitation":"[39]","noteIndex":0},"citationItems":[{"id":216,"uris":["http://zotero.org/users/11398818/items/AU67EL3E"],"itemData":{"id":216,"type":"article-journal","abstract":"Nowadays, the percentage of time that the population spends sitting has increased substantially due to the use of computers as the main tool for work or leisure and the increase in jobs with a high office workload. As a consequence, it is common to suffer musculoskeletal pain, mainly in the back, which can lead to both temporary and chronic damage. This pain is related to holding a posture during a prolonged period of sitting, usually in front of a computer. This work presents a IoT posture monitoring system while sitting. The system consists of a device equipped with Force Sensitive Resistors (FSR) that, placed on a chair seat, detects the points where the user exerts pressure when sitting. The system is complemented with a Machine Learning model based on Artificial Neural Networks, which was trained to recognize the neutral correct posture as well as the six most frequent postures that involve risk of damage to the locomotor system. In this study, data was collected from 12 participants for each of the seven positions considered, using the developed sensing device. Several neural network models were trained and evaluated in order to improve the classification effectiveness. Hold-Out technique was used to guide the training and evaluation process. The results achieved a mean accuracy of 81% by means of a model consisting of two hidden layers of 128 neurons each. These results demonstrate that is feasible to distinguish different sitting postures using few sensors allocated in the surface of a seat, which implies lower costs and less complexity of the system.","container-title":"Electronics","DOI":"10.3390/electronics10151825","ISSN":"2079-9292","issue":"15","journalAbbreviation":"Electronics","language":"en","page":"1825","source":"DOI.org (Crossref)","title":"IoT Device for Sitting Posture Classification Using Artificial Neural Networks","volume":"10","author":[{"family":"Luna-Perejón","given":"Francisco"},{"family":"Montes-Sánchez","given":"Juan Manuel"},{"family":"Durán-López","given":"Lourdes"},{"family":"Vazquez-Baeza","given":"Alberto"},{"family":"Beasley-Bohórquez","given":"Isabel"},{"family":"Sevillano-Ramos","given":"José L."}],"issued":{"date-parts":[["2021",7,29]]}}}],"schema":"https://github.com/citation-style-language/schema/raw/master/csl-citation.json"} </w:instrText>
            </w:r>
            <w:r>
              <w:fldChar w:fldCharType="separate"/>
            </w:r>
            <w:r w:rsidR="00B53457" w:rsidRPr="00B53457">
              <w:t>[39]</w:t>
            </w:r>
            <w:r>
              <w:fldChar w:fldCharType="end"/>
            </w:r>
          </w:p>
        </w:tc>
        <w:tc>
          <w:tcPr>
            <w:tcW w:w="998" w:type="dxa"/>
            <w:shd w:val="clear" w:color="auto" w:fill="auto"/>
          </w:tcPr>
          <w:p w14:paraId="0C3CB626" w14:textId="77777777" w:rsidR="00AF40AD" w:rsidRDefault="00AF40AD" w:rsidP="00697308">
            <w:pPr>
              <w:pStyle w:val="MDPI42tablebody"/>
              <w:spacing w:line="240" w:lineRule="auto"/>
            </w:pPr>
            <w:r>
              <w:t>81%</w:t>
            </w:r>
          </w:p>
        </w:tc>
        <w:tc>
          <w:tcPr>
            <w:tcW w:w="1178" w:type="dxa"/>
          </w:tcPr>
          <w:p w14:paraId="1024895A" w14:textId="77777777" w:rsidR="00AF40AD" w:rsidRDefault="00AF40AD" w:rsidP="00697308">
            <w:pPr>
              <w:pStyle w:val="MDPI42tablebody"/>
              <w:spacing w:line="240" w:lineRule="auto"/>
            </w:pPr>
            <w:r>
              <w:t>7</w:t>
            </w:r>
          </w:p>
        </w:tc>
      </w:tr>
      <w:tr w:rsidR="00AF40AD" w:rsidRPr="00EF08AF" w14:paraId="0ADD8A16" w14:textId="77777777" w:rsidTr="00697308">
        <w:trPr>
          <w:trHeight w:val="305"/>
        </w:trPr>
        <w:tc>
          <w:tcPr>
            <w:tcW w:w="5721" w:type="dxa"/>
            <w:shd w:val="clear" w:color="auto" w:fill="auto"/>
            <w:vAlign w:val="center"/>
          </w:tcPr>
          <w:p w14:paraId="366B498D" w14:textId="47E87A75" w:rsidR="00AF40AD" w:rsidRPr="00051552" w:rsidRDefault="00AF40AD" w:rsidP="00697308">
            <w:pPr>
              <w:pStyle w:val="MDPI42tablebody"/>
              <w:spacing w:line="240" w:lineRule="auto"/>
            </w:pPr>
            <w:r w:rsidRPr="00892953">
              <w:t>6 FSR Sensors</w:t>
            </w:r>
            <w:r>
              <w:t xml:space="preserve"> </w:t>
            </w:r>
            <w:r>
              <w:fldChar w:fldCharType="begin"/>
            </w:r>
            <w:r w:rsidR="00B53457">
              <w:instrText xml:space="preserve"> ADDIN ZOTERO_ITEM CSL_CITATION {"citationID":"IWnMmPTj","properties":{"formattedCitation":"[29]","plainCitation":"[29]","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schema":"https://github.com/citation-style-language/schema/raw/master/csl-citation.json"} </w:instrText>
            </w:r>
            <w:r>
              <w:fldChar w:fldCharType="separate"/>
            </w:r>
            <w:r w:rsidR="00B53457" w:rsidRPr="00B53457">
              <w:t>[29]</w:t>
            </w:r>
            <w:r>
              <w:fldChar w:fldCharType="end"/>
            </w:r>
          </w:p>
        </w:tc>
        <w:tc>
          <w:tcPr>
            <w:tcW w:w="998" w:type="dxa"/>
            <w:shd w:val="clear" w:color="auto" w:fill="auto"/>
          </w:tcPr>
          <w:p w14:paraId="4CF16C6E" w14:textId="77777777" w:rsidR="00AF40AD" w:rsidRDefault="00AF40AD" w:rsidP="00697308">
            <w:pPr>
              <w:pStyle w:val="MDPI42tablebody"/>
              <w:spacing w:line="240" w:lineRule="auto"/>
            </w:pPr>
            <w:r>
              <w:t>89%</w:t>
            </w:r>
          </w:p>
        </w:tc>
        <w:tc>
          <w:tcPr>
            <w:tcW w:w="1178" w:type="dxa"/>
          </w:tcPr>
          <w:p w14:paraId="64D9995E" w14:textId="77777777" w:rsidR="00AF40AD" w:rsidRDefault="00AF40AD" w:rsidP="00697308">
            <w:pPr>
              <w:pStyle w:val="MDPI42tablebody"/>
              <w:spacing w:line="240" w:lineRule="auto"/>
            </w:pPr>
            <w:r>
              <w:t>5</w:t>
            </w:r>
          </w:p>
        </w:tc>
      </w:tr>
      <w:tr w:rsidR="00AF40AD" w:rsidRPr="00EF08AF" w14:paraId="388BC136" w14:textId="77777777" w:rsidTr="00697308">
        <w:trPr>
          <w:trHeight w:val="305"/>
        </w:trPr>
        <w:tc>
          <w:tcPr>
            <w:tcW w:w="5721" w:type="dxa"/>
            <w:shd w:val="clear" w:color="auto" w:fill="auto"/>
            <w:vAlign w:val="center"/>
          </w:tcPr>
          <w:p w14:paraId="700726C9" w14:textId="7272E9C8" w:rsidR="00AF40AD" w:rsidRPr="00892953" w:rsidRDefault="00AF40AD" w:rsidP="00697308">
            <w:pPr>
              <w:pStyle w:val="MDPI42tablebody"/>
              <w:spacing w:line="240" w:lineRule="auto"/>
            </w:pPr>
            <w:r w:rsidRPr="00335AD8">
              <w:t>6 Square-Type force Sensing Resistors</w:t>
            </w:r>
            <w:r>
              <w:t xml:space="preserve"> </w:t>
            </w:r>
            <w:r>
              <w:fldChar w:fldCharType="begin"/>
            </w:r>
            <w:r w:rsidR="00E05766">
              <w:instrText xml:space="preserve"> ADDIN ZOTERO_ITEM CSL_CITATION {"citationID":"EMq2qBtM","properties":{"formattedCitation":"[47]","plainCitation":"[47]","noteIndex":0},"citationItems":[{"id":228,"uris":["http://zotero.org/users/11398818/items/A72X998B"],"itemData":{"id":228,"type":"article-journal","container-title":"International Journal of Human–Computer Interaction","DOI":"10.1080/10447318.2018.1506641","ISSN":"1044-7318, 1532-7590","issue":"10","journalAbbreviation":"International Journal of Human–Computer Interaction","language":"en","page":"870-885","source":"DOI.org (Crossref)","title":"HealthSit: Designing Posture-Based Interaction to Promote Exercise during Fitness Breaks","title-short":"HealthSit","volume":"35","author":[{"family":"Ren","given":"Xipei"},{"family":"Yu","given":"Bin"},{"family":"Lu","given":"Yuan"},{"family":"Chen","given":"Yu"},{"family":"Pu","given":"Pearl"}],"issued":{"date-parts":[["2019",6,15]]}}}],"schema":"https://github.com/citation-style-language/schema/raw/master/csl-citation.json"} </w:instrText>
            </w:r>
            <w:r>
              <w:fldChar w:fldCharType="separate"/>
            </w:r>
            <w:r w:rsidR="00E05766" w:rsidRPr="00E05766">
              <w:t>[47]</w:t>
            </w:r>
            <w:r>
              <w:fldChar w:fldCharType="end"/>
            </w:r>
          </w:p>
        </w:tc>
        <w:tc>
          <w:tcPr>
            <w:tcW w:w="998" w:type="dxa"/>
            <w:shd w:val="clear" w:color="auto" w:fill="auto"/>
          </w:tcPr>
          <w:p w14:paraId="5D67E115" w14:textId="77777777" w:rsidR="00AF40AD" w:rsidRDefault="00AF40AD" w:rsidP="00697308">
            <w:pPr>
              <w:pStyle w:val="MDPI42tablebody"/>
              <w:spacing w:line="240" w:lineRule="auto"/>
            </w:pPr>
            <w:r>
              <w:t>-</w:t>
            </w:r>
          </w:p>
        </w:tc>
        <w:tc>
          <w:tcPr>
            <w:tcW w:w="1178" w:type="dxa"/>
          </w:tcPr>
          <w:p w14:paraId="7532CA67" w14:textId="77777777" w:rsidR="00AF40AD" w:rsidRDefault="00AF40AD" w:rsidP="00697308">
            <w:pPr>
              <w:pStyle w:val="MDPI42tablebody"/>
              <w:spacing w:line="240" w:lineRule="auto"/>
            </w:pPr>
            <w:r>
              <w:t>-</w:t>
            </w:r>
          </w:p>
        </w:tc>
      </w:tr>
      <w:tr w:rsidR="00AF40AD" w:rsidRPr="00EF08AF" w14:paraId="4B992CB2" w14:textId="77777777" w:rsidTr="00697308">
        <w:trPr>
          <w:trHeight w:val="305"/>
        </w:trPr>
        <w:tc>
          <w:tcPr>
            <w:tcW w:w="5721" w:type="dxa"/>
            <w:shd w:val="clear" w:color="auto" w:fill="auto"/>
            <w:vAlign w:val="center"/>
          </w:tcPr>
          <w:p w14:paraId="64800EC1" w14:textId="69BB3877" w:rsidR="00AF40AD" w:rsidRPr="00335AD8" w:rsidRDefault="00AF40AD" w:rsidP="00697308">
            <w:pPr>
              <w:pStyle w:val="MDPI42tablebody"/>
              <w:spacing w:line="240" w:lineRule="auto"/>
            </w:pPr>
            <w:r>
              <w:t xml:space="preserve">8 </w:t>
            </w:r>
            <w:r w:rsidRPr="007D2676">
              <w:t>Force Sensing Resistors FSR 406</w:t>
            </w:r>
            <w:r>
              <w:t xml:space="preserve"> </w:t>
            </w:r>
            <w:r>
              <w:fldChar w:fldCharType="begin"/>
            </w:r>
            <w:r w:rsidR="00E05766">
              <w:instrText xml:space="preserve"> ADDIN ZOTERO_ITEM CSL_CITATION {"citationID":"hQ7c4dGO","properties":{"formattedCitation":"[48]","plainCitation":"[48]","noteIndex":0},"citationItems":[{"id":235,"uris":["http://zotero.org/users/11398818/items/MM83R5MW"],"itemData":{"id":235,"type":"paper-conference","container-title":"2014 International Conference on Intelligent Environments","DOI":"10.1109/IE.2014.39","event-place":"China","event-title":"2014 International Conference on Intelligent Environments (IE)","ISBN":"978-1-4799-2947-4","page":"211-213","publisher":"IEEE","publisher-place":"China","source":"DOI.org (Crossref)","title":"IntelliChair: An Approach for Activity Detection and Prediction via Posture Analysis","title-short":"IntelliChair","URL":"http://ieeexplore.ieee.org/document/6910450/","author":[{"family":"Fu","given":"Teng"},{"family":"Macleod","given":"Allan"}],"accessed":{"date-parts":[["2023",11,20]]},"issued":{"date-parts":[["2014",6]]}}}],"schema":"https://github.com/citation-style-language/schema/raw/master/csl-citation.json"} </w:instrText>
            </w:r>
            <w:r>
              <w:fldChar w:fldCharType="separate"/>
            </w:r>
            <w:r w:rsidR="00E05766" w:rsidRPr="00E05766">
              <w:t>[48]</w:t>
            </w:r>
            <w:r>
              <w:fldChar w:fldCharType="end"/>
            </w:r>
          </w:p>
        </w:tc>
        <w:tc>
          <w:tcPr>
            <w:tcW w:w="998" w:type="dxa"/>
            <w:shd w:val="clear" w:color="auto" w:fill="auto"/>
          </w:tcPr>
          <w:p w14:paraId="1FC2EFA9" w14:textId="77777777" w:rsidR="00AF40AD" w:rsidRDefault="00AF40AD" w:rsidP="00697308">
            <w:pPr>
              <w:pStyle w:val="MDPI42tablebody"/>
              <w:spacing w:line="240" w:lineRule="auto"/>
            </w:pPr>
            <w:r>
              <w:t>-</w:t>
            </w:r>
          </w:p>
        </w:tc>
        <w:tc>
          <w:tcPr>
            <w:tcW w:w="1178" w:type="dxa"/>
          </w:tcPr>
          <w:p w14:paraId="1470EF4E" w14:textId="77777777" w:rsidR="00AF40AD" w:rsidRDefault="00AF40AD" w:rsidP="00697308">
            <w:pPr>
              <w:pStyle w:val="MDPI42tablebody"/>
              <w:spacing w:line="240" w:lineRule="auto"/>
            </w:pPr>
            <w:r>
              <w:t>7</w:t>
            </w:r>
          </w:p>
        </w:tc>
      </w:tr>
      <w:tr w:rsidR="00AF40AD" w:rsidRPr="00EF08AF" w14:paraId="40A62BB2" w14:textId="77777777" w:rsidTr="00697308">
        <w:trPr>
          <w:trHeight w:val="305"/>
        </w:trPr>
        <w:tc>
          <w:tcPr>
            <w:tcW w:w="5721" w:type="dxa"/>
            <w:shd w:val="clear" w:color="auto" w:fill="auto"/>
            <w:vAlign w:val="center"/>
          </w:tcPr>
          <w:p w14:paraId="4E548CB1" w14:textId="7893BF9B" w:rsidR="00AF40AD" w:rsidRDefault="00AF40AD" w:rsidP="00697308">
            <w:pPr>
              <w:pStyle w:val="MDPI42tablebody"/>
              <w:spacing w:line="240" w:lineRule="auto"/>
            </w:pPr>
            <w:r w:rsidRPr="007D2676">
              <w:t>5 Flex sensors</w:t>
            </w:r>
            <w:r>
              <w:t xml:space="preserve"> </w:t>
            </w:r>
            <w:r>
              <w:fldChar w:fldCharType="begin"/>
            </w:r>
            <w:r w:rsidR="00B53457">
              <w:instrText xml:space="preserve"> ADDIN ZOTERO_ITEM CSL_CITATION {"citationID":"MkL5FbQy","properties":{"formattedCitation":"[28]","plainCitation":"[28]","noteIndex":0},"citationItems":[{"id":254,"uris":["http://zotero.org/users/11398818/items/65CCGVLQ"],"itemData":{"id":254,"type":"paper-conference","container-title":"2022 IEEE 15th Dallas Circuit And System Conference (DCAS)","DOI":"10.1109/DCAS53974.2022.9845620","event-place":"Dallas, TX, USA","event-title":"2022 IEEE 15th Dallas Circuit And System Conference (DCAS)","ISBN":"978-1-66549-885-2","page":"1-2","publisher":"IEEE","publisher-place":"Dallas, TX, USA","source":"DOI.org (Crossref)","title":"FPGA-based smart chair recognition system using flex sensors","URL":"https://ieeexplore.ieee.org/document/9845620/","author":[{"family":"AbuTerkia","given":"Ibrahim"},{"family":"Hannoun","given":"Mustafa"},{"family":"Suwal","given":"Bikal"},{"family":"Ahmed","given":"Md Sharif"},{"family":"Sundaravdivel","given":"Prabha"}],"accessed":{"date-parts":[["2023",12,4]]},"issued":{"date-parts":[["2022",6,17]]}}}],"schema":"https://github.com/citation-style-language/schema/raw/master/csl-citation.json"} </w:instrText>
            </w:r>
            <w:r>
              <w:fldChar w:fldCharType="separate"/>
            </w:r>
            <w:r w:rsidR="00B53457" w:rsidRPr="00B53457">
              <w:t>[28]</w:t>
            </w:r>
            <w:r>
              <w:fldChar w:fldCharType="end"/>
            </w:r>
          </w:p>
        </w:tc>
        <w:tc>
          <w:tcPr>
            <w:tcW w:w="998" w:type="dxa"/>
            <w:shd w:val="clear" w:color="auto" w:fill="auto"/>
          </w:tcPr>
          <w:p w14:paraId="1CA64EF3" w14:textId="77777777" w:rsidR="00AF40AD" w:rsidRDefault="00AF40AD" w:rsidP="00697308">
            <w:pPr>
              <w:pStyle w:val="MDPI42tablebody"/>
              <w:spacing w:line="240" w:lineRule="auto"/>
            </w:pPr>
            <w:r>
              <w:t>-</w:t>
            </w:r>
          </w:p>
        </w:tc>
        <w:tc>
          <w:tcPr>
            <w:tcW w:w="1178" w:type="dxa"/>
          </w:tcPr>
          <w:p w14:paraId="332F824A" w14:textId="77777777" w:rsidR="00AF40AD" w:rsidRDefault="00AF40AD" w:rsidP="00697308">
            <w:pPr>
              <w:pStyle w:val="MDPI42tablebody"/>
              <w:spacing w:line="240" w:lineRule="auto"/>
            </w:pPr>
            <w:r>
              <w:t>7</w:t>
            </w:r>
          </w:p>
        </w:tc>
      </w:tr>
      <w:tr w:rsidR="00AF40AD" w:rsidRPr="00EF08AF" w14:paraId="24F88E88" w14:textId="77777777" w:rsidTr="00697308">
        <w:trPr>
          <w:trHeight w:val="305"/>
        </w:trPr>
        <w:tc>
          <w:tcPr>
            <w:tcW w:w="5721" w:type="dxa"/>
            <w:shd w:val="clear" w:color="auto" w:fill="auto"/>
            <w:vAlign w:val="center"/>
          </w:tcPr>
          <w:p w14:paraId="41E72B33" w14:textId="7355F719" w:rsidR="00AF40AD" w:rsidRPr="007D2676" w:rsidRDefault="00AF40AD" w:rsidP="00697308">
            <w:pPr>
              <w:pStyle w:val="MDPI42tablebody"/>
              <w:spacing w:line="240" w:lineRule="auto"/>
            </w:pPr>
            <w:r w:rsidRPr="00117995">
              <w:t>4 FSR</w:t>
            </w:r>
            <w:r>
              <w:t xml:space="preserve"> Pressure Sensors </w:t>
            </w:r>
            <w:r>
              <w:fldChar w:fldCharType="begin"/>
            </w:r>
            <w:r w:rsidR="00E05766">
              <w:instrText xml:space="preserve"> ADDIN ZOTERO_ITEM CSL_CITATION {"citationID":"40sE9qpk","properties":{"formattedCitation":"[49]","plainCitation":"[49]","noteIndex":0},"citationItems":[{"id":261,"uris":["http://zotero.org/users/11398818/items/ETZJENJJ"],"itemData":{"id":261,"type":"article-journal","abstract":"The rise of the Internet of Things (IoT) has enabled the development of measurement systems dedicated to preventing health issues and monitoring conditions in smart homes and workplaces. IoT systems can support monitoring people doing computer-based work and avoid the insurgence of common musculoskeletal disorders related to the persistence of incorrect sitting postures during work hours. This work proposes a low-cost IoT measurement system for monitoring the sitting posture symmetry and generating a visual alert to warn the worker when an asymmetric position is detected. The system employs four force sensing resistors (FSR) embedded in a cushion and a microcontroller-based read-out circuit for monitoring the pressure exerted on the chair seat. Java-based software performs the real-time monitoring of the sensors’ measurements and implements an uncertainty-driven asymmetry detection algorithm. The shifts from a symmetric to an asymmetric posture and vice versa generate and close a pop-up warning message, respectively. In this way, the user is promptly notified when an asymmetric posture is detected and invited to adjust the sitting position. Every position shift is recorded in a web database for further analysis of the sitting behavior.","container-title":"Sensors","DOI":"10.3390/s23104830","ISSN":"1424-8220","issue":"10","journalAbbreviation":"Sensors","language":"en","page":"4830","source":"DOI.org (Crossref)","title":"IoT System for Real-Time Posture Asymmetry Detection","volume":"23","author":[{"family":"La Mura","given":"Monica"},{"family":"De Gregorio","given":"Marco"},{"family":"Lamberti","given":"Patrizia"},{"family":"Tucci","given":"Vincenzo"}],"issued":{"date-parts":[["2023",5,17]]}}}],"schema":"https://github.com/citation-style-language/schema/raw/master/csl-citation.json"} </w:instrText>
            </w:r>
            <w:r>
              <w:fldChar w:fldCharType="separate"/>
            </w:r>
            <w:r w:rsidR="00E05766" w:rsidRPr="00E05766">
              <w:t>[49]</w:t>
            </w:r>
            <w:r>
              <w:fldChar w:fldCharType="end"/>
            </w:r>
          </w:p>
        </w:tc>
        <w:tc>
          <w:tcPr>
            <w:tcW w:w="998" w:type="dxa"/>
            <w:shd w:val="clear" w:color="auto" w:fill="auto"/>
          </w:tcPr>
          <w:p w14:paraId="5C710DB4" w14:textId="77777777" w:rsidR="00AF40AD" w:rsidRDefault="00AF40AD" w:rsidP="00697308">
            <w:pPr>
              <w:pStyle w:val="MDPI42tablebody"/>
              <w:spacing w:line="240" w:lineRule="auto"/>
            </w:pPr>
            <w:r>
              <w:t>-</w:t>
            </w:r>
          </w:p>
        </w:tc>
        <w:tc>
          <w:tcPr>
            <w:tcW w:w="1178" w:type="dxa"/>
          </w:tcPr>
          <w:p w14:paraId="7827ABD9" w14:textId="77777777" w:rsidR="00AF40AD" w:rsidRDefault="00AF40AD" w:rsidP="00697308">
            <w:pPr>
              <w:pStyle w:val="MDPI42tablebody"/>
              <w:spacing w:line="240" w:lineRule="auto"/>
            </w:pPr>
            <w:r>
              <w:t>6</w:t>
            </w:r>
          </w:p>
        </w:tc>
      </w:tr>
      <w:tr w:rsidR="00AF40AD" w:rsidRPr="00EF08AF" w14:paraId="48A625E3" w14:textId="77777777" w:rsidTr="00697308">
        <w:trPr>
          <w:trHeight w:val="305"/>
        </w:trPr>
        <w:tc>
          <w:tcPr>
            <w:tcW w:w="5721" w:type="dxa"/>
            <w:shd w:val="clear" w:color="auto" w:fill="auto"/>
            <w:vAlign w:val="center"/>
          </w:tcPr>
          <w:p w14:paraId="6E80C40E" w14:textId="620D023A" w:rsidR="00AF40AD" w:rsidRPr="00117995" w:rsidRDefault="00AF40AD" w:rsidP="00697308">
            <w:pPr>
              <w:pStyle w:val="MDPI42tablebody"/>
              <w:spacing w:line="240" w:lineRule="auto"/>
            </w:pPr>
            <w:r>
              <w:t xml:space="preserve">16 Pressure sensors &amp; 2 Ultrasonic sensors </w:t>
            </w:r>
            <w:r>
              <w:fldChar w:fldCharType="begin"/>
            </w:r>
            <w:r w:rsidR="00E05766">
              <w:instrText xml:space="preserve"> ADDIN ZOTERO_ITEM CSL_CITATION {"citationID":"TZlooGw9","properties":{"formattedCitation":"[50]","plainCitation":"[50]","noteIndex":0},"citationItems":[{"id":265,"uris":["http://zotero.org/users/11398818/items/89B29YFX"],"itemData":{"id":265,"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schema":"https://github.com/citation-style-language/schema/raw/master/csl-citation.json"} </w:instrText>
            </w:r>
            <w:r>
              <w:fldChar w:fldCharType="separate"/>
            </w:r>
            <w:r w:rsidR="00E05766" w:rsidRPr="00E05766">
              <w:t>[50]</w:t>
            </w:r>
            <w:r>
              <w:fldChar w:fldCharType="end"/>
            </w:r>
          </w:p>
        </w:tc>
        <w:tc>
          <w:tcPr>
            <w:tcW w:w="998" w:type="dxa"/>
            <w:shd w:val="clear" w:color="auto" w:fill="auto"/>
          </w:tcPr>
          <w:p w14:paraId="5CEE4652" w14:textId="77777777" w:rsidR="00AF40AD" w:rsidRDefault="00AF40AD" w:rsidP="00697308">
            <w:pPr>
              <w:pStyle w:val="MDPI42tablebody"/>
              <w:spacing w:line="240" w:lineRule="auto"/>
            </w:pPr>
            <w:r>
              <w:t>96%</w:t>
            </w:r>
          </w:p>
        </w:tc>
        <w:tc>
          <w:tcPr>
            <w:tcW w:w="1178" w:type="dxa"/>
          </w:tcPr>
          <w:p w14:paraId="3C0C8DBB" w14:textId="77777777" w:rsidR="00AF40AD" w:rsidRDefault="00AF40AD" w:rsidP="00697308">
            <w:pPr>
              <w:pStyle w:val="MDPI42tablebody"/>
              <w:spacing w:line="240" w:lineRule="auto"/>
            </w:pPr>
            <w:r>
              <w:t>15</w:t>
            </w:r>
          </w:p>
        </w:tc>
      </w:tr>
      <w:tr w:rsidR="00AF40AD" w:rsidRPr="00EF08AF" w14:paraId="57996BEB" w14:textId="77777777" w:rsidTr="00697308">
        <w:trPr>
          <w:trHeight w:val="305"/>
        </w:trPr>
        <w:tc>
          <w:tcPr>
            <w:tcW w:w="5721" w:type="dxa"/>
            <w:shd w:val="clear" w:color="auto" w:fill="auto"/>
            <w:vAlign w:val="center"/>
          </w:tcPr>
          <w:p w14:paraId="29083EF9" w14:textId="4DCBB9A6" w:rsidR="00AF40AD" w:rsidRDefault="00AF40AD" w:rsidP="00697308">
            <w:pPr>
              <w:pStyle w:val="MDPI42tablebody"/>
              <w:spacing w:line="240" w:lineRule="auto"/>
            </w:pPr>
            <w:r w:rsidRPr="00F03D14">
              <w:t>9 E-Textile Pressure Sensor</w:t>
            </w:r>
            <w:r>
              <w:t xml:space="preserve"> </w:t>
            </w:r>
            <w:r>
              <w:fldChar w:fldCharType="begin"/>
            </w:r>
            <w:r w:rsidR="00E05766">
              <w:instrText xml:space="preserve"> ADDIN ZOTERO_ITEM CSL_CITATION {"citationID":"KGWfZMUl","properties":{"formattedCitation":"[51]","plainCitation":"[51]","noteIndex":0},"citationItems":[{"id":272,"uris":["http://zotero.org/users/11398818/items/7ANKQUF4"],"itemData":{"id":272,"type":"article-journal","abstract":"We present a solution for intelligent posture training based on accurate, real-time sitting posture monitoring using the LifeChair IoT cushion and supervised machine learning from pressure sensing and user body data. We demonstrate our system’s performance in sitting posture and seated stretch recognition tasks with over 98.82% accuracy in recognizing 15 different sitting postures and 97.94% in recognizing six seated stretches. We also show that user BMI divergence significantly affects posture recognition accuracy using machine learning. We validate our method’s performance in five different real-world workplace environments and discuss training strategies for the machine learning models. Finally, we propose the first smart posture data-driven stretch recommendation system in alignment with physiotherapy standards.","container-title":"Sensors","DOI":"10.3390/s22145337","ISSN":"1424-8220","issue":"14","journalAbbreviation":"Sensors","language":"en","page":"5337","source":"DOI.org (Crossref)","title":"Intelligent Posture Training: Machine-Learning-Powered Human Sitting Posture Recognition Based on a Pressure-Sensing IoT Cushion","title-short":"Intelligent Posture Training","volume":"22","author":[{"family":"Bourahmoune","given":"Katia"},{"family":"Ishac","given":"Karlos"},{"family":"Amagasa","given":"Toshiyuki"}],"issued":{"date-parts":[["2022",7,17]]}}}],"schema":"https://github.com/citation-style-language/schema/raw/master/csl-citation.json"} </w:instrText>
            </w:r>
            <w:r>
              <w:fldChar w:fldCharType="separate"/>
            </w:r>
            <w:r w:rsidR="00E05766" w:rsidRPr="00E05766">
              <w:t>[51]</w:t>
            </w:r>
            <w:r>
              <w:fldChar w:fldCharType="end"/>
            </w:r>
          </w:p>
        </w:tc>
        <w:tc>
          <w:tcPr>
            <w:tcW w:w="998" w:type="dxa"/>
            <w:shd w:val="clear" w:color="auto" w:fill="auto"/>
          </w:tcPr>
          <w:p w14:paraId="3C649134" w14:textId="77777777" w:rsidR="00AF40AD" w:rsidRDefault="00AF40AD" w:rsidP="00697308">
            <w:pPr>
              <w:pStyle w:val="MDPI42tablebody"/>
              <w:spacing w:line="240" w:lineRule="auto"/>
            </w:pPr>
            <w:r>
              <w:t>98.82%</w:t>
            </w:r>
          </w:p>
        </w:tc>
        <w:tc>
          <w:tcPr>
            <w:tcW w:w="1178" w:type="dxa"/>
          </w:tcPr>
          <w:p w14:paraId="79233AF3" w14:textId="77777777" w:rsidR="00AF40AD" w:rsidRDefault="00AF40AD" w:rsidP="00697308">
            <w:pPr>
              <w:pStyle w:val="MDPI42tablebody"/>
              <w:spacing w:line="240" w:lineRule="auto"/>
            </w:pPr>
            <w:r>
              <w:t>15</w:t>
            </w:r>
          </w:p>
        </w:tc>
      </w:tr>
    </w:tbl>
    <w:p w14:paraId="2D14DC43" w14:textId="0BC07493" w:rsidR="002423A8" w:rsidRDefault="00573025" w:rsidP="002423A8">
      <w:pPr>
        <w:pStyle w:val="MDPI22heading2"/>
        <w:numPr>
          <w:ilvl w:val="1"/>
          <w:numId w:val="34"/>
        </w:numPr>
      </w:pPr>
      <w:r>
        <w:t>Machine Learning Model</w:t>
      </w:r>
      <w:r w:rsidR="002423A8">
        <w:t>s</w:t>
      </w:r>
    </w:p>
    <w:p w14:paraId="1275FD72" w14:textId="01409CA1" w:rsidR="002423A8" w:rsidRDefault="002423A8" w:rsidP="00AE42D0">
      <w:pPr>
        <w:pStyle w:val="MDPI31text"/>
      </w:pPr>
      <w:r>
        <w:t xml:space="preserve">Multiple machine learning algorithms across various studies are being adopted to classify different sitting postures. Two of the most used ML models among research studies were the CNN (Convolutional Neural Networks) </w:t>
      </w:r>
      <w:r>
        <w:fldChar w:fldCharType="begin"/>
      </w:r>
      <w:r w:rsidR="00B53457">
        <w:instrText xml:space="preserve"> ADDIN ZOTERO_ITEM CSL_CITATION {"citationID":"gXKMbrup","properties":{"formattedCitation":"[33,38,50,52,53]","plainCitation":"[33,38,50,52,53]","noteIndex":0},"citationItems":[{"id":214,"uris":["http://zotero.org/users/11398818/items/SBMQ83RY"],"itemData":{"id":214,"type":"article-journal","abstract":"Sitting on a chair in an awkward posture or sitting for a long period of time is a risk factor for musculoskeletal disorders. A postural habit that has been formed cannot be changed easily. It is important to form a proper postural habit from childhood as the lumbar disease during childhood caused by their improper posture is most likely to recur. Thus, there is a need for a monitoring system that classifies children’s sitting postures. The purpose of this paper is to develop a system for classifying sitting postures for children using machine learning algorithms. The convolutional neural network (CNN) algorithm was used in addition to the conventional algorithms: Naïve Bayes classifier (NB), decision tree (DT), neural network (NN), multinomial logistic regression (MLR), and support vector machine (SVM). To collect data for classifying sitting postures, a sensing cushion was developed by mounting a pressure sensor mat (8 × 8) inside children’s chair seat cushion. Ten children participated, and sensor data was collected by taking a static posture for the five prescribed postures. The accuracy of CNN was found to be the highest as compared with those of the other algorithms. It is expected that the comprehensive posture monitoring system would be established through future research on enhancing the classification algorithm and providing an effective feedback system.","container-title":"Applied Sciences","DOI":"10.3390/app8081280","ISSN":"2076-3417","issue":"8","journalAbbreviation":"Applied Sciences","language":"en","page":"1280","source":"DOI.org (Crossref)","title":"Classification of Children’s Sitting Postures Using Machine Learning Algorithms","volume":"8","author":[{"family":"Kim","given":"Yong"},{"family":"Son","given":"Youngdoo"},{"family":"Kim","given":"Wonjoon"},{"family":"Jin","given":"Byungki"},{"family":"Yun","given":"Myung"}],"issued":{"date-parts":[["2018",8,1]]}}},{"id":220,"uris":["http://zotero.org/users/11398818/items/L4XCYESC"],"itemData":{"id":220,"type":"article-journal","container-title":"Biomedical Signal Processing and Control","DOI":"10.1016/j.bspc.2021.103432","ISSN":"17468094","journalAbbreviation":"Biomedical Signal Processing and Control","language":"en","page":"103432","source":"DOI.org (Crossref)","title":"A deep learning based 2-dimensional hip pressure signals analysis method for sitting posture recognition","volume":"73","author":[{"family":"Fan","given":"Zhe"},{"family":"Hu","given":"Xing"},{"family":"Chen","given":"Wen-Ming"},{"family":"Zhang","given":"Da-Wei"},{"family":"Ma","given":"Xin"}],"issued":{"date-parts":[["2022",3]]}}},{"id":265,"uris":["http://zotero.org/users/11398818/items/89B29YFX"],"itemData":{"id":265,"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id":221,"uris":["http://zotero.org/users/11398818/items/UPDRDR8Z"],"itemData":{"id":221,"type":"article-journal","abstract":"Abstract\n            Sedentary and poor sitting posture can damage the health of adolescents. Therefore, it is very practical to effectively detect the sitting posture of students in the classroom and to warn the bad sitting posture. This paper proposed an in-class student sitting posture recognition system based on OpenPose, which uses the monitor in the classroom to detect the sitting posture of the students, and uses OpenPose to extract the posture feature. Keras deep learning framework is used to construct the convolutional neural network, which is used to train the datasets and recognize sitting posture of students. Experiments show that the accuracy is more than 90% after 100 epoch training.","container-title":"IOP Conference Series: Materials Science and Engineering","DOI":"10.1088/1757-899X/677/3/032057","ISSN":"1757-8981, 1757-899X","issue":"3","journalAbbreviation":"IOP Conf. Ser.: Mater. Sci. Eng.","page":"032057","source":"DOI.org (Crossref)","title":"Sitting Posture Recognition Based on OpenPose","volume":"677","author":[{"family":"Chen","given":"Kehan"}],"issued":{"date-parts":[["2019",12,1]]}}},{"id":234,"uris":["http://zotero.org/users/11398818/items/IIIH2LBB"],"itemData":{"id":234,"type":"paper-conference","container-title":"2023 International Conference on Bio Signals, Images, and Instrumentation (ICBSII)","DOI":"10.1109/ICBSII58188.2023.10181038","event-place":"Chennai, India","event-title":"2023 International Conference on Bio Signals, Images, and Instrumentation (ICBSII)","ISBN":"9798350338171","page":"1-5","publisher":"IEEE","publisher-place":"Chennai, India","source":"DOI.org (Crossref)","title":"Sitting posture Analysis using CNN and RCNN","URL":"https://ieeexplore.ieee.org/document/10181038/","author":[{"family":"R","given":"Nishitha"},{"family":"Sudhakar","given":"T."},{"family":"Bethanney Janney","given":"J"},{"family":"Krishnamoorthy","given":"N. R."},{"family":"Dhanalakshmi","given":"K"},{"family":"Vigneshwaran","given":"S"}],"accessed":{"date-parts":[["2023",11,20]]},"issued":{"date-parts":[["2023",3,16]]}}}],"schema":"https://github.com/citation-style-language/schema/raw/master/csl-citation.json"} </w:instrText>
      </w:r>
      <w:r>
        <w:fldChar w:fldCharType="separate"/>
      </w:r>
      <w:r w:rsidR="00B53457" w:rsidRPr="00B53457">
        <w:t>[33,38,50,52,53]</w:t>
      </w:r>
      <w:r>
        <w:fldChar w:fldCharType="end"/>
      </w:r>
      <w:r>
        <w:t xml:space="preserve"> and ANN (Artificial Neural Networks) </w:t>
      </w:r>
      <w:r>
        <w:fldChar w:fldCharType="begin"/>
      </w:r>
      <w:r w:rsidR="00B53457">
        <w:instrText xml:space="preserve"> ADDIN ZOTERO_ITEM CSL_CITATION {"citationID":"UVYBaN0e","properties":{"formattedCitation":"[31,35,39,43,47]","plainCitation":"[31,35,39,43,47]","noteIndex":0},"citationItems":[{"id":151,"uris":["http://zotero.org/users/11398818/items/IH6ZVDXW"],"itemData":{"id":151,"type":"article-journal","abstract":"&lt;p class=\"1\"&gt;Sitting is a common behavior of human body in daily life. It is found that poor sitting postures can link to pains and other complications for people in literature. In order to avoid the adverse effects of poor sitting behavior, we have developed a highly practical design of smart chair system in this paper, which is able to monitor the sitting behavior of human body accurately and non-invasively. The pressure patterns of eight standardized sitting postures of human subjects were acquired and transmitted to the computer for the automatic sitting posture recognition with the application of artificial neural network classifier. The experimental results showed that it can recognize eight sitting postures of human subjects with high accuracy. The sitting posture monitoring in the developed smart chair system can help or promote people to achieve and maintain healthy sitting behavior, and prevent or reduce the chronic disease caused by poor sitting behavior. These promising results suggested that the presented system is feasible for sitting behavior monitoring, which can find applications in many areas including healthcare services, human-computer interactions and intelligent environment.&lt;/p&gt;","container-title":"KnE Engineering","DOI":"10.18502/keg.v2i2.626","ISSN":"2518-6841","issue":"2","journalAbbreviation":"KEG","page":"274","source":"DOI.org (Crossref)","title":"Smart Chair for Monitoring of Sitting Behavior","volume":"2","author":[{"family":"Huang","given":"Mengjie"},{"family":"Gibson","given":"Ian"},{"family":"Yang","given":"Rui"}],"issued":{"date-parts":[["2017",2,9]]}}},{"id":163,"uris":["http://zotero.org/users/11398818/items/L7KAFSQC"],"itemData":{"id":163,"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id":170,"uris":["http://zotero.org/users/11398818/items/DXZPDRQ4"],"itemData":{"id":170,"type":"chapter","container-title":"Engineering Applications of Neural Networks","event-place":"Berlin, Heidelberg","ISBN":"978-3-642-41012-3","note":"collection-title: Communications in Computer and Information Science\nDOI: 10.1007/978-3-642-41013-0_19","page":"182-191","publisher":"Springer Berlin Heidelberg","publisher-place":"Berlin, Heidelberg","source":"DOI.org (Crossref)","title":"Intelligent Chair Sensor","URL":"http://link.springer.com/10.1007/978-3-642-41013-0_19","volume":"383","editor":[{"family":"Iliadis","given":"Lazaros"},{"family":"Papadopoulos","given":"Harris"},{"family":"Jayne","given":"Chrisina"}],"author":[{"family":"Martins","given":"Leonardo"},{"family":"Lucena","given":"Rui"},{"family":"Belo","given":"João"},{"family":"Santos","given":"Marcelo"},{"family":"Quaresma","given":"Cláudia"},{"family":"Jesus","given":"Adelaide P."},{"family":"Vieira","given":"Pedro"}],"accessed":{"date-parts":[["2023",10,25]]},"issued":{"date-parts":[["2013"]]}}},{"id":216,"uris":["http://zotero.org/users/11398818/items/AU67EL3E"],"itemData":{"id":216,"type":"article-journal","abstract":"Nowadays, the percentage of time that the population spends sitting has increased substantially due to the use of computers as the main tool for work or leisure and the increase in jobs with a high office workload. As a consequence, it is common to suffer musculoskeletal pain, mainly in the back, which can lead to both temporary and chronic damage. This pain is related to holding a posture during a prolonged period of sitting, usually in front of a computer. This work presents a IoT posture monitoring system while sitting. The system consists of a device equipped with Force Sensitive Resistors (FSR) that, placed on a chair seat, detects the points where the user exerts pressure when sitting. The system is complemented with a Machine Learning model based on Artificial Neural Networks, which was trained to recognize the neutral correct posture as well as the six most frequent postures that involve risk of damage to the locomotor system. In this study, data was collected from 12 participants for each of the seven positions considered, using the developed sensing device. Several neural network models were trained and evaluated in order to improve the classification effectiveness. Hold-Out technique was used to guide the training and evaluation process. The results achieved a mean accuracy of 81% by means of a model consisting of two hidden layers of 128 neurons each. These results demonstrate that is feasible to distinguish different sitting postures using few sensors allocated in the surface of a seat, which implies lower costs and less complexity of the system.","container-title":"Electronics","DOI":"10.3390/electronics10151825","ISSN":"2079-9292","issue":"15","journalAbbreviation":"Electronics","language":"en","page":"1825","source":"DOI.org (Crossref)","title":"IoT Device for Sitting Posture Classification Using Artificial Neural Networks","volume":"10","author":[{"family":"Luna-Perejón","given":"Francisco"},{"family":"Montes-Sánchez","given":"Juan Manuel"},{"family":"Durán-López","given":"Lourdes"},{"family":"Vazquez-Baeza","given":"Alberto"},{"family":"Beasley-Bohórquez","given":"Isabel"},{"family":"Sevillano-Ramos","given":"José L."}],"issued":{"date-parts":[["2021",7,29]]}}},{"id":228,"uris":["http://zotero.org/users/11398818/items/A72X998B"],"itemData":{"id":228,"type":"article-journal","container-title":"International Journal of Human–Computer Interaction","DOI":"10.1080/10447318.2018.1506641","ISSN":"1044-7318, 1532-7590","issue":"10","journalAbbreviation":"International Journal of Human–Computer Interaction","language":"en","page":"870-885","source":"DOI.org (Crossref)","title":"HealthSit: Designing Posture-Based Interaction to Promote Exercise during Fitness Breaks","title-short":"HealthSit","volume":"35","author":[{"family":"Ren","given":"Xipei"},{"family":"Yu","given":"Bin"},{"family":"Lu","given":"Yuan"},{"family":"Chen","given":"Yu"},{"family":"Pu","given":"Pearl"}],"issued":{"date-parts":[["2019",6,15]]}}}],"schema":"https://github.com/citation-style-language/schema/raw/master/csl-citation.json"} </w:instrText>
      </w:r>
      <w:r>
        <w:fldChar w:fldCharType="separate"/>
      </w:r>
      <w:r w:rsidR="00B53457" w:rsidRPr="00B53457">
        <w:t>[31,35,39,43,47]</w:t>
      </w:r>
      <w:r>
        <w:fldChar w:fldCharType="end"/>
      </w:r>
      <w:r>
        <w:t xml:space="preserve">. Other algorithms being used were KNN (K-Nearest Neighbors) </w:t>
      </w:r>
      <w:r>
        <w:fldChar w:fldCharType="begin"/>
      </w:r>
      <w:r w:rsidR="00384451">
        <w:instrText xml:space="preserve"> ADDIN ZOTERO_ITEM CSL_CITATION {"citationID":"6KWy0F8a","properties":{"formattedCitation":"[17,43]","plainCitation":"[17,43]","noteIndex":0},"citationItems":[{"id":170,"uris":["http://zotero.org/users/11398818/items/DXZPDRQ4"],"itemData":{"id":170,"type":"chapter","container-title":"Engineering Applications of Neural Networks","event-place":"Berlin, Heidelberg","ISBN":"978-3-642-41012-3","note":"collection-title: Communications in Computer and Information Science\nDOI: 10.1007/978-3-642-41013-0_19","page":"182-191","publisher":"Springer Berlin Heidelberg","publisher-place":"Berlin, Heidelberg","source":"DOI.org (Crossref)","title":"Intelligent Chair Sensor","URL":"http://link.springer.com/10.1007/978-3-642-41013-0_19","volume":"383","editor":[{"family":"Iliadis","given":"Lazaros"},{"family":"Papadopoulos","given":"Harris"},{"family":"Jayne","given":"Chrisina"}],"author":[{"family":"Martins","given":"Leonardo"},{"family":"Lucena","given":"Rui"},{"family":"Belo","given":"João"},{"family":"Santos","given":"Marcelo"},{"family":"Quaresma","given":"Cláudia"},{"family":"Jesus","given":"Adelaide P."},{"family":"Vieira","given":"Pedro"}],"accessed":{"date-parts":[["2023",10,25]]},"issued":{"date-parts":[["2013"]]}}},{"id":145,"uris":["http://zotero.org/users/11398818/items/A9UVN24S"],"itemData":{"id":145,"type":"article-journal","abstract":"In recent years, employment in sedentary occupations has continuously risen. Office workers are more prone to prolonged static sitting, spending 65–80% of work hours sitting, increasing risks for multiple health problems, including cardiovascular diseases and musculoskeletal disorders. These adverse health effects lead to decreased productivity, increased absenteeism and health care costs. However, lack of regulation targeting these issues has oftentimes left them unattended. This article proposes a smart chair system, with posture and electrocardiography (ECG) monitoring modules, using an “invisible” sensing approach, to optimize working conditions, without hindering everyday tasks. For posture classification, machine learning models were trained and tested with datasets composed by center of mass coordinates in the seat plane, computed from the weight measured by load cells fixed under the seat. Models were trained and evaluated in the classification of five and seven sitting positions, achieving high accuracy results for all five-class models (&gt;97.4%), and good results for some seven-class models, particularly the best performing k-NN model (87.5%). For ECG monitoring, signals were acquired at the armrests covered with conductive nappa, connected to a single-lead sensor. Following signal filtering and segmentation, several outlier detection methods were applied to remove extremely noisy segments with mislabeled R-peaks, but only DBSCAN showed satisfactory results for the ECG segmentation performance (88.21%) and accuracy (90.50%).","container-title":"Sensors","DOI":"10.3390/s23020719","ISSN":"1424-8220","issue":"2","journalAbbreviation":"Sensors","language":"en","page":"719","source":"DOI.org (Crossref)","title":"A Novel Smart Chair System for Posture Classification and Invisible ECG Monitoring","volume":"23","author":[{"family":"Pereira","given":"Leonor"},{"family":"Plácido Da Silva","given":"Hugo"}],"issued":{"date-parts":[["2023",1,8]]}}}],"schema":"https://github.com/citation-style-language/schema/raw/master/csl-citation.json"} </w:instrText>
      </w:r>
      <w:r>
        <w:fldChar w:fldCharType="separate"/>
      </w:r>
      <w:r w:rsidR="00384451" w:rsidRPr="00384451">
        <w:t>[17,43]</w:t>
      </w:r>
      <w:r>
        <w:fldChar w:fldCharType="end"/>
      </w:r>
      <w:r>
        <w:t xml:space="preserve">, Decision Tree </w:t>
      </w:r>
      <w:r>
        <w:fldChar w:fldCharType="begin"/>
      </w:r>
      <w:r w:rsidR="00B53457">
        <w:instrText xml:space="preserve"> ADDIN ZOTERO_ITEM CSL_CITATION {"citationID":"XPFGUbQO","properties":{"formattedCitation":"[29,48]","plainCitation":"[29,48]","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id":235,"uris":["http://zotero.org/users/11398818/items/MM83R5MW"],"itemData":{"id":235,"type":"paper-conference","container-title":"2014 International Conference on Intelligent Environments","DOI":"10.1109/IE.2014.39","event-place":"China","event-title":"2014 International Conference on Intelligent Environments (IE)","ISBN":"978-1-4799-2947-4","page":"211-213","publisher":"IEEE","publisher-place":"China","source":"DOI.org (Crossref)","title":"IntelliChair: An Approach for Activity Detection and Prediction via Posture Analysis","title-short":"IntelliChair","URL":"http://ieeexplore.ieee.org/document/6910450/","author":[{"family":"Fu","given":"Teng"},{"family":"Macleod","given":"Allan"}],"accessed":{"date-parts":[["2023",11,20]]},"issued":{"date-parts":[["2014",6]]}}}],"schema":"https://github.com/citation-style-language/schema/raw/master/csl-citation.json"} </w:instrText>
      </w:r>
      <w:r>
        <w:fldChar w:fldCharType="separate"/>
      </w:r>
      <w:r w:rsidR="00B53457" w:rsidRPr="00B53457">
        <w:t>[29,48]</w:t>
      </w:r>
      <w:r>
        <w:fldChar w:fldCharType="end"/>
      </w:r>
      <w:r>
        <w:t xml:space="preserve">, SVM (Support Vector Machine) </w:t>
      </w:r>
      <w:r>
        <w:fldChar w:fldCharType="begin"/>
      </w:r>
      <w:r w:rsidR="00384451">
        <w:instrText xml:space="preserve"> ADDIN ZOTERO_ITEM CSL_CITATION {"citationID":"DlMTjBQy","properties":{"formattedCitation":"[25,46]","plainCitation":"[25,46]","noteIndex":0},"citationItems":[{"id":159,"uris":["http://zotero.org/users/11398818/items/UGIYCU8F"],"itemData":{"id":159,"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id":180,"uris":["http://zotero.org/users/11398818/items/R5TKSJBE"],"itemData":{"id":180,"type":"article-journal","container-title":"Sensors","DOI":"10.3390/s18010208","ISSN":"1424-8220","issue":"2","journalAbbreviation":"Sensors","language":"en","page":"208","source":"DOI.org (Crossref)","title":"Sitting Posture Monitoring System Based on a Low-Cost Load Cell Using Machine Learning","volume":"18","author":[{"family":"Roh","given":"Jongryun"},{"family":"Park","given":"Hyeong-jun"},{"family":"Lee","given":"Kwang"},{"family":"Hyeong","given":"Joonho"},{"family":"Kim","given":"Sayup"},{"family":"Lee","given":"Boreom"}],"issued":{"date-parts":[["2018",1,12]]}}}],"schema":"https://github.com/citation-style-language/schema/raw/master/csl-citation.json"} </w:instrText>
      </w:r>
      <w:r>
        <w:fldChar w:fldCharType="separate"/>
      </w:r>
      <w:r w:rsidR="00384451" w:rsidRPr="00384451">
        <w:t>[25,46]</w:t>
      </w:r>
      <w:r>
        <w:fldChar w:fldCharType="end"/>
      </w:r>
      <w:r>
        <w:t xml:space="preserve">, RF (Random Forest) </w:t>
      </w:r>
      <w:r>
        <w:fldChar w:fldCharType="begin"/>
      </w:r>
      <w:r w:rsidR="00E05766">
        <w:instrText xml:space="preserve"> ADDIN ZOTERO_ITEM CSL_CITATION {"citationID":"7dtp7dkU","properties":{"formattedCitation":"[45,54]","plainCitation":"[45,54]","noteIndex":0},"citationItems":[{"id":182,"uris":["http://zotero.org/users/11398818/items/EJDVGSEA"],"itemData":{"id":182,"type":"article-journal","abstract":"Occupational musculoskeletal disorders, particularly chronic low back pain (LBP), are ubiquitous due to prolonged static sitting or nonergonomic sitting positions. Therefore, the aim of this study was to develop an instrumented chair with force and acceleration sensors to determine the accuracy of automatically identifying the user’s sitting position by applying five different machine learning methods (Support Vector Machines, Multinomial Regression, Boosting, Neural Networks, and Random Forest). Forty-one subjects were requested to sit four times in seven different prescribed sitting positions (total 1148 samples). Sixteen force sensor values and the backrest angle were used as the explanatory variables (features) for the classification. The different classification methods were compared by means of a Leave-One-Out cross-validation approach. The best performance was achieved using the Random Forest classification algorithm, producing a mean classification accuracy of 90.9% for subjects with which the algorithm was not familiar. The classification accuracy varied between 81% and 98% for the seven different sitting positions. The present study showed the possibility of accurately classifying different sitting positions by means of the introduced instrumented office chair combined with machine learning analyses. The use of such novel approaches for the accurate assessment of chair usage could offer insights into the relationships between sitting position, sitting behaviour, and the occurrence of musculoskeletal disorders.","container-title":"BioMed Research International","DOI":"10.1155/2016/5978489","ISSN":"2314-6133, 2314-6141","journalAbbreviation":"BioMed Research International","language":"en","page":"1-9","source":"DOI.org (Crossref)","title":"Application of Machine Learning Approaches for Classifying Sitting Posture Based on Force and Acceleration Sensors","volume":"2016","author":[{"family":"Zemp","given":"Roland"},{"family":"Tanadini","given":"Matteo"},{"family":"Plüss","given":"Stefan"},{"family":"Schnüriger","given":"Karin"},{"family":"Singh","given":"Navrag B."},{"family":"Taylor","given":"William R."},{"family":"Lorenzetti","given":"Silvio"}],"issued":{"date-parts":[["2016"]]}}},{"id":168,"uris":["http://zotero.org/users/11398818/items/95B8ZWLW"],"itemData":{"id":168,"type":"paper-conference","container-title":"2019 IEEE Pacific Rim Conference on Communications, Computers and Signal Processing (PACRIM)","DOI":"10.1109/PACRIM47961.2019.8985070","event-place":"Victoria, BC, Canada","event-title":"2019 IEEE Pacific Rim Conference on Communications, Computers and Signal Processing (PACRIM)","ISBN":"978-1-72812-794-1","page":"1-6","publisher":"IEEE","publisher-place":"Victoria, BC, Canada","source":"DOI.org (Crossref)","title":"Are you sitting right?-Sitting Posture Recognition Using RF Signals","title-short":"Are you sitting right?","URL":"https://ieeexplore.ieee.org/document/8985070/","author":[{"family":"Feng","given":"Lin"},{"family":"Li","given":"Ziyi"},{"family":"Liu","given":"Chen"}],"accessed":{"date-parts":[["2023",10,25]]},"issued":{"date-parts":[["2019",8]]}}}],"schema":"https://github.com/citation-style-language/schema/raw/master/csl-citation.json"} </w:instrText>
      </w:r>
      <w:r>
        <w:fldChar w:fldCharType="separate"/>
      </w:r>
      <w:r w:rsidR="00E05766" w:rsidRPr="00E05766">
        <w:t>[45,54]</w:t>
      </w:r>
      <w:r>
        <w:fldChar w:fldCharType="end"/>
      </w:r>
      <w:r>
        <w:t xml:space="preserve">, SNN (Spiking Neural Network) </w:t>
      </w:r>
      <w:r>
        <w:fldChar w:fldCharType="begin"/>
      </w:r>
      <w:r w:rsidR="00B53457">
        <w:instrText xml:space="preserve"> ADDIN ZOTERO_ITEM CSL_CITATION {"citationID":"OarpLD3f","properties":{"formattedCitation":"[37]","plainCitation":"[37]","noteIndex":0},"citationItems":[{"id":126,"uris":["http://zotero.org/groups/5004747/items/SZ698YAT"],"itemData":{"id":126,"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schema":"https://github.com/citation-style-language/schema/raw/master/csl-citation.json"} </w:instrText>
      </w:r>
      <w:r>
        <w:fldChar w:fldCharType="separate"/>
      </w:r>
      <w:r w:rsidR="00B53457" w:rsidRPr="00B53457">
        <w:t>[37]</w:t>
      </w:r>
      <w:r>
        <w:fldChar w:fldCharType="end"/>
      </w:r>
      <w:r>
        <w:t xml:space="preserve">, SLR (Simple Logistic Regression) </w:t>
      </w:r>
      <w:r>
        <w:fldChar w:fldCharType="begin"/>
      </w:r>
      <w:r w:rsidR="00B53457">
        <w:instrText xml:space="preserve"> ADDIN ZOTERO_ITEM CSL_CITATION {"citationID":"dy83aUit","properties":{"formattedCitation":"[40]","plainCitation":"[40]","noteIndex":0},"citationItems":[{"id":177,"uris":["http://zotero.org/users/11398818/items/TIX5H2JM"],"itemData":{"id":177,"type":"paper-conference","container-title":"Proceedings of the 20th annual ACM symposium on User interface software and technology","DOI":"10.1145/1294211.1294237","event-place":"Newport Rhode Island USA","event-title":"UIST07: The 20th Annual ACM Symposium on User Interface Software and Technology","ISBN":"978-1-59593-679-0","language":"en","page":"149-158","publisher":"ACM","publisher-place":"Newport Rhode Island USA","source":"DOI.org (Crossref)","title":"Robust, low-cost, non-intrusive sensing and recognition of seated postures","URL":"https://dl.acm.org/doi/10.1145/1294211.1294237","author":[{"family":"Mutlu","given":"Bilge"},{"family":"Krause","given":"Andreas"},{"family":"Forlizzi","given":"Jodi"},{"family":"Guestrin","given":"Carlos"},{"family":"Hodgins","given":"Jessica"}],"accessed":{"date-parts":[["2023",10,29]]},"issued":{"date-parts":[["2007",10,7]]}}}],"schema":"https://github.com/citation-style-language/schema/raw/master/csl-citation.json"} </w:instrText>
      </w:r>
      <w:r>
        <w:fldChar w:fldCharType="separate"/>
      </w:r>
      <w:r w:rsidR="00B53457" w:rsidRPr="00B53457">
        <w:t>[40]</w:t>
      </w:r>
      <w:r>
        <w:fldChar w:fldCharType="end"/>
      </w:r>
      <w:r>
        <w:t xml:space="preserve">, Self-Organizing Map </w:t>
      </w:r>
      <w:r>
        <w:fldChar w:fldCharType="begin"/>
      </w:r>
      <w:r w:rsidR="00B53457">
        <w:instrText xml:space="preserve"> ADDIN ZOTERO_ITEM CSL_CITATION {"citationID":"XRsOSJqs","properties":{"formattedCitation":"[34]","plainCitation":"[34]","noteIndex":0},"citationItems":[{"id":143,"uris":["http://zotero.org/users/11398818/items/6LWNY69L"],"itemData":{"id":143,"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schema":"https://github.com/citation-style-language/schema/raw/master/csl-citation.json"} </w:instrText>
      </w:r>
      <w:r>
        <w:fldChar w:fldCharType="separate"/>
      </w:r>
      <w:r w:rsidR="00B53457" w:rsidRPr="00B53457">
        <w:t>[34]</w:t>
      </w:r>
      <w:r>
        <w:fldChar w:fldCharType="end"/>
      </w:r>
      <w:r>
        <w:t xml:space="preserve">, and Dynamic time Wrapping </w:t>
      </w:r>
      <w:r>
        <w:fldChar w:fldCharType="begin"/>
      </w:r>
      <w:r w:rsidR="00B53457">
        <w:instrText xml:space="preserve"> ADDIN ZOTERO_ITEM CSL_CITATION {"citationID":"l6v9Fv0T","properties":{"formattedCitation":"[30]","plainCitation":"[30]","noteIndex":0},"citationItems":[{"id":232,"uris":["http://zotero.org/users/11398818/items/ZMS5CAZB"],"itemData":{"id":232,"type":"article-journal","container-title":"IEEE Sensors Journal","DOI":"10.1109/JSEN.2013.2259589","ISSN":"1530-437X, 1558-1748","issue":"10","journalAbbreviation":"IEEE Sensors J.","page":"3926-3934","source":"DOI.org (Crossref)","title":"eCushion: A Textile Pressure Sensor Array Design and Calibration for Sitting Posture Analysis","title-short":"eCushion","volume":"13","author":[{"family":"Xu","given":"Wenyao"},{"family":"Huang","given":"Ming-Chun"},{"family":"Amini","given":"Navid"},{"family":"He","given":"Lei"},{"family":"Sarrafzadeh","given":"Majid"}],"issued":{"date-parts":[["2013",10]]}}}],"schema":"https://github.com/citation-style-language/schema/raw/master/csl-citation.json"} </w:instrText>
      </w:r>
      <w:r>
        <w:fldChar w:fldCharType="separate"/>
      </w:r>
      <w:r w:rsidR="00B53457" w:rsidRPr="00B53457">
        <w:t>[30]</w:t>
      </w:r>
      <w:r>
        <w:fldChar w:fldCharType="end"/>
      </w:r>
      <w:r>
        <w:t xml:space="preserve">. On the other hand, there were 7 studies that didn’t employ the use ML models in the classification of sitting postures </w:t>
      </w:r>
      <w:r>
        <w:fldChar w:fldCharType="begin"/>
      </w:r>
      <w:r w:rsidR="00B53457">
        <w:instrText xml:space="preserve"> ADDIN ZOTERO_ITEM CSL_CITATION {"citationID":"Uq3xL9PL","properties":{"formattedCitation":"[32,41,47,55\\uc0\\u8211{}57]","plainCitation":"[32,41,47,55–57]","noteIndex":0},"citationItems":[{"id":161,"uris":["http://zotero.org/users/11398818/items/JP76KCNB"],"itemData":{"id":161,"type":"article-journal","container-title":"Sensors and Actuators A: Physical","DOI":"10.1016/j.sna.2017.11.054","ISSN":"09244247","journalAbbreviation":"Sensors and Actuators A: Physical","language":"en","page":"394-400","source":"DOI.org (Crossref)","title":"Real-time sitting posture correction system based on highly durable and washable electronic textile pressure sensors","volume":"269","author":[{"family":"Kim","given":"Minjeong"},{"family":"Kim","given":"Hyoungjun"},{"family":"Park","given":"Jinwoo"},{"family":"Jee","given":"Kwang-Koo"},{"family":"Lim","given":"Jung Ah"},{"family":"Park","given":"Min-Chul"}],"issued":{"date-parts":[["2018",1]]}}},{"id":155,"uris":["http://zotero.org/users/11398818/items/UWUTEDIW"],"itemData":{"id":155,"type":"article-journal","abstract":"The employees’ health and well-being are an actual topic in our fast-moving world. Employers lose money when their employees suffer from different health problems and cannot work. The major problem is the spinal pain caused by the poor sitting posture on the office chair. This paper deals with the proposal and realization of the system for the detection of incorrect sitting positions. The smart chair has six flexible force sensors. The Internet of Things (IoT) node based on Arduino connects these sensors into the system. The system detects wrong seating positions and notifies the users. In advance, we develop a mobile application to receive those notifications. The user gets feedback about sitting posture and additional statistical data. We defined simple rules for processing the sensor data for recognizing wrong sitting postures. The data from smart chairs are collected by a private cloud solution from QNAP and are stored in the MongoDB database. We used the Node-RED application for the whole logic implementation.","container-title":"Mobile Information Systems","DOI":"10.1155/2020/6625797","ISSN":"1875-905X, 1574-017X","journalAbbreviation":"Mobile Information Systems","language":"en","page":"1-13","source":"DOI.org (Crossref)","title":"A Smart System for Sitting Posture Detection Based on Force Sensors and Mobile Application","volume":"2020","author":[{"family":"Matuska","given":"Slavomir"},{"family":"Paralic","given":"Martin"},{"family":"Hudec","given":"Robert"}],"editor":[{"family":"Krejcar","given":"Ondrej"}],"issued":{"date-parts":[["2020",11,18]]}}},{"id":228,"uris":["http://zotero.org/users/11398818/items/A72X998B"],"itemData":{"id":228,"type":"article-journal","container-title":"International Journal of Human–Computer Interaction","DOI":"10.1080/10447318.2018.1506641","ISSN":"1044-7318, 1532-7590","issue":"10","journalAbbreviation":"International Journal of Human–Computer Interaction","language":"en","page":"870-885","source":"DOI.org (Crossref)","title":"HealthSit: Designing Posture-Based Interaction to Promote Exercise during Fitness Breaks","title-short":"HealthSit","volume":"35","author":[{"family":"Ren","given":"Xipei"},{"family":"Yu","given":"Bin"},{"family":"Lu","given":"Yuan"},{"family":"Chen","given":"Yu"},{"family":"Pu","given":"Pearl"}],"issued":{"date-parts":[["2019",6,15]]}}},{"id":153,"uris":["http://zotero.org/users/11398818/items/NETFL3DX"],"itemData":{"id":153,"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id":189,"uris":["http://zotero.org/users/11398818/items/WR377RER"],"itemData":{"id":189,"type":"report","abstract":"Abstract\n          Modern-day lifestyle is hugely dependent on the computers as most of the work is directly or indirectly controlled by them. Such machines are reducing the efforts of human beings and improving the human lifestyle by enhancing comfort in doing the work. This enhanced comfort however is making the humans inactive as they tend to sit in one place for many hours. The sitting posture plays a very important role in avoiding the injuries to spine and joints. It gets difficult for the person to know the correct posture while sitting on a chair. In the proposed work, a cloud-based IoT-enabled smart chair is proposed that continuously monitors the seating posture of a person and notifies the person about the wrong sitting position while simultaneously storing the data on the cloud. The database stored in the cloud helps medical doctors to analyze the root cause of the problem related to the spinal or joint. The proposed work equipped with sensors, microcontroller, and cloud-enabled technology offers seamless connectivity and notification thus making the system suitable for any kind of environment.","genre":"preprint","note":"DOI: 10.21203/rs.3.rs-1999906/v1","publisher":"In Review","source":"DOI.org (Crossref)","title":"An IoT and Cloud Enabled Smart Chair for Detection and Notification of Wrong Seating Posture","URL":"https://www.researchsquare.com/article/rs-1999906/v1","author":[{"family":"Kundaliya","given":"Brijesh"},{"family":"Patel","given":"Smit"},{"family":"Patel","given":"Jaanvi"},{"family":"Barot","given":"Parv"},{"family":"Hadia","given":"S. K."}],"accessed":{"date-parts":[["2023",11,4]]},"issued":{"date-parts":[["2022",8,31]]}}},{"id":224,"uris":["http://zotero.org/users/11398818/items/DWZ9ZK5T"],"itemData":{"id":224,"type":"article-journal","container-title":"Engineering","DOI":"10.4236/eng.2013.510B027","ISSN":"1947-3931, 1947-394X","issue":"10","journalAbbreviation":"ENG","page":"132-136","source":"DOI.org (Crossref)","title":"Evaluating Pressure Ulcer Development in Wheelchair-Bound Population Using Sitting Posture Identification","volume":"05","author":[{"family":"Fard","given":"Farve Daneshvar"},{"family":"Moghimi","given":"Sahar"},{"family":"Lotfi","given":"Reza"}],"issued":{"date-parts":[["2013"]]}}}],"schema":"https://github.com/citation-style-language/schema/raw/master/csl-citation.json"} </w:instrText>
      </w:r>
      <w:r>
        <w:fldChar w:fldCharType="separate"/>
      </w:r>
      <w:r w:rsidR="00B53457" w:rsidRPr="00B53457">
        <w:rPr>
          <w:szCs w:val="24"/>
        </w:rPr>
        <w:t>[32,41,47,55–57]</w:t>
      </w:r>
      <w:r>
        <w:fldChar w:fldCharType="end"/>
      </w:r>
      <w:r>
        <w:t xml:space="preserve">. Instead, most of these studies resulted in the implementation of straightforward threshold-based system. In the implementation of this approach, if the sensor data surpassed a specified threshold, a given posture is identified. </w:t>
      </w:r>
    </w:p>
    <w:p w14:paraId="3C2CD46B" w14:textId="50F7FFBA" w:rsidR="002423A8" w:rsidRDefault="000F27B1" w:rsidP="00E3177A">
      <w:pPr>
        <w:pStyle w:val="MDPI31text"/>
      </w:pPr>
      <w:r>
        <w:t>To</w:t>
      </w:r>
      <w:r w:rsidR="002423A8">
        <w:t xml:space="preserve"> perform</w:t>
      </w:r>
      <w:r w:rsidR="002C2519">
        <w:t xml:space="preserve"> </w:t>
      </w:r>
      <w:r w:rsidR="00353834">
        <w:t>a</w:t>
      </w:r>
      <w:r w:rsidR="002423A8">
        <w:t xml:space="preserve"> concrete validation on an ML model’s performance and accuracy, most studies result in various methods such as the use of a confusion matrix and performance comparison between different ML models. A confusion matrix is a powerful analytical tool that is used to measure the performance of machine learning algorithms. For binary classification models, there are only 4 possible options within a 2x2 matrix </w:t>
      </w:r>
      <w:r w:rsidR="002423A8">
        <w:lastRenderedPageBreak/>
        <w:t xml:space="preserve">table which is True Positive (TP), True Negative (TN), False Positive (FP), and a False Negative (FN). On the other hand, for multi-class models, the confusion matrix goes beyond a 2x2 matrix, for it becomes a </w:t>
      </w:r>
      <w:proofErr w:type="spellStart"/>
      <w:r w:rsidR="002423A8">
        <w:t>NxN</w:t>
      </w:r>
      <w:proofErr w:type="spellEnd"/>
      <w:r w:rsidR="002423A8">
        <w:t xml:space="preserve"> matrix. The N value signifies the number of classes being present </w:t>
      </w:r>
      <w:r w:rsidR="002423A8">
        <w:fldChar w:fldCharType="begin"/>
      </w:r>
      <w:r w:rsidR="00665387">
        <w:instrText xml:space="preserve"> ADDIN ZOTERO_ITEM CSL_CITATION {"citationID":"3ahQCF3c","properties":{"formattedCitation":"[58]","plainCitation":"[58]","noteIndex":0},"citationItems":[{"id":274,"uris":["http://zotero.org/users/11398818/items/7XCRKCYS"],"itemData":{"id":274,"type":"article-journal","abstract":"Classification techniques have been applied to many applications in various fields of sciences. There are several ways of evaluating classification algorithms. The analysis of such metrics and its significance must be interpreted correctly for evaluating different learning algorithms. Most of these measures are scalar metrics and some of them are graphical methods. This paper introduces a detailed overview of the classification assessment measures with the aim of providing the basics of these measures and to show how it works to serve as a comprehensive source for researchers who are interested in this field. This overview starts by highlighting the definition of the confusion matrix in binary and multi-class classification problems. Many classification measures are also explained in details, and the influence of balanced and imbalanced data on each metric is presented. An illustrative example is introduced to show (1) how to calculate these measures in binary and multi-class classification problems, and (2) the robustness of some measures against balanced and imbalanced data. Moreover, some graphical measures such as Receiver operating characteristics (ROC), Precision-Recall, and Detection error trade-off (DET) curves are presented with details. Additionally, in a step-by-step approach, different numerical examples are demonstrated to explain the preprocessing steps of plotting ROC, PR, and DET curves.","container-title":"Applied Computing and Informatics","DOI":"10.1016/j.aci.2018.08.003","ISSN":"2634-1964, 2210-8327","issue":"1","journalAbbreviation":"ACI","language":"en","page":"168-192","source":"DOI.org (Crossref)","title":"Classification assessment methods","volume":"17","author":[{"family":"Tharwat","given":"Alaa"}],"issued":{"date-parts":[["2021",1,4]]}}}],"schema":"https://github.com/citation-style-language/schema/raw/master/csl-citation.json"} </w:instrText>
      </w:r>
      <w:r w:rsidR="002423A8">
        <w:fldChar w:fldCharType="separate"/>
      </w:r>
      <w:r w:rsidR="00665387" w:rsidRPr="00665387">
        <w:t>[58]</w:t>
      </w:r>
      <w:r w:rsidR="002423A8">
        <w:fldChar w:fldCharType="end"/>
      </w:r>
      <w:r w:rsidR="002423A8">
        <w:t>.</w:t>
      </w:r>
    </w:p>
    <w:p w14:paraId="73AECDF8" w14:textId="77777777" w:rsidR="00071E79" w:rsidRDefault="00071E79" w:rsidP="00E3177A">
      <w:pPr>
        <w:pStyle w:val="MDPI31text"/>
      </w:pPr>
    </w:p>
    <w:p w14:paraId="03E7CB2A" w14:textId="3B973DF6" w:rsidR="007E17D5" w:rsidRDefault="007E17D5" w:rsidP="007E17D5">
      <w:pPr>
        <w:pStyle w:val="MDPI22heading2"/>
        <w:numPr>
          <w:ilvl w:val="1"/>
          <w:numId w:val="34"/>
        </w:numPr>
      </w:pPr>
      <w:r>
        <w:t>Integration with (Internet of Things) IoT</w:t>
      </w:r>
    </w:p>
    <w:p w14:paraId="6E69B14B" w14:textId="4F60AE8D" w:rsidR="007E17D5" w:rsidRDefault="007E17D5" w:rsidP="007E17D5">
      <w:pPr>
        <w:pStyle w:val="MDPI31text"/>
      </w:pPr>
      <w:r>
        <w:t>Over recent years, IoT has gained in popularity and has become a game changer within certain industries. It was projected that by the year 2030, there would be over 50 billion devices interconnected through IoT [45].</w:t>
      </w:r>
      <w:r w:rsidR="00916640">
        <w:t xml:space="preserve"> Within the context of smart sensing chair system, </w:t>
      </w:r>
      <w:r>
        <w:t xml:space="preserve">Ma </w:t>
      </w:r>
      <w:r w:rsidR="00972C85">
        <w:t>et al. [</w:t>
      </w:r>
      <w:r>
        <w:t>23] highlighted the effectiveness of integrating IoT-based systems into healthcare sensors systems due to its major advantage of being able to seamlessly monitor user’s health data in real-time. The use of IoT systems for remote health monitoring is believed to not only reduce medical costs but could also aid in the early detection of chronic illnesses. Subsequently, this could potentially accelerate the treatment and improve overall life expectancy of an individual.</w:t>
      </w:r>
    </w:p>
    <w:p w14:paraId="41C0FC65" w14:textId="67C37C6F" w:rsidR="00071E79" w:rsidRDefault="007E17D5" w:rsidP="007E17D5">
      <w:pPr>
        <w:pStyle w:val="MDPI31text"/>
      </w:pPr>
      <w:r>
        <w:t>Now focusing on papers on smart sensing chairs that utilized IoT-based technology, Matuska et al. [39] used an Arduino-based microcontroller which communicated using the MQTT telemetry protocol in order detect 9 different sitting postures. The sensor data was sent in real-time data to a mobile application that alerted a user if an incorrect posture is being detected by signify ‘green”, “orange”, and “red” for standard sitting, bad sitting, and heavy load on backbone respectively. Similarly [40] developed a smart sensing chair which used the Blynk 2.0 platform to stream the sensor data to the web. Other studies such as [13] and [43] similarly used IoT for bad postures detection as well as providing valuable feedback to the end-user.</w:t>
      </w:r>
    </w:p>
    <w:p w14:paraId="37288916" w14:textId="77777777" w:rsidR="00AA6644" w:rsidRDefault="00AA6644" w:rsidP="002423A8">
      <w:pPr>
        <w:pStyle w:val="MDPI31text"/>
      </w:pPr>
    </w:p>
    <w:p w14:paraId="39F1B746" w14:textId="27D3D6E7" w:rsidR="002926F8" w:rsidRDefault="002926F8" w:rsidP="002926F8">
      <w:pPr>
        <w:pStyle w:val="MDPI22heading2"/>
        <w:numPr>
          <w:ilvl w:val="1"/>
          <w:numId w:val="34"/>
        </w:numPr>
      </w:pPr>
      <w:r>
        <w:t>User Feedback System</w:t>
      </w:r>
    </w:p>
    <w:p w14:paraId="13525D1C" w14:textId="15570D4E" w:rsidR="00E333EA" w:rsidRDefault="002926F8" w:rsidP="006E664B">
      <w:pPr>
        <w:pStyle w:val="MDPI31text"/>
      </w:pPr>
      <w:r>
        <w:t xml:space="preserve">The integration of a feedback system into a smart sensing chair is an integral component of enhancing the user experience. From the end user’s perspective, individuals should be able to receive real-time alerts whenever an improper sitting posture is being detected. It was seen that most studies focus on the classification aspects and leave out the implementation of a feedback platform. So far only 33% (11) of all the studies incorporated a feedback platform that would encourage the user to maintain a correct posture. The implementation of mobile application was seen as the most used platform for alerting a user whenever an improper sitting posture is being detected </w:t>
      </w:r>
      <w:r>
        <w:fldChar w:fldCharType="begin"/>
      </w:r>
      <w:r w:rsidR="00B53457">
        <w:instrText xml:space="preserve"> ADDIN ZOTERO_ITEM CSL_CITATION {"citationID":"LddtncA6","properties":{"formattedCitation":"[34,41,43,50,56]","plainCitation":"[34,41,43,50,56]","noteIndex":0},"citationItems":[{"id":143,"uris":["http://zotero.org/users/11398818/items/6LWNY69L"],"itemData":{"id":143,"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id":155,"uris":["http://zotero.org/users/11398818/items/UWUTEDIW"],"itemData":{"id":155,"type":"article-journal","abstract":"The employees’ health and well-being are an actual topic in our fast-moving world. Employers lose money when their employees suffer from different health problems and cannot work. The major problem is the spinal pain caused by the poor sitting posture on the office chair. This paper deals with the proposal and realization of the system for the detection of incorrect sitting positions. The smart chair has six flexible force sensors. The Internet of Things (IoT) node based on Arduino connects these sensors into the system. The system detects wrong seating positions and notifies the users. In advance, we develop a mobile application to receive those notifications. The user gets feedback about sitting posture and additional statistical data. We defined simple rules for processing the sensor data for recognizing wrong sitting postures. The data from smart chairs are collected by a private cloud solution from QNAP and are stored in the MongoDB database. We used the Node-RED application for the whole logic implementation.","container-title":"Mobile Information Systems","DOI":"10.1155/2020/6625797","ISSN":"1875-905X, 1574-017X","journalAbbreviation":"Mobile Information Systems","language":"en","page":"1-13","source":"DOI.org (Crossref)","title":"A Smart System for Sitting Posture Detection Based on Force Sensors and Mobile Application","volume":"2020","author":[{"family":"Matuska","given":"Slavomir"},{"family":"Paralic","given":"Martin"},{"family":"Hudec","given":"Robert"}],"editor":[{"family":"Krejcar","given":"Ondrej"}],"issued":{"date-parts":[["2020",11,18]]}}},{"id":170,"uris":["http://zotero.org/users/11398818/items/DXZPDRQ4"],"itemData":{"id":170,"type":"chapter","container-title":"Engineering Applications of Neural Networks","event-place":"Berlin, Heidelberg","ISBN":"978-3-642-41012-3","note":"collection-title: Communications in Computer and Information Science\nDOI: 10.1007/978-3-642-41013-0_19","page":"182-191","publisher":"Springer Berlin Heidelberg","publisher-place":"Berlin, Heidelberg","source":"DOI.org (Crossref)","title":"Intelligent Chair Sensor","URL":"http://link.springer.com/10.1007/978-3-642-41013-0_19","volume":"383","editor":[{"family":"Iliadis","given":"Lazaros"},{"family":"Papadopoulos","given":"Harris"},{"family":"Jayne","given":"Chrisina"}],"author":[{"family":"Martins","given":"Leonardo"},{"family":"Lucena","given":"Rui"},{"family":"Belo","given":"João"},{"family":"Santos","given":"Marcelo"},{"family":"Quaresma","given":"Cláudia"},{"family":"Jesus","given":"Adelaide P."},{"family":"Vieira","given":"Pedro"}],"accessed":{"date-parts":[["2023",10,25]]},"issued":{"date-parts":[["2013"]]}}},{"id":265,"uris":["http://zotero.org/users/11398818/items/89B29YFX"],"itemData":{"id":265,"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id":189,"uris":["http://zotero.org/users/11398818/items/WR377RER"],"itemData":{"id":189,"type":"report","abstract":"Abstract\n          Modern-day lifestyle is hugely dependent on the computers as most of the work is directly or indirectly controlled by them. Such machines are reducing the efforts of human beings and improving the human lifestyle by enhancing comfort in doing the work. This enhanced comfort however is making the humans inactive as they tend to sit in one place for many hours. The sitting posture plays a very important role in avoiding the injuries to spine and joints. It gets difficult for the person to know the correct posture while sitting on a chair. In the proposed work, a cloud-based IoT-enabled smart chair is proposed that continuously monitors the seating posture of a person and notifies the person about the wrong sitting position while simultaneously storing the data on the cloud. The database stored in the cloud helps medical doctors to analyze the root cause of the problem related to the spinal or joint. The proposed work equipped with sensors, microcontroller, and cloud-enabled technology offers seamless connectivity and notification thus making the system suitable for any kind of environment.","genre":"preprint","note":"DOI: 10.21203/rs.3.rs-1999906/v1","publisher":"In Review","source":"DOI.org (Crossref)","title":"An IoT and Cloud Enabled Smart Chair for Detection and Notification of Wrong Seating Posture","URL":"https://www.researchsquare.com/article/rs-1999906/v1","author":[{"family":"Kundaliya","given":"Brijesh"},{"family":"Patel","given":"Smit"},{"family":"Patel","given":"Jaanvi"},{"family":"Barot","given":"Parv"},{"family":"Hadia","given":"S. K."}],"accessed":{"date-parts":[["2023",11,4]]},"issued":{"date-parts":[["2022",8,31]]}}}],"schema":"https://github.com/citation-style-language/schema/raw/master/csl-citation.json"} </w:instrText>
      </w:r>
      <w:r>
        <w:fldChar w:fldCharType="separate"/>
      </w:r>
      <w:r w:rsidR="00B53457" w:rsidRPr="00B53457">
        <w:t>[34,41,43,50,56]</w:t>
      </w:r>
      <w:r>
        <w:fldChar w:fldCharType="end"/>
      </w:r>
      <w:r>
        <w:t xml:space="preserve">. Another common method was the use of a Desktop application which was done by some studies </w:t>
      </w:r>
      <w:r>
        <w:fldChar w:fldCharType="begin"/>
      </w:r>
      <w:r w:rsidR="00B53457">
        <w:instrText xml:space="preserve"> ADDIN ZOTERO_ITEM CSL_CITATION {"citationID":"fflZDuek","properties":{"formattedCitation":"[37,46,49,52]","plainCitation":"[37,46,49,52]","noteIndex":0},"citationItems":[{"id":126,"uris":["http://zotero.org/groups/5004747/items/SZ698YAT"],"itemData":{"id":126,"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id":159,"uris":["http://zotero.org/users/11398818/items/UGIYCU8F"],"itemData":{"id":159,"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id":261,"uris":["http://zotero.org/users/11398818/items/ETZJENJJ"],"itemData":{"id":261,"type":"article-journal","abstract":"The rise of the Internet of Things (IoT) has enabled the development of measurement systems dedicated to preventing health issues and monitoring conditions in smart homes and workplaces. IoT systems can support monitoring people doing computer-based work and avoid the insurgence of common musculoskeletal disorders related to the persistence of incorrect sitting postures during work hours. This work proposes a low-cost IoT measurement system for monitoring the sitting posture symmetry and generating a visual alert to warn the worker when an asymmetric position is detected. The system employs four force sensing resistors (FSR) embedded in a cushion and a microcontroller-based read-out circuit for monitoring the pressure exerted on the chair seat. Java-based software performs the real-time monitoring of the sensors’ measurements and implements an uncertainty-driven asymmetry detection algorithm. The shifts from a symmetric to an asymmetric posture and vice versa generate and close a pop-up warning message, respectively. In this way, the user is promptly notified when an asymmetric posture is detected and invited to adjust the sitting position. Every position shift is recorded in a web database for further analysis of the sitting behavior.","container-title":"Sensors","DOI":"10.3390/s23104830","ISSN":"1424-8220","issue":"10","journalAbbreviation":"Sensors","language":"en","page":"4830","source":"DOI.org (Crossref)","title":"IoT System for Real-Time Posture Asymmetry Detection","volume":"23","author":[{"family":"La Mura","given":"Monica"},{"family":"De Gregorio","given":"Marco"},{"family":"Lamberti","given":"Patrizia"},{"family":"Tucci","given":"Vincenzo"}],"issued":{"date-parts":[["2023",5,17]]}}},{"id":221,"uris":["http://zotero.org/users/11398818/items/UPDRDR8Z"],"itemData":{"id":221,"type":"article-journal","abstract":"Abstract\n            Sedentary and poor sitting posture can damage the health of adolescents. Therefore, it is very practical to effectively detect the sitting posture of students in the classroom and to warn the bad sitting posture. This paper proposed an in-class student sitting posture recognition system based on OpenPose, which uses the monitor in the classroom to detect the sitting posture of the students, and uses OpenPose to extract the posture feature. Keras deep learning framework is used to construct the convolutional neural network, which is used to train the datasets and recognize sitting posture of students. Experiments show that the accuracy is more than 90% after 100 epoch training.","container-title":"IOP Conference Series: Materials Science and Engineering","DOI":"10.1088/1757-899X/677/3/032057","ISSN":"1757-8981, 1757-899X","issue":"3","journalAbbreviation":"IOP Conf. Ser.: Mater. Sci. Eng.","page":"032057","source":"DOI.org (Crossref)","title":"Sitting Posture Recognition Based on OpenPose","volume":"677","author":[{"family":"Chen","given":"Kehan"}],"issued":{"date-parts":[["2019",12,1]]}}}],"schema":"https://github.com/citation-style-language/schema/raw/master/csl-citation.json"} </w:instrText>
      </w:r>
      <w:r>
        <w:fldChar w:fldCharType="separate"/>
      </w:r>
      <w:r w:rsidR="00B53457" w:rsidRPr="00B53457">
        <w:t>[37,46,49,52]</w:t>
      </w:r>
      <w:r>
        <w:fldChar w:fldCharType="end"/>
      </w:r>
      <w:r>
        <w:t xml:space="preserve">. Alternatively, instead of implementing an interactive platform such as a mobile or a desktop app, Ran et al. </w:t>
      </w:r>
      <w:r>
        <w:fldChar w:fldCharType="begin"/>
      </w:r>
      <w:r w:rsidR="00E05766">
        <w:instrText xml:space="preserve"> ADDIN ZOTERO_ITEM CSL_CITATION {"citationID":"BayxwZBd","properties":{"formattedCitation":"[59]","plainCitation":"[59]","noteIndex":0},"citationItems":[{"id":103,"uris":["http://zotero.org/groups/5004747/items/JS76S86Q"],"itemData":{"id":103,"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schema":"https://github.com/citation-style-language/schema/raw/master/csl-citation.json"} </w:instrText>
      </w:r>
      <w:r>
        <w:fldChar w:fldCharType="separate"/>
      </w:r>
      <w:r w:rsidR="00E05766" w:rsidRPr="00E05766">
        <w:t>[59]</w:t>
      </w:r>
      <w:r>
        <w:fldChar w:fldCharType="end"/>
      </w:r>
      <w:r>
        <w:t xml:space="preserve">, proposed the use of a haptic motor system integrated into the seating which would vibrate whenever an incorrect sitting posture is being detected. To even make the system as unintrusive as possible, </w:t>
      </w:r>
      <w:r>
        <w:fldChar w:fldCharType="begin"/>
      </w:r>
      <w:r w:rsidR="00E05766">
        <w:instrText xml:space="preserve"> ADDIN ZOTERO_ITEM CSL_CITATION {"citationID":"G2YLu9L6","properties":{"formattedCitation":"[47]","plainCitation":"[47]","noteIndex":0},"citationItems":[{"id":228,"uris":["http://zotero.org/users/11398818/items/A72X998B"],"itemData":{"id":228,"type":"article-journal","container-title":"International Journal of Human–Computer Interaction","DOI":"10.1080/10447318.2018.1506641","ISSN":"1044-7318, 1532-7590","issue":"10","journalAbbreviation":"International Journal of Human–Computer Interaction","language":"en","page":"870-885","source":"DOI.org (Crossref)","title":"HealthSit: Designing Posture-Based Interaction to Promote Exercise during Fitness Breaks","title-short":"HealthSit","volume":"35","author":[{"family":"Ren","given":"Xipei"},{"family":"Yu","given":"Bin"},{"family":"Lu","given":"Yuan"},{"family":"Chen","given":"Yu"},{"family":"Pu","given":"Pearl"}],"issued":{"date-parts":[["2019",6,15]]}}}],"schema":"https://github.com/citation-style-language/schema/raw/master/csl-citation.json"} </w:instrText>
      </w:r>
      <w:r>
        <w:fldChar w:fldCharType="separate"/>
      </w:r>
      <w:r w:rsidR="00E05766" w:rsidRPr="00E05766">
        <w:t>[47]</w:t>
      </w:r>
      <w:r>
        <w:fldChar w:fldCharType="end"/>
      </w:r>
      <w:r>
        <w:t xml:space="preserve"> looked at using a RGB bulb capable of changing colors whenever an incorrect posture is being detected</w:t>
      </w:r>
      <w:r w:rsidR="006E664B">
        <w:t>.</w:t>
      </w:r>
    </w:p>
    <w:p w14:paraId="71D4CE98" w14:textId="15D55CDA" w:rsidR="009056E2" w:rsidRDefault="00735236" w:rsidP="00F60165">
      <w:pPr>
        <w:pStyle w:val="MDPI21heading1"/>
        <w:numPr>
          <w:ilvl w:val="0"/>
          <w:numId w:val="34"/>
        </w:numPr>
      </w:pPr>
      <w:r>
        <w:t>Discussion</w:t>
      </w:r>
    </w:p>
    <w:p w14:paraId="74A432E4" w14:textId="05D20477" w:rsidR="00F60165" w:rsidRDefault="00161A32" w:rsidP="00161A32">
      <w:pPr>
        <w:pStyle w:val="MDPI22heading2"/>
        <w:numPr>
          <w:ilvl w:val="1"/>
          <w:numId w:val="34"/>
        </w:numPr>
      </w:pPr>
      <w:r>
        <w:t>Technology</w:t>
      </w:r>
    </w:p>
    <w:p w14:paraId="0B6D8E74" w14:textId="65F8DECF" w:rsidR="00D71F6C" w:rsidRDefault="00387B6E" w:rsidP="006E664B">
      <w:pPr>
        <w:pStyle w:val="MDPI31text"/>
      </w:pPr>
      <w:r w:rsidRPr="002D0BA0">
        <w:rPr>
          <w:color w:val="70AD47" w:themeColor="accent6"/>
        </w:rPr>
        <w:t>The vast</w:t>
      </w:r>
      <w:r w:rsidR="007A0AC5" w:rsidRPr="002D0BA0">
        <w:rPr>
          <w:color w:val="70AD47" w:themeColor="accent6"/>
        </w:rPr>
        <w:t xml:space="preserve"> majority of the research studies </w:t>
      </w:r>
      <w:r w:rsidRPr="002D0BA0">
        <w:rPr>
          <w:color w:val="70AD47" w:themeColor="accent6"/>
        </w:rPr>
        <w:t>revealed that</w:t>
      </w:r>
      <w:r w:rsidR="00515335" w:rsidRPr="002D0BA0">
        <w:rPr>
          <w:color w:val="70AD47" w:themeColor="accent6"/>
        </w:rPr>
        <w:t xml:space="preserve"> the most popular approach to develop a smart sensing chair is to employ the</w:t>
      </w:r>
      <w:r w:rsidR="00FE24CC" w:rsidRPr="002D0BA0">
        <w:rPr>
          <w:color w:val="70AD47" w:themeColor="accent6"/>
        </w:rPr>
        <w:t xml:space="preserve"> use of pressure sensors</w:t>
      </w:r>
      <w:r w:rsidR="00515335" w:rsidRPr="002D0BA0">
        <w:rPr>
          <w:color w:val="70AD47" w:themeColor="accent6"/>
        </w:rPr>
        <w:t>.</w:t>
      </w:r>
      <w:r w:rsidR="002D12FE" w:rsidRPr="002D0BA0">
        <w:rPr>
          <w:color w:val="70AD47" w:themeColor="accent6"/>
        </w:rPr>
        <w:t xml:space="preserve"> Table 6 </w:t>
      </w:r>
      <w:r w:rsidR="001B118D" w:rsidRPr="002D0BA0">
        <w:rPr>
          <w:color w:val="70AD47" w:themeColor="accent6"/>
        </w:rPr>
        <w:t xml:space="preserve">clearly </w:t>
      </w:r>
      <w:r w:rsidR="00430BB9" w:rsidRPr="002D0BA0">
        <w:rPr>
          <w:color w:val="70AD47" w:themeColor="accent6"/>
        </w:rPr>
        <w:t>shows</w:t>
      </w:r>
      <w:r w:rsidR="001B118D" w:rsidRPr="002D0BA0">
        <w:rPr>
          <w:color w:val="70AD47" w:themeColor="accent6"/>
        </w:rPr>
        <w:t xml:space="preserve"> that over the years pressure sensors </w:t>
      </w:r>
      <w:r w:rsidR="00A74C4F" w:rsidRPr="002D0BA0">
        <w:rPr>
          <w:color w:val="70AD47" w:themeColor="accent6"/>
        </w:rPr>
        <w:t xml:space="preserve">have </w:t>
      </w:r>
      <w:r w:rsidR="001B118D" w:rsidRPr="002D0BA0">
        <w:rPr>
          <w:color w:val="70AD47" w:themeColor="accent6"/>
        </w:rPr>
        <w:t>always</w:t>
      </w:r>
      <w:r w:rsidR="00A74C4F" w:rsidRPr="002D0BA0">
        <w:rPr>
          <w:color w:val="70AD47" w:themeColor="accent6"/>
        </w:rPr>
        <w:t xml:space="preserve"> been</w:t>
      </w:r>
      <w:r w:rsidR="003D409E" w:rsidRPr="002D0BA0">
        <w:rPr>
          <w:color w:val="70AD47" w:themeColor="accent6"/>
        </w:rPr>
        <w:t xml:space="preserve"> the preferred </w:t>
      </w:r>
      <w:r w:rsidR="00A74C4F" w:rsidRPr="002D0BA0">
        <w:rPr>
          <w:color w:val="70AD47" w:themeColor="accent6"/>
        </w:rPr>
        <w:t>option</w:t>
      </w:r>
      <w:r w:rsidR="003D409E" w:rsidRPr="002D0BA0">
        <w:rPr>
          <w:color w:val="70AD47" w:themeColor="accent6"/>
        </w:rPr>
        <w:t xml:space="preserve"> in the classification of sitting posture among researchers</w:t>
      </w:r>
      <w:r w:rsidR="00567D00">
        <w:rPr>
          <w:color w:val="70AD47" w:themeColor="accent6"/>
        </w:rPr>
        <w:t>; o</w:t>
      </w:r>
      <w:r w:rsidR="00A74C4F" w:rsidRPr="002D0BA0">
        <w:rPr>
          <w:color w:val="70AD47" w:themeColor="accent6"/>
        </w:rPr>
        <w:t>u</w:t>
      </w:r>
      <w:r w:rsidR="00430BB9" w:rsidRPr="002D0BA0">
        <w:rPr>
          <w:color w:val="70AD47" w:themeColor="accent6"/>
        </w:rPr>
        <w:t xml:space="preserve">t of which, FSR </w:t>
      </w:r>
      <w:r w:rsidR="006570B6" w:rsidRPr="002D0BA0">
        <w:rPr>
          <w:color w:val="70AD47" w:themeColor="accent6"/>
        </w:rPr>
        <w:t xml:space="preserve">sensors </w:t>
      </w:r>
      <w:r w:rsidR="006570B6">
        <w:rPr>
          <w:color w:val="70AD47" w:themeColor="accent6"/>
        </w:rPr>
        <w:t>were</w:t>
      </w:r>
      <w:r w:rsidR="000567A1" w:rsidRPr="002D0BA0">
        <w:rPr>
          <w:color w:val="70AD47" w:themeColor="accent6"/>
        </w:rPr>
        <w:t xml:space="preserve"> </w:t>
      </w:r>
      <w:r w:rsidR="00567D00">
        <w:rPr>
          <w:color w:val="70AD47" w:themeColor="accent6"/>
        </w:rPr>
        <w:t>the preferred option</w:t>
      </w:r>
      <w:r w:rsidR="000567A1" w:rsidRPr="002D0BA0">
        <w:rPr>
          <w:color w:val="70AD47" w:themeColor="accent6"/>
        </w:rPr>
        <w:t xml:space="preserve"> compared to textile pressure sensors</w:t>
      </w:r>
      <w:r w:rsidR="00567D00">
        <w:t>.</w:t>
      </w:r>
    </w:p>
    <w:p w14:paraId="614CEE6A" w14:textId="77777777" w:rsidR="00D71F6C" w:rsidRDefault="00D71F6C" w:rsidP="00D71F6C">
      <w:pPr>
        <w:pStyle w:val="MDPI52figure"/>
      </w:pPr>
      <w:r>
        <w:rPr>
          <w:noProof/>
        </w:rPr>
        <w:lastRenderedPageBreak/>
        <w:drawing>
          <wp:inline distT="0" distB="0" distL="0" distR="0" wp14:anchorId="7EB42DCA" wp14:editId="614D9B23">
            <wp:extent cx="4895850" cy="3190875"/>
            <wp:effectExtent l="0" t="0" r="0" b="0"/>
            <wp:docPr id="596065058" name="Chart 1">
              <a:extLst xmlns:a="http://schemas.openxmlformats.org/drawingml/2006/main">
                <a:ext uri="{FF2B5EF4-FFF2-40B4-BE49-F238E27FC236}">
                  <a16:creationId xmlns:a16="http://schemas.microsoft.com/office/drawing/2014/main" id="{487705D8-EC89-D01D-FA1F-64E8A2EAFAE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5F634753" w14:textId="1DA31142" w:rsidR="00D71F6C" w:rsidRPr="009214D5" w:rsidRDefault="00D71F6C" w:rsidP="00D71F6C">
      <w:pPr>
        <w:pStyle w:val="MDPI51figurecaption"/>
        <w:rPr>
          <w:color w:val="auto"/>
        </w:rPr>
      </w:pPr>
      <w:r w:rsidRPr="009214D5">
        <w:rPr>
          <w:color w:val="auto"/>
        </w:rPr>
        <w:t xml:space="preserve">Figure </w:t>
      </w:r>
      <w:r w:rsidR="002D12FE">
        <w:rPr>
          <w:color w:val="auto"/>
        </w:rPr>
        <w:t>6</w:t>
      </w:r>
      <w:r w:rsidRPr="009214D5">
        <w:rPr>
          <w:color w:val="auto"/>
        </w:rPr>
        <w:t xml:space="preserve"> – Number of Research Papers published on smart sensing chair technology</w:t>
      </w:r>
      <w:r>
        <w:rPr>
          <w:color w:val="auto"/>
        </w:rPr>
        <w:t xml:space="preserve"> along with the sensor being used</w:t>
      </w:r>
      <w:r w:rsidRPr="009214D5">
        <w:rPr>
          <w:color w:val="auto"/>
        </w:rPr>
        <w:t xml:space="preserve"> from 2007 to 2023.</w:t>
      </w:r>
    </w:p>
    <w:p w14:paraId="4083E4D0" w14:textId="24A94328" w:rsidR="004C3EA5" w:rsidRPr="000A1E6F" w:rsidRDefault="00705ADE" w:rsidP="000A1E6F">
      <w:pPr>
        <w:pStyle w:val="MDPI31text"/>
        <w:rPr>
          <w:color w:val="70AD47" w:themeColor="accent6"/>
        </w:rPr>
      </w:pPr>
      <w:r w:rsidRPr="0060773B">
        <w:rPr>
          <w:color w:val="70AD47" w:themeColor="accent6"/>
        </w:rPr>
        <w:t xml:space="preserve">In terms of the sensor placement </w:t>
      </w:r>
      <w:r w:rsidR="00C71991" w:rsidRPr="0060773B">
        <w:rPr>
          <w:color w:val="70AD47" w:themeColor="accent6"/>
        </w:rPr>
        <w:t>configuration</w:t>
      </w:r>
      <w:r w:rsidRPr="0060773B">
        <w:rPr>
          <w:color w:val="70AD47" w:themeColor="accent6"/>
        </w:rPr>
        <w:t xml:space="preserve">, </w:t>
      </w:r>
      <w:r w:rsidR="004C3EA5" w:rsidRPr="0060773B">
        <w:rPr>
          <w:color w:val="70AD47" w:themeColor="accent6"/>
        </w:rPr>
        <w:t>placing</w:t>
      </w:r>
      <w:r w:rsidR="00790D45" w:rsidRPr="0060773B">
        <w:rPr>
          <w:color w:val="70AD47" w:themeColor="accent6"/>
        </w:rPr>
        <w:t xml:space="preserve"> various</w:t>
      </w:r>
      <w:r w:rsidR="004C3EA5" w:rsidRPr="0060773B">
        <w:rPr>
          <w:color w:val="70AD47" w:themeColor="accent6"/>
        </w:rPr>
        <w:t xml:space="preserve"> ind</w:t>
      </w:r>
      <w:r w:rsidR="00790D45" w:rsidRPr="0060773B">
        <w:rPr>
          <w:color w:val="70AD47" w:themeColor="accent6"/>
        </w:rPr>
        <w:t xml:space="preserve">ividual pressure </w:t>
      </w:r>
      <w:r w:rsidR="00C71991" w:rsidRPr="0060773B">
        <w:rPr>
          <w:color w:val="70AD47" w:themeColor="accent6"/>
        </w:rPr>
        <w:t>sensor</w:t>
      </w:r>
      <w:r w:rsidR="00790D45" w:rsidRPr="0060773B">
        <w:rPr>
          <w:color w:val="70AD47" w:themeColor="accent6"/>
        </w:rPr>
        <w:t>s around the chair</w:t>
      </w:r>
      <w:r w:rsidR="00986511" w:rsidRPr="0060773B">
        <w:rPr>
          <w:color w:val="70AD47" w:themeColor="accent6"/>
        </w:rPr>
        <w:t xml:space="preserve"> tends to be preferred method, rather than utilizing dense pressure arrays. </w:t>
      </w:r>
      <w:r w:rsidR="00E02FF8" w:rsidRPr="0060773B">
        <w:rPr>
          <w:color w:val="70AD47" w:themeColor="accent6"/>
        </w:rPr>
        <w:t xml:space="preserve">So far </w:t>
      </w:r>
      <w:r w:rsidR="00333BCC" w:rsidRPr="0060773B">
        <w:rPr>
          <w:color w:val="70AD47" w:themeColor="accent6"/>
        </w:rPr>
        <w:t>there was no correlation seen that suggested that one placement strategy that produces higher classification accuracy over the other.</w:t>
      </w:r>
      <w:r w:rsidR="002D0BA0" w:rsidRPr="0060773B">
        <w:rPr>
          <w:color w:val="70AD47" w:themeColor="accent6"/>
        </w:rPr>
        <w:t xml:space="preserve"> However, there </w:t>
      </w:r>
      <w:r w:rsidR="000A659D" w:rsidRPr="0060773B">
        <w:rPr>
          <w:color w:val="70AD47" w:themeColor="accent6"/>
        </w:rPr>
        <w:t>are other variables that should be considered such as</w:t>
      </w:r>
      <w:r w:rsidR="009F2F0E" w:rsidRPr="0060773B">
        <w:rPr>
          <w:color w:val="70AD47" w:themeColor="accent6"/>
        </w:rPr>
        <w:t xml:space="preserve"> maintenance and</w:t>
      </w:r>
      <w:r w:rsidR="000A659D" w:rsidRPr="0060773B">
        <w:rPr>
          <w:color w:val="70AD47" w:themeColor="accent6"/>
        </w:rPr>
        <w:t xml:space="preserve"> cost</w:t>
      </w:r>
      <w:r w:rsidR="009F2F0E" w:rsidRPr="0060773B">
        <w:rPr>
          <w:color w:val="70AD47" w:themeColor="accent6"/>
        </w:rPr>
        <w:t>s</w:t>
      </w:r>
      <w:r w:rsidR="000A659D" w:rsidRPr="0060773B">
        <w:rPr>
          <w:color w:val="70AD47" w:themeColor="accent6"/>
        </w:rPr>
        <w:t xml:space="preserve">. </w:t>
      </w:r>
      <w:r w:rsidR="009F2F0E" w:rsidRPr="0060773B">
        <w:rPr>
          <w:color w:val="70AD47" w:themeColor="accent6"/>
        </w:rPr>
        <w:t xml:space="preserve">Dense sensor arrays </w:t>
      </w:r>
      <w:r w:rsidR="00CC6A4D" w:rsidRPr="0060773B">
        <w:rPr>
          <w:color w:val="70AD47" w:themeColor="accent6"/>
        </w:rPr>
        <w:t xml:space="preserve">are known to be more costly compared to </w:t>
      </w:r>
      <w:r w:rsidR="00255EC1" w:rsidRPr="0060773B">
        <w:rPr>
          <w:color w:val="70AD47" w:themeColor="accent6"/>
        </w:rPr>
        <w:t xml:space="preserve">their counterparts </w:t>
      </w:r>
      <w:r w:rsidR="00255EC1" w:rsidRPr="0060773B">
        <w:rPr>
          <w:color w:val="70AD47" w:themeColor="accent6"/>
        </w:rPr>
        <w:fldChar w:fldCharType="begin"/>
      </w:r>
      <w:r w:rsidR="00B53457">
        <w:rPr>
          <w:color w:val="70AD47" w:themeColor="accent6"/>
        </w:rPr>
        <w:instrText xml:space="preserve"> ADDIN ZOTERO_ITEM CSL_CITATION {"citationID":"2iPkpE0C","properties":{"formattedCitation":"[29]","plainCitation":"[29]","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schema":"https://github.com/citation-style-language/schema/raw/master/csl-citation.json"} </w:instrText>
      </w:r>
      <w:r w:rsidR="00255EC1" w:rsidRPr="0060773B">
        <w:rPr>
          <w:color w:val="70AD47" w:themeColor="accent6"/>
        </w:rPr>
        <w:fldChar w:fldCharType="separate"/>
      </w:r>
      <w:r w:rsidR="00B53457" w:rsidRPr="00B53457">
        <w:t>[29]</w:t>
      </w:r>
      <w:r w:rsidR="00255EC1" w:rsidRPr="0060773B">
        <w:rPr>
          <w:color w:val="70AD47" w:themeColor="accent6"/>
        </w:rPr>
        <w:fldChar w:fldCharType="end"/>
      </w:r>
      <w:r w:rsidR="00255EC1" w:rsidRPr="0060773B">
        <w:rPr>
          <w:color w:val="70AD47" w:themeColor="accent6"/>
        </w:rPr>
        <w:t xml:space="preserve">. Additionally, if one or more of the individual sensing units is faulty, it would be required to replace the entire sensor </w:t>
      </w:r>
      <w:r w:rsidR="0060773B" w:rsidRPr="0060773B">
        <w:rPr>
          <w:color w:val="70AD47" w:themeColor="accent6"/>
        </w:rPr>
        <w:t>array</w:t>
      </w:r>
      <w:r w:rsidR="00255EC1" w:rsidRPr="0060773B">
        <w:rPr>
          <w:color w:val="70AD47" w:themeColor="accent6"/>
        </w:rPr>
        <w:t xml:space="preserve"> instead of the </w:t>
      </w:r>
      <w:r w:rsidR="0060773B" w:rsidRPr="0060773B">
        <w:rPr>
          <w:color w:val="70AD47" w:themeColor="accent6"/>
        </w:rPr>
        <w:t xml:space="preserve">faulty </w:t>
      </w:r>
      <w:r w:rsidR="00255EC1" w:rsidRPr="0060773B">
        <w:rPr>
          <w:color w:val="70AD47" w:themeColor="accent6"/>
        </w:rPr>
        <w:t xml:space="preserve">individual sensors.  </w:t>
      </w:r>
    </w:p>
    <w:p w14:paraId="3A04B2D2" w14:textId="77777777" w:rsidR="00D71F6C" w:rsidRDefault="00D71F6C" w:rsidP="006E664B">
      <w:pPr>
        <w:pStyle w:val="MDPI31text"/>
      </w:pPr>
    </w:p>
    <w:p w14:paraId="5A353245" w14:textId="77777777" w:rsidR="003E0776" w:rsidRPr="00A02C23" w:rsidRDefault="003E0776" w:rsidP="003E0776">
      <w:pPr>
        <w:pStyle w:val="MDPI31text"/>
      </w:pPr>
      <w:r w:rsidRPr="00A02C23">
        <w:t xml:space="preserve">While most studies utilize a singular type of sensor for posture detection, there are a selected few study that involved more than one type of sensor into their proposed smart chair system. With this method, the different sensors would theoretically work hand in hand to achieve the best classification outcome. </w:t>
      </w:r>
    </w:p>
    <w:p w14:paraId="45D65549" w14:textId="05FF29A1" w:rsidR="003E0776" w:rsidRPr="003E0776" w:rsidRDefault="003E0776" w:rsidP="003E0776">
      <w:pPr>
        <w:pStyle w:val="MDPI31text"/>
        <w:rPr>
          <w:color w:val="auto"/>
        </w:rPr>
      </w:pPr>
      <w:r w:rsidRPr="003E0776">
        <w:rPr>
          <w:color w:val="auto"/>
        </w:rPr>
        <w:t xml:space="preserve">Jeong and Park </w:t>
      </w:r>
      <w:r w:rsidRPr="003E0776">
        <w:rPr>
          <w:color w:val="auto"/>
        </w:rPr>
        <w:fldChar w:fldCharType="begin"/>
      </w:r>
      <w:r w:rsidRPr="003E0776">
        <w:rPr>
          <w:color w:val="auto"/>
        </w:rPr>
        <w:instrText xml:space="preserve"> ADDIN ZOTERO_ITEM CSL_CITATION {"citationID":"HvMeLFHb","properties":{"formattedCitation":"[42]","plainCitation":"[42]","noteIndex":0},"citationItems":[{"id":169,"uris":["http://zotero.org/users/11398818/items/8IPGYUV4"],"itemData":{"id":169,"type":"article-journal","container-title":"IEEE Journal of Biomedical and Health Informatics","DOI":"10.1109/JBHI.2020.3030096","ISSN":"2168-2194, 2168-2208","issue":"5","journalAbbreviation":"IEEE J. Biomed. Health Inform.","page":"1805-1813","source":"DOI.org (Crossref)","title":"Developing and Evaluating a Mixed Sensor Smart Chair System for Real-Time Posture Classification: Combining Pressure and Distance Sensors","title-short":"Developing and Evaluating a Mixed Sensor Smart Chair System for Real-Time Posture Classification","volume":"25","author":[{"family":"Jeong","given":"Haeseok"},{"family":"Park","given":"Woojin"}],"issued":{"date-parts":[["2021",5]]}}}],"schema":"https://github.com/citation-style-language/schema/raw/master/csl-citation.json"} </w:instrText>
      </w:r>
      <w:r w:rsidRPr="003E0776">
        <w:rPr>
          <w:color w:val="auto"/>
        </w:rPr>
        <w:fldChar w:fldCharType="separate"/>
      </w:r>
      <w:r w:rsidRPr="003E0776">
        <w:rPr>
          <w:color w:val="auto"/>
        </w:rPr>
        <w:t>[42]</w:t>
      </w:r>
      <w:r w:rsidRPr="003E0776">
        <w:rPr>
          <w:color w:val="auto"/>
        </w:rPr>
        <w:fldChar w:fldCharType="end"/>
      </w:r>
      <w:r w:rsidRPr="003E0776">
        <w:rPr>
          <w:color w:val="auto"/>
        </w:rPr>
        <w:t xml:space="preserve"> utilized 6 pressure sensors (placed on the seating cushion) along with 6 Infrared Reflective Distance Sensors (placed on the back rest). By using the K-Nearest Network (KNN), they were able to classify eleven different sitting postures while achieving an accuracy of 92%. This study also highlighted one of the main limitations seen with other smart sensing systems. It was stated that the main limitation of entirely relying on pressure sensors is that the angle of spinal trunk rotation cannot be detected, which is an important aspect of a sitting posture. Similarly, Cho et al. </w:t>
      </w:r>
      <w:r w:rsidRPr="003E0776">
        <w:rPr>
          <w:color w:val="auto"/>
        </w:rPr>
        <w:fldChar w:fldCharType="begin"/>
      </w:r>
      <w:r w:rsidRPr="003E0776">
        <w:rPr>
          <w:color w:val="auto"/>
        </w:rPr>
        <w:instrText xml:space="preserve"> ADDIN ZOTERO_ITEM CSL_CITATION {"citationID":"QEnFagwC","properties":{"formattedCitation":"[50]","plainCitation":"[50]","noteIndex":0},"citationItems":[{"id":265,"uris":["http://zotero.org/users/11398818/items/89B29YFX"],"itemData":{"id":265,"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schema":"https://github.com/citation-style-language/schema/raw/master/csl-citation.json"} </w:instrText>
      </w:r>
      <w:r w:rsidRPr="003E0776">
        <w:rPr>
          <w:color w:val="auto"/>
        </w:rPr>
        <w:fldChar w:fldCharType="separate"/>
      </w:r>
      <w:r w:rsidRPr="003E0776">
        <w:rPr>
          <w:color w:val="auto"/>
        </w:rPr>
        <w:t>[50]</w:t>
      </w:r>
      <w:r w:rsidRPr="003E0776">
        <w:rPr>
          <w:color w:val="auto"/>
        </w:rPr>
        <w:fldChar w:fldCharType="end"/>
      </w:r>
      <w:r w:rsidRPr="003E0776">
        <w:rPr>
          <w:color w:val="auto"/>
        </w:rPr>
        <w:t xml:space="preserve">, used 16 pressure sensors place on the sitting cushion along with 2 ultrasonic sensors placed at the neck support region. With this configuration, they were able to achieve 96% accuracy using </w:t>
      </w:r>
      <w:proofErr w:type="spellStart"/>
      <w:r w:rsidRPr="003E0776">
        <w:rPr>
          <w:color w:val="auto"/>
        </w:rPr>
        <w:t>LBCNet</w:t>
      </w:r>
      <w:proofErr w:type="spellEnd"/>
      <w:r w:rsidRPr="003E0776">
        <w:rPr>
          <w:color w:val="auto"/>
        </w:rPr>
        <w:t xml:space="preserve"> to classify fifteen sitting postures. Ma et al. </w:t>
      </w:r>
      <w:r w:rsidRPr="003E0776">
        <w:rPr>
          <w:color w:val="auto"/>
        </w:rPr>
        <w:fldChar w:fldCharType="begin"/>
      </w:r>
      <w:r w:rsidR="00B53457">
        <w:rPr>
          <w:color w:val="auto"/>
        </w:rPr>
        <w:instrText xml:space="preserve"> ADDIN ZOTERO_ITEM CSL_CITATION {"citationID":"JpvHa0BZ","properties":{"formattedCitation":"[29]","plainCitation":"[29]","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schema":"https://github.com/citation-style-language/schema/raw/master/csl-citation.json"} </w:instrText>
      </w:r>
      <w:r w:rsidRPr="003E0776">
        <w:rPr>
          <w:color w:val="auto"/>
        </w:rPr>
        <w:fldChar w:fldCharType="separate"/>
      </w:r>
      <w:r w:rsidR="00B53457" w:rsidRPr="00B53457">
        <w:t>[29]</w:t>
      </w:r>
      <w:r w:rsidRPr="003E0776">
        <w:rPr>
          <w:color w:val="auto"/>
        </w:rPr>
        <w:fldChar w:fldCharType="end"/>
      </w:r>
      <w:r w:rsidRPr="003E0776">
        <w:rPr>
          <w:color w:val="auto"/>
        </w:rPr>
        <w:t xml:space="preserve"> developed a smart seating cushion which employed the use of 6 FSR sensors for detecting different sitting postures and an Inertial measurement unit (IMU) sensor to monitor user activity. </w:t>
      </w:r>
    </w:p>
    <w:p w14:paraId="3DAD16EB" w14:textId="77777777" w:rsidR="003E0776" w:rsidRDefault="003E0776" w:rsidP="006E664B">
      <w:pPr>
        <w:pStyle w:val="MDPI31text"/>
      </w:pPr>
    </w:p>
    <w:p w14:paraId="38ADFD0F" w14:textId="2EE25B43" w:rsidR="00161A32" w:rsidRDefault="009708D1" w:rsidP="00161A32">
      <w:pPr>
        <w:pStyle w:val="MDPI22heading2"/>
        <w:numPr>
          <w:ilvl w:val="1"/>
          <w:numId w:val="34"/>
        </w:numPr>
      </w:pPr>
      <w:r>
        <w:t>Classification Algorithm</w:t>
      </w:r>
    </w:p>
    <w:p w14:paraId="18441A26" w14:textId="58E5CAA7" w:rsidR="00B40CF3" w:rsidRDefault="00B40CF3" w:rsidP="00F66393">
      <w:pPr>
        <w:pStyle w:val="MDPI31text"/>
      </w:pPr>
      <w:r>
        <w:t xml:space="preserve">Figure 6 as </w:t>
      </w:r>
      <w:r w:rsidRPr="00B40CF3">
        <w:t>shown</w:t>
      </w:r>
      <w:r>
        <w:t xml:space="preserve"> below provides an overview of the machine learning models being utilized and how it correlates the number of postures classified against the overall classification accuracy. Overall, the data suggested that the accuracy of the machine learning model negatively influenced the number of sitting postures being classified. I</w:t>
      </w:r>
      <w:r w:rsidRPr="00F3135D">
        <w:t>t</w:t>
      </w:r>
      <w:r>
        <w:t xml:space="preserve"> </w:t>
      </w:r>
      <w:r>
        <w:lastRenderedPageBreak/>
        <w:t>is</w:t>
      </w:r>
      <w:r w:rsidRPr="00F3135D">
        <w:t xml:space="preserve"> evident to see that the more sitting postures that are being classified, the less accuracy its classification accuracy would be</w:t>
      </w:r>
      <w:r>
        <w:t>.</w:t>
      </w:r>
      <w:r w:rsidRPr="00670967">
        <w:t xml:space="preserve"> Hence, that is one of the main reasons why most studies on average limit the number of postures to 5-7 positions, which are leaning left, leaning right, leaning backward, upright sitting, and leaning forwards [56].</w:t>
      </w:r>
      <w:r>
        <w:t xml:space="preserve"> </w:t>
      </w:r>
      <w:r w:rsidRPr="00670967">
        <w:t>The study that had the least number of postures classified was by Feng et al. [52] who used RFID tag</w:t>
      </w:r>
      <w:r>
        <w:t xml:space="preserve"> along with a camera sensor</w:t>
      </w:r>
      <w:r w:rsidRPr="00670967">
        <w:t xml:space="preserve"> to classify 3 sitting postures (a. Sitting straight, b. Leaning Forward, c. Leaning Backward). On the other hand, Wang et al. [28]</w:t>
      </w:r>
      <w:r>
        <w:t>,</w:t>
      </w:r>
      <w:r w:rsidRPr="00670967">
        <w:t xml:space="preserve"> </w:t>
      </w:r>
      <w:r>
        <w:t xml:space="preserve">Cho et el. </w:t>
      </w:r>
      <w:r w:rsidRPr="00670967">
        <w:t>[45]</w:t>
      </w:r>
      <w:r>
        <w:t xml:space="preserve">, </w:t>
      </w:r>
      <w:proofErr w:type="spellStart"/>
      <w:r w:rsidRPr="00670967">
        <w:t>Bourahmoune</w:t>
      </w:r>
      <w:proofErr w:type="spellEnd"/>
      <w:r w:rsidRPr="00670967">
        <w:t xml:space="preserve"> et al</w:t>
      </w:r>
      <w:r>
        <w:t xml:space="preserve">. </w:t>
      </w:r>
      <w:r>
        <w:fldChar w:fldCharType="begin"/>
      </w:r>
      <w:r>
        <w:instrText xml:space="preserve"> ADDIN ZOTERO_ITEM CSL_CITATION {"citationID":"s6hSzK5C","properties":{"formattedCitation":"[51]","plainCitation":"[51]","noteIndex":0},"citationItems":[{"id":272,"uris":["http://zotero.org/users/11398818/items/7ANKQUF4"],"itemData":{"id":272,"type":"article-journal","abstract":"We present a solution for intelligent posture training based on accurate, real-time sitting posture monitoring using the LifeChair IoT cushion and supervised machine learning from pressure sensing and user body data. We demonstrate our system’s performance in sitting posture and seated stretch recognition tasks with over 98.82% accuracy in recognizing 15 different sitting postures and 97.94% in recognizing six seated stretches. We also show that user BMI divergence significantly affects posture recognition accuracy using machine learning. We validate our method’s performance in five different real-world workplace environments and discuss training strategies for the machine learning models. Finally, we propose the first smart posture data-driven stretch recommendation system in alignment with physiotherapy standards.","container-title":"Sensors","DOI":"10.3390/s22145337","ISSN":"1424-8220","issue":"14","journalAbbreviation":"Sensors","language":"en","page":"5337","source":"DOI.org (Crossref)","title":"Intelligent Posture Training: Machine-Learning-Powered Human Sitting Posture Recognition Based on a Pressure-Sensing IoT Cushion","title-short":"Intelligent Posture Training","volume":"22","author":[{"family":"Bourahmoune","given":"Katia"},{"family":"Ishac","given":"Karlos"},{"family":"Amagasa","given":"Toshiyuki"}],"issued":{"date-parts":[["2022",7,17]]}}}],"schema":"https://github.com/citation-style-language/schema/raw/master/csl-citation.json"} </w:instrText>
      </w:r>
      <w:r>
        <w:fldChar w:fldCharType="separate"/>
      </w:r>
      <w:r w:rsidRPr="00E05766">
        <w:t>[51]</w:t>
      </w:r>
      <w:r>
        <w:fldChar w:fldCharType="end"/>
      </w:r>
      <w:r>
        <w:t xml:space="preserve"> and</w:t>
      </w:r>
      <w:r w:rsidRPr="00670967">
        <w:t xml:space="preserve"> looked at detecting up to 15 different postures which was the highest</w:t>
      </w:r>
      <w:r>
        <w:t xml:space="preserve"> number</w:t>
      </w:r>
      <w:r w:rsidRPr="00670967">
        <w:t xml:space="preserve"> seen among other studies found</w:t>
      </w:r>
      <w:r>
        <w:t>; achieving an accuracy of 88.52% , 96%, and 98.82% respectively.</w:t>
      </w:r>
    </w:p>
    <w:p w14:paraId="4C0F26B2" w14:textId="6E9A62C7" w:rsidR="00AB0B3E" w:rsidRDefault="00FB6ECD" w:rsidP="00B40CF3">
      <w:pPr>
        <w:pStyle w:val="MDPI31text"/>
      </w:pPr>
      <w:r>
        <w:t>Additionally,</w:t>
      </w:r>
      <w:r w:rsidR="001907DC">
        <w:t xml:space="preserve"> from</w:t>
      </w:r>
      <w:r w:rsidR="00AB0B3E">
        <w:t xml:space="preserve"> Figure 6 below it was quite interesting to see deep learning models such as CNN and ANN aren’t much better</w:t>
      </w:r>
      <w:r w:rsidR="00AB0B3E" w:rsidRPr="00EB0052">
        <w:t xml:space="preserve"> </w:t>
      </w:r>
      <w:r w:rsidR="00AB0B3E">
        <w:t xml:space="preserve">in </w:t>
      </w:r>
      <w:r w:rsidR="00AB0B3E" w:rsidRPr="00EB0052">
        <w:t>achieving higher classification accurac</w:t>
      </w:r>
      <w:r w:rsidR="00AB0B3E">
        <w:t xml:space="preserve">ies compared to </w:t>
      </w:r>
      <w:r w:rsidR="002868F8">
        <w:t xml:space="preserve">other </w:t>
      </w:r>
      <w:r w:rsidR="00AB0B3E">
        <w:t xml:space="preserve">statistical models. This phenomenon might all come down to the quantity of the dataset being used to train the model. It is known that deep leaning models tend to perform better with large datasets compared to statistical models.  Furthermore, this could be theorized that there aren’t enough test subjects being used to train the deep learning models which could further improve its classification accuracy. </w:t>
      </w:r>
    </w:p>
    <w:p w14:paraId="7C4C54CD" w14:textId="77777777" w:rsidR="00AB0B3E" w:rsidRDefault="00AB0B3E" w:rsidP="006E664B">
      <w:pPr>
        <w:pStyle w:val="MDPI52figure"/>
      </w:pPr>
      <w:r>
        <w:rPr>
          <w:noProof/>
        </w:rPr>
        <w:drawing>
          <wp:inline distT="0" distB="0" distL="0" distR="0" wp14:anchorId="127ECAE0" wp14:editId="032F5638">
            <wp:extent cx="4491990" cy="2628900"/>
            <wp:effectExtent l="0" t="0" r="0" b="0"/>
            <wp:docPr id="1245614536" name="Chart 1">
              <a:extLst xmlns:a="http://schemas.openxmlformats.org/drawingml/2006/main">
                <a:ext uri="{FF2B5EF4-FFF2-40B4-BE49-F238E27FC236}">
                  <a16:creationId xmlns:a16="http://schemas.microsoft.com/office/drawing/2014/main" id="{547AE827-9929-D486-2FF2-084607F8C9D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131A1B80" w14:textId="6427C83B" w:rsidR="00632C59" w:rsidRPr="009D1DE7" w:rsidRDefault="00AB0B3E" w:rsidP="009D1DE7">
      <w:pPr>
        <w:pStyle w:val="MDPI51figurecaption"/>
      </w:pPr>
      <w:r w:rsidRPr="006B0865">
        <w:rPr>
          <w:b/>
          <w:bCs/>
        </w:rPr>
        <w:t>Figure 6.</w:t>
      </w:r>
      <w:r>
        <w:t xml:space="preserve"> Comparison of Machine Learning Models: Number of Postures vs Accuracy vs Test Subjects</w:t>
      </w:r>
    </w:p>
    <w:p w14:paraId="34A6B156" w14:textId="23A423AE" w:rsidR="00AE4DC0" w:rsidRDefault="002A0DBE" w:rsidP="00430029">
      <w:pPr>
        <w:pStyle w:val="MDPI22heading2"/>
      </w:pPr>
      <w:r>
        <w:t xml:space="preserve">4.3 </w:t>
      </w:r>
      <w:r w:rsidR="00AE4DC0">
        <w:t>Research Gaps</w:t>
      </w:r>
    </w:p>
    <w:p w14:paraId="33751028" w14:textId="5CA4E840" w:rsidR="000C482B" w:rsidRDefault="00681FF0" w:rsidP="002A0DBE">
      <w:pPr>
        <w:pStyle w:val="MDPI23heading3"/>
      </w:pPr>
      <w:r>
        <w:t xml:space="preserve">4.3.1 </w:t>
      </w:r>
      <w:r w:rsidR="002A0DBE">
        <w:t>Lack</w:t>
      </w:r>
      <w:r>
        <w:t xml:space="preserve"> of User Feedback Evaluation</w:t>
      </w:r>
    </w:p>
    <w:p w14:paraId="79EDF001" w14:textId="2BE8BAAC" w:rsidR="00AE4DC0" w:rsidRPr="00855BE9" w:rsidRDefault="00EF5FE4" w:rsidP="00551ECD">
      <w:pPr>
        <w:pStyle w:val="MDPI31text"/>
        <w:rPr>
          <w:color w:val="70AD47" w:themeColor="accent6"/>
        </w:rPr>
      </w:pPr>
      <w:r w:rsidRPr="00855BE9">
        <w:rPr>
          <w:color w:val="70AD47" w:themeColor="accent6"/>
        </w:rPr>
        <w:t>Looking at</w:t>
      </w:r>
      <w:r w:rsidR="0014456D" w:rsidRPr="00855BE9">
        <w:rPr>
          <w:color w:val="70AD47" w:themeColor="accent6"/>
        </w:rPr>
        <w:t xml:space="preserve"> the current state of</w:t>
      </w:r>
      <w:r w:rsidR="00C16597" w:rsidRPr="00855BE9">
        <w:rPr>
          <w:color w:val="70AD47" w:themeColor="accent6"/>
        </w:rPr>
        <w:t xml:space="preserve"> this research field, a majority of the</w:t>
      </w:r>
      <w:r w:rsidR="00DF166A" w:rsidRPr="00855BE9">
        <w:rPr>
          <w:color w:val="70AD47" w:themeColor="accent6"/>
        </w:rPr>
        <w:t xml:space="preserve"> studies</w:t>
      </w:r>
      <w:r w:rsidR="00C16597" w:rsidRPr="00855BE9">
        <w:rPr>
          <w:color w:val="70AD47" w:themeColor="accent6"/>
        </w:rPr>
        <w:t xml:space="preserve"> predominantly focus on the development of </w:t>
      </w:r>
      <w:r w:rsidRPr="00855BE9">
        <w:rPr>
          <w:color w:val="70AD47" w:themeColor="accent6"/>
        </w:rPr>
        <w:t xml:space="preserve">algorithms that would achieve high classification accuracy. </w:t>
      </w:r>
      <w:r w:rsidR="00EA70D5" w:rsidRPr="00855BE9">
        <w:rPr>
          <w:color w:val="70AD47" w:themeColor="accent6"/>
        </w:rPr>
        <w:t xml:space="preserve">While it is valuable to find </w:t>
      </w:r>
      <w:r w:rsidR="00BF6B93" w:rsidRPr="00855BE9">
        <w:rPr>
          <w:color w:val="70AD47" w:themeColor="accent6"/>
        </w:rPr>
        <w:t xml:space="preserve">different </w:t>
      </w:r>
      <w:r w:rsidR="00D352D1" w:rsidRPr="00855BE9">
        <w:rPr>
          <w:color w:val="70AD47" w:themeColor="accent6"/>
        </w:rPr>
        <w:t>ways</w:t>
      </w:r>
      <w:r w:rsidR="00BF6B93" w:rsidRPr="00855BE9">
        <w:rPr>
          <w:color w:val="70AD47" w:themeColor="accent6"/>
        </w:rPr>
        <w:t xml:space="preserve"> and techniques to achieve</w:t>
      </w:r>
      <w:r w:rsidR="00E35592" w:rsidRPr="00855BE9">
        <w:rPr>
          <w:color w:val="70AD47" w:themeColor="accent6"/>
        </w:rPr>
        <w:t xml:space="preserve"> better </w:t>
      </w:r>
      <w:r w:rsidR="00D352D1" w:rsidRPr="00855BE9">
        <w:rPr>
          <w:color w:val="70AD47" w:themeColor="accent6"/>
        </w:rPr>
        <w:t>results</w:t>
      </w:r>
      <w:r w:rsidR="00E35592" w:rsidRPr="00855BE9">
        <w:rPr>
          <w:color w:val="70AD47" w:themeColor="accent6"/>
        </w:rPr>
        <w:t xml:space="preserve"> in the detection of different sitting postures</w:t>
      </w:r>
      <w:r w:rsidR="00BF6B93" w:rsidRPr="00855BE9">
        <w:rPr>
          <w:color w:val="70AD47" w:themeColor="accent6"/>
        </w:rPr>
        <w:t xml:space="preserve">, there </w:t>
      </w:r>
      <w:r w:rsidR="008841DC" w:rsidRPr="00855BE9">
        <w:rPr>
          <w:color w:val="70AD47" w:themeColor="accent6"/>
        </w:rPr>
        <w:t xml:space="preserve">is however a </w:t>
      </w:r>
      <w:r w:rsidR="00FA1D08" w:rsidRPr="00855BE9">
        <w:rPr>
          <w:color w:val="70AD47" w:themeColor="accent6"/>
        </w:rPr>
        <w:t>lack of interest</w:t>
      </w:r>
      <w:r w:rsidR="008841DC" w:rsidRPr="00855BE9">
        <w:rPr>
          <w:color w:val="70AD47" w:themeColor="accent6"/>
        </w:rPr>
        <w:t xml:space="preserve"> surrounding </w:t>
      </w:r>
      <w:r w:rsidR="00CC34F9" w:rsidRPr="00855BE9">
        <w:rPr>
          <w:color w:val="70AD47" w:themeColor="accent6"/>
        </w:rPr>
        <w:t xml:space="preserve">the </w:t>
      </w:r>
      <w:r w:rsidR="008841DC" w:rsidRPr="00855BE9">
        <w:rPr>
          <w:color w:val="70AD47" w:themeColor="accent6"/>
        </w:rPr>
        <w:t xml:space="preserve">implementation of </w:t>
      </w:r>
      <w:r w:rsidR="005E6B68" w:rsidRPr="00855BE9">
        <w:rPr>
          <w:color w:val="70AD47" w:themeColor="accent6"/>
        </w:rPr>
        <w:t>user feedback systems.</w:t>
      </w:r>
      <w:r w:rsidR="00D352D1" w:rsidRPr="00855BE9">
        <w:rPr>
          <w:color w:val="70AD47" w:themeColor="accent6"/>
        </w:rPr>
        <w:t xml:space="preserve"> Most studies </w:t>
      </w:r>
      <w:r w:rsidR="00905B54" w:rsidRPr="00855BE9">
        <w:rPr>
          <w:color w:val="70AD47" w:themeColor="accent6"/>
        </w:rPr>
        <w:t xml:space="preserve">tend to </w:t>
      </w:r>
      <w:r w:rsidR="00825C1F" w:rsidRPr="00855BE9">
        <w:rPr>
          <w:color w:val="70AD47" w:themeColor="accent6"/>
        </w:rPr>
        <w:t>prioritize</w:t>
      </w:r>
      <w:r w:rsidR="00BA1E4C" w:rsidRPr="00855BE9">
        <w:rPr>
          <w:color w:val="70AD47" w:themeColor="accent6"/>
        </w:rPr>
        <w:t xml:space="preserve"> other aspects such as sensor placement</w:t>
      </w:r>
      <w:r w:rsidR="00834AC5" w:rsidRPr="00855BE9">
        <w:rPr>
          <w:color w:val="70AD47" w:themeColor="accent6"/>
        </w:rPr>
        <w:t xml:space="preserve"> and classification accuracy </w:t>
      </w:r>
      <w:r w:rsidR="0030583D" w:rsidRPr="00855BE9">
        <w:rPr>
          <w:color w:val="70AD47" w:themeColor="accent6"/>
        </w:rPr>
        <w:t>and leave out the need to perform critical evaluation</w:t>
      </w:r>
      <w:r w:rsidR="00262FA3" w:rsidRPr="00855BE9">
        <w:rPr>
          <w:color w:val="70AD47" w:themeColor="accent6"/>
        </w:rPr>
        <w:t xml:space="preserve"> on user feedback systems for posture correction. </w:t>
      </w:r>
      <w:r w:rsidR="004F5BE0" w:rsidRPr="00855BE9">
        <w:rPr>
          <w:color w:val="70AD47" w:themeColor="accent6"/>
        </w:rPr>
        <w:t>As previously discussed</w:t>
      </w:r>
      <w:r w:rsidR="00AE4DC0" w:rsidRPr="00855BE9">
        <w:rPr>
          <w:color w:val="70AD47" w:themeColor="accent6"/>
        </w:rPr>
        <w:t>, only</w:t>
      </w:r>
      <w:r w:rsidR="00487C07" w:rsidRPr="00855BE9">
        <w:rPr>
          <w:color w:val="70AD47" w:themeColor="accent6"/>
        </w:rPr>
        <w:t xml:space="preserve"> </w:t>
      </w:r>
      <w:r w:rsidR="00AE4DC0" w:rsidRPr="00855BE9">
        <w:rPr>
          <w:color w:val="70AD47" w:themeColor="accent6"/>
        </w:rPr>
        <w:t xml:space="preserve">11 </w:t>
      </w:r>
      <w:r w:rsidR="00123BD9" w:rsidRPr="00855BE9">
        <w:rPr>
          <w:color w:val="70AD47" w:themeColor="accent6"/>
        </w:rPr>
        <w:t>studies</w:t>
      </w:r>
      <w:r w:rsidR="00487C07" w:rsidRPr="00855BE9">
        <w:rPr>
          <w:color w:val="70AD47" w:themeColor="accent6"/>
        </w:rPr>
        <w:t xml:space="preserve"> </w:t>
      </w:r>
      <w:r w:rsidR="00D765AD" w:rsidRPr="00855BE9">
        <w:rPr>
          <w:color w:val="70AD47" w:themeColor="accent6"/>
        </w:rPr>
        <w:t>implemented</w:t>
      </w:r>
      <w:r w:rsidR="00AE4DC0" w:rsidRPr="00855BE9">
        <w:rPr>
          <w:color w:val="70AD47" w:themeColor="accent6"/>
        </w:rPr>
        <w:t xml:space="preserve"> </w:t>
      </w:r>
      <w:r w:rsidR="00487C07" w:rsidRPr="00855BE9">
        <w:rPr>
          <w:color w:val="70AD47" w:themeColor="accent6"/>
        </w:rPr>
        <w:t>a user feedback system for posture correction</w:t>
      </w:r>
      <w:r w:rsidR="00AE4DC0" w:rsidRPr="00855BE9">
        <w:rPr>
          <w:color w:val="70AD47" w:themeColor="accent6"/>
        </w:rPr>
        <w:t xml:space="preserve">; </w:t>
      </w:r>
      <w:r w:rsidR="00237EBD" w:rsidRPr="00855BE9">
        <w:rPr>
          <w:color w:val="70AD47" w:themeColor="accent6"/>
        </w:rPr>
        <w:t>5</w:t>
      </w:r>
      <w:r w:rsidR="00AE4DC0" w:rsidRPr="00855BE9">
        <w:rPr>
          <w:color w:val="70AD47" w:themeColor="accent6"/>
        </w:rPr>
        <w:t xml:space="preserve"> of </w:t>
      </w:r>
      <w:r w:rsidR="00123BD9" w:rsidRPr="00855BE9">
        <w:rPr>
          <w:color w:val="70AD47" w:themeColor="accent6"/>
        </w:rPr>
        <w:t xml:space="preserve">which used a </w:t>
      </w:r>
      <w:r w:rsidR="00AE4DC0" w:rsidRPr="00855BE9">
        <w:rPr>
          <w:color w:val="70AD47" w:themeColor="accent6"/>
        </w:rPr>
        <w:t xml:space="preserve">mobile </w:t>
      </w:r>
      <w:r w:rsidR="00A30A1C" w:rsidRPr="00855BE9">
        <w:rPr>
          <w:color w:val="70AD47" w:themeColor="accent6"/>
        </w:rPr>
        <w:t>application</w:t>
      </w:r>
      <w:r w:rsidR="00AE4DC0" w:rsidRPr="00855BE9">
        <w:rPr>
          <w:color w:val="70AD47" w:themeColor="accent6"/>
        </w:rPr>
        <w:t xml:space="preserve">. </w:t>
      </w:r>
      <w:r w:rsidR="00C747FD" w:rsidRPr="00855BE9">
        <w:rPr>
          <w:color w:val="70AD47" w:themeColor="accent6"/>
        </w:rPr>
        <w:t>De</w:t>
      </w:r>
      <w:r w:rsidR="0077354D" w:rsidRPr="00855BE9">
        <w:rPr>
          <w:color w:val="70AD47" w:themeColor="accent6"/>
        </w:rPr>
        <w:t>spite the lo</w:t>
      </w:r>
      <w:r w:rsidR="00D12DF8" w:rsidRPr="00855BE9">
        <w:rPr>
          <w:color w:val="70AD47" w:themeColor="accent6"/>
        </w:rPr>
        <w:t xml:space="preserve">w adoption, there is an apparent </w:t>
      </w:r>
      <w:r w:rsidR="00551ECD" w:rsidRPr="00855BE9">
        <w:rPr>
          <w:color w:val="70AD47" w:themeColor="accent6"/>
        </w:rPr>
        <w:t>gap</w:t>
      </w:r>
      <w:r w:rsidR="004D1154" w:rsidRPr="00855BE9">
        <w:rPr>
          <w:color w:val="70AD47" w:themeColor="accent6"/>
        </w:rPr>
        <w:t xml:space="preserve"> </w:t>
      </w:r>
      <w:r w:rsidR="00551ECD" w:rsidRPr="00855BE9">
        <w:rPr>
          <w:color w:val="70AD47" w:themeColor="accent6"/>
        </w:rPr>
        <w:t>regarding the evaluations</w:t>
      </w:r>
      <w:r w:rsidR="004D1154" w:rsidRPr="00855BE9">
        <w:rPr>
          <w:color w:val="70AD47" w:themeColor="accent6"/>
        </w:rPr>
        <w:t xml:space="preserve"> </w:t>
      </w:r>
      <w:r w:rsidR="00551ECD" w:rsidRPr="00855BE9">
        <w:rPr>
          <w:color w:val="70AD47" w:themeColor="accent6"/>
        </w:rPr>
        <w:t xml:space="preserve">being </w:t>
      </w:r>
      <w:r w:rsidR="00261469" w:rsidRPr="00855BE9">
        <w:rPr>
          <w:color w:val="70AD47" w:themeColor="accent6"/>
        </w:rPr>
        <w:t>implemented</w:t>
      </w:r>
      <w:r w:rsidR="00551ECD" w:rsidRPr="00855BE9">
        <w:rPr>
          <w:color w:val="70AD47" w:themeColor="accent6"/>
        </w:rPr>
        <w:t xml:space="preserve"> on </w:t>
      </w:r>
      <w:r w:rsidR="004D1154" w:rsidRPr="00855BE9">
        <w:rPr>
          <w:color w:val="70AD47" w:themeColor="accent6"/>
        </w:rPr>
        <w:t xml:space="preserve">these </w:t>
      </w:r>
      <w:r w:rsidR="005B2103" w:rsidRPr="00855BE9">
        <w:rPr>
          <w:color w:val="70AD47" w:themeColor="accent6"/>
        </w:rPr>
        <w:t>user feedback systems</w:t>
      </w:r>
      <w:r w:rsidR="00E133FB" w:rsidRPr="00855BE9">
        <w:rPr>
          <w:color w:val="70AD47" w:themeColor="accent6"/>
        </w:rPr>
        <w:t>.</w:t>
      </w:r>
      <w:r w:rsidR="005B2103" w:rsidRPr="00855BE9">
        <w:rPr>
          <w:color w:val="70AD47" w:themeColor="accent6"/>
        </w:rPr>
        <w:t xml:space="preserve"> </w:t>
      </w:r>
    </w:p>
    <w:p w14:paraId="28708DD8" w14:textId="77777777" w:rsidR="00551ECD" w:rsidRPr="00855BE9" w:rsidRDefault="00551ECD" w:rsidP="00262FA3">
      <w:pPr>
        <w:pStyle w:val="MDPI31text"/>
        <w:rPr>
          <w:color w:val="70AD47" w:themeColor="accent6"/>
          <w:lang w:val="en-GB"/>
        </w:rPr>
      </w:pPr>
    </w:p>
    <w:p w14:paraId="71833CDB" w14:textId="77777777" w:rsidR="00B52F9D" w:rsidRPr="00855BE9" w:rsidRDefault="00B52F9D" w:rsidP="008D3321">
      <w:pPr>
        <w:pStyle w:val="MDPI31text"/>
        <w:rPr>
          <w:color w:val="70AD47" w:themeColor="accent6"/>
        </w:rPr>
      </w:pPr>
    </w:p>
    <w:p w14:paraId="35644B76" w14:textId="6D3F8B58" w:rsidR="0095626D" w:rsidRPr="00855BE9" w:rsidRDefault="001379C6" w:rsidP="008D3321">
      <w:pPr>
        <w:pStyle w:val="MDPI31text"/>
        <w:rPr>
          <w:color w:val="70AD47" w:themeColor="accent6"/>
        </w:rPr>
      </w:pPr>
      <w:r w:rsidRPr="00855BE9">
        <w:rPr>
          <w:color w:val="70AD47" w:themeColor="accent6"/>
        </w:rPr>
        <w:lastRenderedPageBreak/>
        <w:t>With the</w:t>
      </w:r>
      <w:r w:rsidR="00AE4DC0" w:rsidRPr="00855BE9">
        <w:rPr>
          <w:color w:val="70AD47" w:themeColor="accent6"/>
        </w:rPr>
        <w:t xml:space="preserve"> lack of a comprehensive evaluation being conducted, a few questions </w:t>
      </w:r>
      <w:r w:rsidR="00712C26" w:rsidRPr="00855BE9">
        <w:rPr>
          <w:color w:val="70AD47" w:themeColor="accent6"/>
        </w:rPr>
        <w:t xml:space="preserve">can be </w:t>
      </w:r>
      <w:r w:rsidR="00AE4DC0" w:rsidRPr="00855BE9">
        <w:rPr>
          <w:color w:val="70AD47" w:themeColor="accent6"/>
        </w:rPr>
        <w:t xml:space="preserve">raised regarding the effectiveness, feasibility, and overall </w:t>
      </w:r>
      <w:r w:rsidR="0095626D" w:rsidRPr="00855BE9">
        <w:rPr>
          <w:color w:val="70AD47" w:themeColor="accent6"/>
        </w:rPr>
        <w:t>usability</w:t>
      </w:r>
      <w:r w:rsidR="00AE4DC0" w:rsidRPr="00855BE9">
        <w:rPr>
          <w:color w:val="70AD47" w:themeColor="accent6"/>
        </w:rPr>
        <w:t xml:space="preserve"> from the </w:t>
      </w:r>
      <w:r w:rsidR="0095626D" w:rsidRPr="00855BE9">
        <w:rPr>
          <w:color w:val="70AD47" w:themeColor="accent6"/>
        </w:rPr>
        <w:t xml:space="preserve">end </w:t>
      </w:r>
      <w:r w:rsidR="00AE4DC0" w:rsidRPr="00855BE9">
        <w:rPr>
          <w:color w:val="70AD47" w:themeColor="accent6"/>
        </w:rPr>
        <w:t xml:space="preserve">user’s perspective when interacting with these </w:t>
      </w:r>
      <w:r w:rsidR="00712C26" w:rsidRPr="00855BE9">
        <w:rPr>
          <w:color w:val="70AD47" w:themeColor="accent6"/>
        </w:rPr>
        <w:t>systems</w:t>
      </w:r>
      <w:r w:rsidR="008D3321" w:rsidRPr="00855BE9">
        <w:rPr>
          <w:color w:val="70AD47" w:themeColor="accent6"/>
        </w:rPr>
        <w:t>.</w:t>
      </w:r>
      <w:r w:rsidR="0095626D" w:rsidRPr="00855BE9">
        <w:rPr>
          <w:color w:val="70AD47" w:themeColor="accent6"/>
        </w:rPr>
        <w:t xml:space="preserve"> How </w:t>
      </w:r>
      <w:r w:rsidR="00BE68FD" w:rsidRPr="00855BE9">
        <w:rPr>
          <w:color w:val="70AD47" w:themeColor="accent6"/>
        </w:rPr>
        <w:t>is it certain</w:t>
      </w:r>
      <w:r w:rsidR="002C5099" w:rsidRPr="00855BE9">
        <w:rPr>
          <w:color w:val="70AD47" w:themeColor="accent6"/>
        </w:rPr>
        <w:t xml:space="preserve"> that these</w:t>
      </w:r>
      <w:r w:rsidR="00BE68FD" w:rsidRPr="00855BE9">
        <w:rPr>
          <w:color w:val="70AD47" w:themeColor="accent6"/>
        </w:rPr>
        <w:t xml:space="preserve"> </w:t>
      </w:r>
      <w:r w:rsidR="002C5099" w:rsidRPr="00855BE9">
        <w:rPr>
          <w:color w:val="70AD47" w:themeColor="accent6"/>
        </w:rPr>
        <w:t>systems are effective</w:t>
      </w:r>
      <w:r w:rsidR="009A520A" w:rsidRPr="00855BE9">
        <w:rPr>
          <w:color w:val="70AD47" w:themeColor="accent6"/>
        </w:rPr>
        <w:t xml:space="preserve"> in encouraging the user </w:t>
      </w:r>
      <w:r w:rsidR="00A31DE5" w:rsidRPr="00855BE9">
        <w:rPr>
          <w:color w:val="70AD47" w:themeColor="accent6"/>
        </w:rPr>
        <w:t>to achieve</w:t>
      </w:r>
      <w:r w:rsidR="009A520A" w:rsidRPr="00855BE9">
        <w:rPr>
          <w:color w:val="70AD47" w:themeColor="accent6"/>
        </w:rPr>
        <w:t xml:space="preserve"> </w:t>
      </w:r>
      <w:r w:rsidR="00B52F9D" w:rsidRPr="00855BE9">
        <w:rPr>
          <w:color w:val="70AD47" w:themeColor="accent6"/>
        </w:rPr>
        <w:t>better sitting postures?</w:t>
      </w:r>
      <w:r w:rsidR="0095626D" w:rsidRPr="00855BE9">
        <w:rPr>
          <w:color w:val="70AD47" w:themeColor="accent6"/>
        </w:rPr>
        <w:t xml:space="preserve"> </w:t>
      </w:r>
      <w:r w:rsidR="00B911AF" w:rsidRPr="00855BE9">
        <w:rPr>
          <w:color w:val="70AD47" w:themeColor="accent6"/>
        </w:rPr>
        <w:t xml:space="preserve">Performing a </w:t>
      </w:r>
      <w:r w:rsidR="00F85356" w:rsidRPr="00855BE9">
        <w:rPr>
          <w:color w:val="70AD47" w:themeColor="accent6"/>
        </w:rPr>
        <w:t>critical evaluation</w:t>
      </w:r>
      <w:r w:rsidR="00B911AF" w:rsidRPr="00855BE9">
        <w:rPr>
          <w:color w:val="70AD47" w:themeColor="accent6"/>
        </w:rPr>
        <w:t xml:space="preserve"> o</w:t>
      </w:r>
      <w:r w:rsidR="00F85356" w:rsidRPr="00855BE9">
        <w:rPr>
          <w:color w:val="70AD47" w:themeColor="accent6"/>
        </w:rPr>
        <w:t xml:space="preserve">n these systems would be beneficial in various aspects. </w:t>
      </w:r>
      <w:r w:rsidR="00CA652D" w:rsidRPr="00855BE9">
        <w:rPr>
          <w:color w:val="70AD47" w:themeColor="accent6"/>
        </w:rPr>
        <w:t xml:space="preserve">Firstly, it would provide vital information </w:t>
      </w:r>
      <w:r w:rsidR="00F33E20" w:rsidRPr="00855BE9">
        <w:rPr>
          <w:color w:val="70AD47" w:themeColor="accent6"/>
        </w:rPr>
        <w:t>in regard to</w:t>
      </w:r>
      <w:r w:rsidR="00AB03AE" w:rsidRPr="00855BE9">
        <w:rPr>
          <w:color w:val="70AD47" w:themeColor="accent6"/>
        </w:rPr>
        <w:t xml:space="preserve"> the user experience </w:t>
      </w:r>
      <w:r w:rsidR="004326E3" w:rsidRPr="00855BE9">
        <w:rPr>
          <w:color w:val="70AD47" w:themeColor="accent6"/>
        </w:rPr>
        <w:t>while interacting with these systems</w:t>
      </w:r>
      <w:r w:rsidR="005F55D7" w:rsidRPr="00855BE9">
        <w:rPr>
          <w:color w:val="70AD47" w:themeColor="accent6"/>
        </w:rPr>
        <w:t xml:space="preserve">, </w:t>
      </w:r>
      <w:r w:rsidR="00E64C4A" w:rsidRPr="00855BE9">
        <w:rPr>
          <w:color w:val="70AD47" w:themeColor="accent6"/>
        </w:rPr>
        <w:t xml:space="preserve">making it quite easy to find </w:t>
      </w:r>
      <w:r w:rsidR="00D81344" w:rsidRPr="00855BE9">
        <w:rPr>
          <w:color w:val="70AD47" w:themeColor="accent6"/>
        </w:rPr>
        <w:t>potential gaps that could be further improved upon</w:t>
      </w:r>
      <w:r w:rsidR="004326E3" w:rsidRPr="00855BE9">
        <w:rPr>
          <w:color w:val="70AD47" w:themeColor="accent6"/>
        </w:rPr>
        <w:t>.</w:t>
      </w:r>
      <w:r w:rsidR="00F33E20" w:rsidRPr="00855BE9">
        <w:rPr>
          <w:color w:val="70AD47" w:themeColor="accent6"/>
        </w:rPr>
        <w:t xml:space="preserve"> Additionally, </w:t>
      </w:r>
      <w:r w:rsidR="001F72E4" w:rsidRPr="00855BE9">
        <w:rPr>
          <w:color w:val="70AD47" w:themeColor="accent6"/>
        </w:rPr>
        <w:t xml:space="preserve">an in-depth analysis would </w:t>
      </w:r>
      <w:r w:rsidR="005E53E2" w:rsidRPr="00855BE9">
        <w:rPr>
          <w:color w:val="70AD47" w:themeColor="accent6"/>
        </w:rPr>
        <w:t xml:space="preserve">be helpful to know if </w:t>
      </w:r>
      <w:r w:rsidR="00001C83" w:rsidRPr="00855BE9">
        <w:rPr>
          <w:color w:val="70AD47" w:themeColor="accent6"/>
        </w:rPr>
        <w:t>user expectations</w:t>
      </w:r>
      <w:r w:rsidR="009427D3" w:rsidRPr="00855BE9">
        <w:rPr>
          <w:color w:val="70AD47" w:themeColor="accent6"/>
        </w:rPr>
        <w:t xml:space="preserve"> are in sync with the inten</w:t>
      </w:r>
      <w:r w:rsidR="00066C34" w:rsidRPr="00855BE9">
        <w:rPr>
          <w:color w:val="70AD47" w:themeColor="accent6"/>
        </w:rPr>
        <w:t>ded</w:t>
      </w:r>
      <w:r w:rsidR="009427D3" w:rsidRPr="00855BE9">
        <w:rPr>
          <w:color w:val="70AD47" w:themeColor="accent6"/>
        </w:rPr>
        <w:t xml:space="preserve"> outcome of the system</w:t>
      </w:r>
      <w:r w:rsidR="00141D26" w:rsidRPr="00855BE9">
        <w:rPr>
          <w:color w:val="70AD47" w:themeColor="accent6"/>
        </w:rPr>
        <w:t xml:space="preserve">. </w:t>
      </w:r>
      <w:r w:rsidR="006A325D" w:rsidRPr="00855BE9">
        <w:rPr>
          <w:color w:val="70AD47" w:themeColor="accent6"/>
        </w:rPr>
        <w:t>Having this knowledge</w:t>
      </w:r>
      <w:r w:rsidR="008E4B50" w:rsidRPr="00855BE9">
        <w:rPr>
          <w:color w:val="70AD47" w:themeColor="accent6"/>
        </w:rPr>
        <w:t xml:space="preserve"> would give</w:t>
      </w:r>
      <w:r w:rsidR="005D1C52" w:rsidRPr="00855BE9">
        <w:rPr>
          <w:color w:val="70AD47" w:themeColor="accent6"/>
        </w:rPr>
        <w:t xml:space="preserve"> room </w:t>
      </w:r>
      <w:r w:rsidR="008E4B50" w:rsidRPr="00855BE9">
        <w:rPr>
          <w:color w:val="70AD47" w:themeColor="accent6"/>
        </w:rPr>
        <w:t xml:space="preserve">for </w:t>
      </w:r>
      <w:r w:rsidR="00066C34" w:rsidRPr="00855BE9">
        <w:rPr>
          <w:color w:val="70AD47" w:themeColor="accent6"/>
        </w:rPr>
        <w:t xml:space="preserve">further improvement </w:t>
      </w:r>
      <w:r w:rsidR="00E94B46" w:rsidRPr="00855BE9">
        <w:rPr>
          <w:color w:val="70AD47" w:themeColor="accent6"/>
        </w:rPr>
        <w:t xml:space="preserve">while ensuring that all </w:t>
      </w:r>
      <w:r w:rsidR="00EE443E" w:rsidRPr="00855BE9">
        <w:rPr>
          <w:color w:val="70AD47" w:themeColor="accent6"/>
        </w:rPr>
        <w:t>expectations</w:t>
      </w:r>
      <w:r w:rsidR="00E94B46" w:rsidRPr="00855BE9">
        <w:rPr>
          <w:color w:val="70AD47" w:themeColor="accent6"/>
        </w:rPr>
        <w:t xml:space="preserve"> are aligned with the </w:t>
      </w:r>
      <w:r w:rsidR="00EE443E" w:rsidRPr="00855BE9">
        <w:rPr>
          <w:color w:val="70AD47" w:themeColor="accent6"/>
        </w:rPr>
        <w:t>system’s</w:t>
      </w:r>
      <w:r w:rsidR="00E94B46" w:rsidRPr="00855BE9">
        <w:rPr>
          <w:color w:val="70AD47" w:themeColor="accent6"/>
        </w:rPr>
        <w:t xml:space="preserve"> outcomes.</w:t>
      </w:r>
      <w:r w:rsidR="00EE443E" w:rsidRPr="00855BE9">
        <w:rPr>
          <w:color w:val="70AD47" w:themeColor="accent6"/>
        </w:rPr>
        <w:t xml:space="preserve"> </w:t>
      </w:r>
      <w:r w:rsidR="00EE443E" w:rsidRPr="00855BE9">
        <w:rPr>
          <w:color w:val="70AD47" w:themeColor="accent6"/>
        </w:rPr>
        <w:t xml:space="preserve">Methods such as interviews, surveys, and usability testing could be employed to collect valuable </w:t>
      </w:r>
      <w:r w:rsidR="00EE443E" w:rsidRPr="00855BE9">
        <w:rPr>
          <w:color w:val="70AD47" w:themeColor="accent6"/>
        </w:rPr>
        <w:t>feedback.</w:t>
      </w:r>
    </w:p>
    <w:p w14:paraId="4AD755F3" w14:textId="77777777" w:rsidR="00B52F9D" w:rsidRDefault="00B52F9D" w:rsidP="00EE443E">
      <w:pPr>
        <w:pStyle w:val="MDPI31text"/>
        <w:ind w:left="0" w:firstLine="0"/>
      </w:pPr>
    </w:p>
    <w:p w14:paraId="16906FD2" w14:textId="02BC0A43" w:rsidR="003A79BE" w:rsidRPr="0024078B" w:rsidRDefault="002901A8" w:rsidP="002901A8">
      <w:pPr>
        <w:pStyle w:val="MDPI23heading3"/>
        <w:rPr>
          <w:color w:val="70AD47" w:themeColor="accent6"/>
        </w:rPr>
      </w:pPr>
      <w:r w:rsidRPr="0024078B">
        <w:rPr>
          <w:color w:val="70AD47" w:themeColor="accent6"/>
        </w:rPr>
        <w:t xml:space="preserve">4.3.2 </w:t>
      </w:r>
      <w:r w:rsidR="00BE421A">
        <w:rPr>
          <w:color w:val="70AD47" w:themeColor="accent6"/>
        </w:rPr>
        <w:t>Lack of</w:t>
      </w:r>
      <w:r w:rsidR="0028090A" w:rsidRPr="0024078B">
        <w:rPr>
          <w:color w:val="70AD47" w:themeColor="accent6"/>
        </w:rPr>
        <w:t xml:space="preserve"> </w:t>
      </w:r>
      <w:r w:rsidR="00BE421A">
        <w:rPr>
          <w:color w:val="70AD47" w:themeColor="accent6"/>
        </w:rPr>
        <w:t xml:space="preserve">diversity </w:t>
      </w:r>
      <w:r w:rsidR="00A92BFA">
        <w:rPr>
          <w:color w:val="70AD47" w:themeColor="accent6"/>
        </w:rPr>
        <w:t xml:space="preserve">on the </w:t>
      </w:r>
      <w:r w:rsidR="0028090A" w:rsidRPr="0024078B">
        <w:rPr>
          <w:color w:val="70AD47" w:themeColor="accent6"/>
        </w:rPr>
        <w:t>training data</w:t>
      </w:r>
      <w:r w:rsidR="00BE421A">
        <w:rPr>
          <w:color w:val="70AD47" w:themeColor="accent6"/>
        </w:rPr>
        <w:t>set</w:t>
      </w:r>
    </w:p>
    <w:p w14:paraId="780E7556" w14:textId="3A52170B" w:rsidR="0028090A" w:rsidRDefault="002868F8" w:rsidP="00C113DF">
      <w:pPr>
        <w:pStyle w:val="MDPI31text"/>
        <w:rPr>
          <w:color w:val="70AD47" w:themeColor="accent6"/>
        </w:rPr>
      </w:pPr>
      <w:r w:rsidRPr="0024078B">
        <w:rPr>
          <w:color w:val="70AD47" w:themeColor="accent6"/>
        </w:rPr>
        <w:t xml:space="preserve">The quality of the training dataset is </w:t>
      </w:r>
      <w:r w:rsidR="00773962" w:rsidRPr="0024078B">
        <w:rPr>
          <w:color w:val="70AD47" w:themeColor="accent6"/>
        </w:rPr>
        <w:t>very important during the training of machine learning model.</w:t>
      </w:r>
      <w:r w:rsidR="00DB6ED1" w:rsidRPr="0024078B">
        <w:rPr>
          <w:color w:val="70AD47" w:themeColor="accent6"/>
        </w:rPr>
        <w:t xml:space="preserve"> </w:t>
      </w:r>
      <w:r w:rsidR="00C04D30" w:rsidRPr="0024078B">
        <w:rPr>
          <w:color w:val="70AD47" w:themeColor="accent6"/>
        </w:rPr>
        <w:t xml:space="preserve">Furthermore, </w:t>
      </w:r>
      <w:r w:rsidR="00F63FEF" w:rsidRPr="0024078B">
        <w:rPr>
          <w:color w:val="70AD47" w:themeColor="accent6"/>
        </w:rPr>
        <w:t xml:space="preserve">test </w:t>
      </w:r>
      <w:r w:rsidR="007A2F69" w:rsidRPr="0024078B">
        <w:rPr>
          <w:color w:val="70AD47" w:themeColor="accent6"/>
        </w:rPr>
        <w:t>subjects</w:t>
      </w:r>
      <w:r w:rsidR="00F63FEF" w:rsidRPr="0024078B">
        <w:rPr>
          <w:color w:val="70AD47" w:themeColor="accent6"/>
        </w:rPr>
        <w:t xml:space="preserve"> are </w:t>
      </w:r>
      <w:r w:rsidR="007A2F69" w:rsidRPr="0024078B">
        <w:rPr>
          <w:color w:val="70AD47" w:themeColor="accent6"/>
        </w:rPr>
        <w:t xml:space="preserve">often recruited and tasked towards </w:t>
      </w:r>
      <w:r w:rsidR="008C55E5" w:rsidRPr="0024078B">
        <w:rPr>
          <w:color w:val="70AD47" w:themeColor="accent6"/>
        </w:rPr>
        <w:t>asserting different sitting postures</w:t>
      </w:r>
      <w:r w:rsidR="00590487" w:rsidRPr="0024078B">
        <w:rPr>
          <w:color w:val="70AD47" w:themeColor="accent6"/>
        </w:rPr>
        <w:t xml:space="preserve"> for a specific duration to train the model</w:t>
      </w:r>
      <w:r w:rsidR="008C55E5" w:rsidRPr="0024078B">
        <w:rPr>
          <w:color w:val="70AD47" w:themeColor="accent6"/>
        </w:rPr>
        <w:t>.</w:t>
      </w:r>
      <w:r w:rsidR="007A2F69" w:rsidRPr="0024078B">
        <w:rPr>
          <w:color w:val="70AD47" w:themeColor="accent6"/>
        </w:rPr>
        <w:t xml:space="preserve"> </w:t>
      </w:r>
      <w:r w:rsidR="00E23ADF" w:rsidRPr="0024078B">
        <w:rPr>
          <w:color w:val="70AD47" w:themeColor="accent6"/>
        </w:rPr>
        <w:t xml:space="preserve">On </w:t>
      </w:r>
      <w:r w:rsidR="00C04D30" w:rsidRPr="0024078B">
        <w:rPr>
          <w:color w:val="70AD47" w:themeColor="accent6"/>
        </w:rPr>
        <w:t>average, the</w:t>
      </w:r>
      <w:r w:rsidR="00EF44B4" w:rsidRPr="0024078B">
        <w:rPr>
          <w:color w:val="70AD47" w:themeColor="accent6"/>
        </w:rPr>
        <w:t xml:space="preserve"> </w:t>
      </w:r>
      <w:r w:rsidR="00C04D30" w:rsidRPr="0024078B">
        <w:rPr>
          <w:color w:val="70AD47" w:themeColor="accent6"/>
        </w:rPr>
        <w:t xml:space="preserve">research </w:t>
      </w:r>
      <w:r w:rsidR="00C04D30" w:rsidRPr="0024078B">
        <w:rPr>
          <w:color w:val="70AD47" w:themeColor="accent6"/>
        </w:rPr>
        <w:t xml:space="preserve">studies </w:t>
      </w:r>
      <w:r w:rsidR="00402944" w:rsidRPr="0024078B">
        <w:rPr>
          <w:color w:val="70AD47" w:themeColor="accent6"/>
        </w:rPr>
        <w:t>utilize a very low number of test</w:t>
      </w:r>
      <w:r w:rsidR="006D140B" w:rsidRPr="0024078B">
        <w:rPr>
          <w:color w:val="70AD47" w:themeColor="accent6"/>
        </w:rPr>
        <w:t xml:space="preserve"> subjects</w:t>
      </w:r>
      <w:r w:rsidR="00402944" w:rsidRPr="0024078B">
        <w:rPr>
          <w:color w:val="70AD47" w:themeColor="accent6"/>
        </w:rPr>
        <w:t>, typically around 21 individuals</w:t>
      </w:r>
      <w:r w:rsidR="00C04D30" w:rsidRPr="0024078B">
        <w:rPr>
          <w:color w:val="70AD47" w:themeColor="accent6"/>
        </w:rPr>
        <w:t>.</w:t>
      </w:r>
      <w:r w:rsidR="006D140B" w:rsidRPr="0024078B">
        <w:rPr>
          <w:color w:val="70AD47" w:themeColor="accent6"/>
        </w:rPr>
        <w:t xml:space="preserve"> </w:t>
      </w:r>
      <w:r w:rsidR="00640E38" w:rsidRPr="0024078B">
        <w:rPr>
          <w:color w:val="70AD47" w:themeColor="accent6"/>
        </w:rPr>
        <w:t>A sample size</w:t>
      </w:r>
      <w:r w:rsidR="00402944" w:rsidRPr="0024078B">
        <w:rPr>
          <w:color w:val="70AD47" w:themeColor="accent6"/>
        </w:rPr>
        <w:t xml:space="preserve"> </w:t>
      </w:r>
      <w:r w:rsidR="00640E38" w:rsidRPr="0024078B">
        <w:rPr>
          <w:color w:val="70AD47" w:themeColor="accent6"/>
        </w:rPr>
        <w:t>this small</w:t>
      </w:r>
      <w:r w:rsidR="00B95451" w:rsidRPr="0024078B">
        <w:rPr>
          <w:color w:val="70AD47" w:themeColor="accent6"/>
        </w:rPr>
        <w:t xml:space="preserve"> might not be </w:t>
      </w:r>
      <w:r w:rsidR="00F2503E" w:rsidRPr="0024078B">
        <w:rPr>
          <w:color w:val="70AD47" w:themeColor="accent6"/>
        </w:rPr>
        <w:t>adequate</w:t>
      </w:r>
      <w:r w:rsidR="00B95451" w:rsidRPr="0024078B">
        <w:rPr>
          <w:color w:val="70AD47" w:themeColor="accent6"/>
        </w:rPr>
        <w:t xml:space="preserve"> </w:t>
      </w:r>
      <w:r w:rsidR="00495A32" w:rsidRPr="0024078B">
        <w:rPr>
          <w:color w:val="70AD47" w:themeColor="accent6"/>
        </w:rPr>
        <w:t xml:space="preserve">to fully represent the wide postural variances that </w:t>
      </w:r>
      <w:r w:rsidR="0024078B" w:rsidRPr="0024078B">
        <w:rPr>
          <w:color w:val="70AD47" w:themeColor="accent6"/>
        </w:rPr>
        <w:t>exist</w:t>
      </w:r>
      <w:r w:rsidR="00374257" w:rsidRPr="0024078B">
        <w:rPr>
          <w:color w:val="70AD47" w:themeColor="accent6"/>
        </w:rPr>
        <w:t xml:space="preserve"> within the wider population.</w:t>
      </w:r>
      <w:r w:rsidR="0024078B">
        <w:rPr>
          <w:color w:val="70AD47" w:themeColor="accent6"/>
        </w:rPr>
        <w:t xml:space="preserve"> Additionally,</w:t>
      </w:r>
      <w:r w:rsidR="009E657C">
        <w:rPr>
          <w:color w:val="70AD47" w:themeColor="accent6"/>
        </w:rPr>
        <w:t xml:space="preserve"> </w:t>
      </w:r>
      <w:r w:rsidR="00FA2A7B">
        <w:rPr>
          <w:color w:val="70AD47" w:themeColor="accent6"/>
        </w:rPr>
        <w:t>there</w:t>
      </w:r>
      <w:r w:rsidR="009E657C">
        <w:rPr>
          <w:color w:val="70AD47" w:themeColor="accent6"/>
        </w:rPr>
        <w:t xml:space="preserve"> also</w:t>
      </w:r>
      <w:r w:rsidR="005B31BB">
        <w:rPr>
          <w:color w:val="70AD47" w:themeColor="accent6"/>
        </w:rPr>
        <w:t xml:space="preserve"> seems to be a bias towards the test subjects </w:t>
      </w:r>
      <w:r w:rsidR="00A66C60">
        <w:rPr>
          <w:color w:val="70AD47" w:themeColor="accent6"/>
        </w:rPr>
        <w:t>involved</w:t>
      </w:r>
      <w:r w:rsidR="00F72ADB">
        <w:rPr>
          <w:color w:val="70AD47" w:themeColor="accent6"/>
        </w:rPr>
        <w:t xml:space="preserve"> in the data collection</w:t>
      </w:r>
      <w:r w:rsidR="00A66C60">
        <w:rPr>
          <w:color w:val="70AD47" w:themeColor="accent6"/>
        </w:rPr>
        <w:t>,</w:t>
      </w:r>
      <w:r w:rsidR="00FA2A7B">
        <w:rPr>
          <w:color w:val="70AD47" w:themeColor="accent6"/>
        </w:rPr>
        <w:t xml:space="preserve"> most of which are healthy </w:t>
      </w:r>
      <w:r w:rsidR="00A66C60">
        <w:rPr>
          <w:color w:val="70AD47" w:themeColor="accent6"/>
        </w:rPr>
        <w:t xml:space="preserve">individuals who are mocking </w:t>
      </w:r>
      <w:r w:rsidR="00284F22">
        <w:rPr>
          <w:color w:val="70AD47" w:themeColor="accent6"/>
        </w:rPr>
        <w:t>bad sitting postures</w:t>
      </w:r>
      <w:r w:rsidR="005B31BB">
        <w:rPr>
          <w:color w:val="70AD47" w:themeColor="accent6"/>
        </w:rPr>
        <w:t>.</w:t>
      </w:r>
      <w:r w:rsidR="000E354A">
        <w:rPr>
          <w:color w:val="70AD47" w:themeColor="accent6"/>
        </w:rPr>
        <w:t xml:space="preserve"> While this</w:t>
      </w:r>
      <w:r w:rsidR="0010537E">
        <w:rPr>
          <w:color w:val="70AD47" w:themeColor="accent6"/>
        </w:rPr>
        <w:t xml:space="preserve"> no doubt</w:t>
      </w:r>
      <w:r w:rsidR="000E354A">
        <w:rPr>
          <w:color w:val="70AD47" w:themeColor="accent6"/>
        </w:rPr>
        <w:t xml:space="preserve"> simplifies the </w:t>
      </w:r>
      <w:r w:rsidR="00A238F9">
        <w:rPr>
          <w:color w:val="70AD47" w:themeColor="accent6"/>
        </w:rPr>
        <w:t xml:space="preserve">data collection phase for most studies, </w:t>
      </w:r>
      <w:r w:rsidR="009C6002">
        <w:rPr>
          <w:color w:val="70AD47" w:themeColor="accent6"/>
        </w:rPr>
        <w:t>it fails to account for</w:t>
      </w:r>
      <w:r w:rsidR="005B31BB">
        <w:rPr>
          <w:color w:val="70AD47" w:themeColor="accent6"/>
        </w:rPr>
        <w:t xml:space="preserve"> </w:t>
      </w:r>
      <w:r w:rsidR="00766AB2">
        <w:rPr>
          <w:color w:val="70AD47" w:themeColor="accent6"/>
        </w:rPr>
        <w:t>the different challenges involved in</w:t>
      </w:r>
      <w:r w:rsidR="00692B79">
        <w:rPr>
          <w:color w:val="70AD47" w:themeColor="accent6"/>
        </w:rPr>
        <w:t xml:space="preserve"> the recognition of </w:t>
      </w:r>
      <w:r w:rsidR="00766AB2">
        <w:rPr>
          <w:color w:val="70AD47" w:themeColor="accent6"/>
        </w:rPr>
        <w:t>bad sittin</w:t>
      </w:r>
      <w:r w:rsidR="0042226A">
        <w:rPr>
          <w:color w:val="70AD47" w:themeColor="accent6"/>
        </w:rPr>
        <w:t xml:space="preserve">g postures </w:t>
      </w:r>
      <w:r w:rsidR="00692B79">
        <w:rPr>
          <w:color w:val="70AD47" w:themeColor="accent6"/>
        </w:rPr>
        <w:t>among</w:t>
      </w:r>
      <w:r w:rsidR="0042226A">
        <w:rPr>
          <w:color w:val="70AD47" w:themeColor="accent6"/>
        </w:rPr>
        <w:t xml:space="preserve"> individuals that are </w:t>
      </w:r>
      <w:r w:rsidR="00C113DF">
        <w:rPr>
          <w:color w:val="70AD47" w:themeColor="accent6"/>
        </w:rPr>
        <w:t>suffering</w:t>
      </w:r>
      <w:r w:rsidR="0042226A">
        <w:rPr>
          <w:color w:val="70AD47" w:themeColor="accent6"/>
        </w:rPr>
        <w:t xml:space="preserve"> </w:t>
      </w:r>
      <w:r w:rsidR="0042226A" w:rsidRPr="0042226A">
        <w:rPr>
          <w:color w:val="70AD47" w:themeColor="accent6"/>
        </w:rPr>
        <w:t>musculoskeletal conditions</w:t>
      </w:r>
      <w:r w:rsidR="0042226A">
        <w:rPr>
          <w:color w:val="70AD47" w:themeColor="accent6"/>
        </w:rPr>
        <w:t>.</w:t>
      </w:r>
      <w:r w:rsidR="00D86B7B">
        <w:rPr>
          <w:color w:val="70AD47" w:themeColor="accent6"/>
        </w:rPr>
        <w:t xml:space="preserve"> </w:t>
      </w:r>
      <w:r w:rsidR="004328D7">
        <w:rPr>
          <w:color w:val="70AD47" w:themeColor="accent6"/>
        </w:rPr>
        <w:t xml:space="preserve">Consequently, the effectiveness of the machine learning model </w:t>
      </w:r>
      <w:r w:rsidR="00D9244B">
        <w:rPr>
          <w:color w:val="70AD47" w:themeColor="accent6"/>
        </w:rPr>
        <w:t xml:space="preserve">might be compromised when </w:t>
      </w:r>
      <w:r w:rsidR="006651A9">
        <w:rPr>
          <w:color w:val="70AD47" w:themeColor="accent6"/>
        </w:rPr>
        <w:t>applied in</w:t>
      </w:r>
      <w:r w:rsidR="00D9244B">
        <w:rPr>
          <w:color w:val="70AD47" w:themeColor="accent6"/>
        </w:rPr>
        <w:t xml:space="preserve"> </w:t>
      </w:r>
      <w:r w:rsidR="00C23F03">
        <w:rPr>
          <w:color w:val="70AD47" w:themeColor="accent6"/>
        </w:rPr>
        <w:t>real scenario</w:t>
      </w:r>
      <w:r w:rsidR="00D9244B">
        <w:rPr>
          <w:color w:val="70AD47" w:themeColor="accent6"/>
        </w:rPr>
        <w:t xml:space="preserve"> </w:t>
      </w:r>
      <w:r w:rsidR="00A468D7">
        <w:rPr>
          <w:color w:val="70AD47" w:themeColor="accent6"/>
        </w:rPr>
        <w:t>settings</w:t>
      </w:r>
      <w:r w:rsidR="00D9244B">
        <w:rPr>
          <w:color w:val="70AD47" w:themeColor="accent6"/>
        </w:rPr>
        <w:t xml:space="preserve"> </w:t>
      </w:r>
      <w:r w:rsidR="00C23F03">
        <w:rPr>
          <w:color w:val="70AD47" w:themeColor="accent6"/>
        </w:rPr>
        <w:t>involving</w:t>
      </w:r>
      <w:r w:rsidR="00D9244B">
        <w:rPr>
          <w:color w:val="70AD47" w:themeColor="accent6"/>
        </w:rPr>
        <w:t xml:space="preserve"> a much wider demographic.</w:t>
      </w:r>
    </w:p>
    <w:p w14:paraId="6A72CAE9" w14:textId="049A0DEA" w:rsidR="006238B9" w:rsidRPr="0024078B" w:rsidRDefault="006238B9" w:rsidP="00C113DF">
      <w:pPr>
        <w:pStyle w:val="MDPI31text"/>
        <w:rPr>
          <w:color w:val="70AD47" w:themeColor="accent6"/>
        </w:rPr>
      </w:pPr>
      <w:r>
        <w:rPr>
          <w:color w:val="70AD47" w:themeColor="accent6"/>
        </w:rPr>
        <w:t>Addressing this issue</w:t>
      </w:r>
      <w:r w:rsidR="006F2259">
        <w:rPr>
          <w:color w:val="70AD47" w:themeColor="accent6"/>
        </w:rPr>
        <w:t xml:space="preserve"> requires a lot of effort which</w:t>
      </w:r>
      <w:r w:rsidR="000A4CFC">
        <w:rPr>
          <w:color w:val="70AD47" w:themeColor="accent6"/>
        </w:rPr>
        <w:t xml:space="preserve"> </w:t>
      </w:r>
      <w:r>
        <w:rPr>
          <w:color w:val="70AD47" w:themeColor="accent6"/>
        </w:rPr>
        <w:t>involv</w:t>
      </w:r>
      <w:r w:rsidR="006F2259">
        <w:rPr>
          <w:color w:val="70AD47" w:themeColor="accent6"/>
        </w:rPr>
        <w:t>es</w:t>
      </w:r>
      <w:r>
        <w:rPr>
          <w:color w:val="70AD47" w:themeColor="accent6"/>
        </w:rPr>
        <w:t xml:space="preserve"> </w:t>
      </w:r>
      <w:r w:rsidR="008B6CAE">
        <w:rPr>
          <w:color w:val="70AD47" w:themeColor="accent6"/>
        </w:rPr>
        <w:t>broadening</w:t>
      </w:r>
      <w:r>
        <w:rPr>
          <w:color w:val="70AD47" w:themeColor="accent6"/>
        </w:rPr>
        <w:t xml:space="preserve"> the data</w:t>
      </w:r>
      <w:r w:rsidR="00366207">
        <w:rPr>
          <w:color w:val="70AD47" w:themeColor="accent6"/>
        </w:rPr>
        <w:t>set</w:t>
      </w:r>
      <w:r>
        <w:rPr>
          <w:color w:val="70AD47" w:themeColor="accent6"/>
        </w:rPr>
        <w:t xml:space="preserve"> </w:t>
      </w:r>
      <w:r w:rsidR="00A23DDC">
        <w:rPr>
          <w:color w:val="70AD47" w:themeColor="accent6"/>
        </w:rPr>
        <w:t xml:space="preserve">by the inclusion of </w:t>
      </w:r>
      <w:r w:rsidR="00723A4D">
        <w:rPr>
          <w:color w:val="70AD47" w:themeColor="accent6"/>
        </w:rPr>
        <w:t>wider demographic</w:t>
      </w:r>
      <w:r w:rsidR="00C23F03">
        <w:rPr>
          <w:color w:val="70AD47" w:themeColor="accent6"/>
        </w:rPr>
        <w:t xml:space="preserve"> ranging from</w:t>
      </w:r>
      <w:r w:rsidR="00FB73EA">
        <w:rPr>
          <w:color w:val="70AD47" w:themeColor="accent6"/>
        </w:rPr>
        <w:t xml:space="preserve"> different age groups,</w:t>
      </w:r>
      <w:r w:rsidR="004B3FB1">
        <w:rPr>
          <w:color w:val="70AD47" w:themeColor="accent6"/>
        </w:rPr>
        <w:t xml:space="preserve"> </w:t>
      </w:r>
      <w:r w:rsidR="00477E1E">
        <w:rPr>
          <w:color w:val="70AD47" w:themeColor="accent6"/>
        </w:rPr>
        <w:t>nationalities, occupation</w:t>
      </w:r>
      <w:r w:rsidR="004B3FB1">
        <w:rPr>
          <w:color w:val="70AD47" w:themeColor="accent6"/>
        </w:rPr>
        <w:t>,</w:t>
      </w:r>
      <w:r w:rsidR="00FB73EA">
        <w:rPr>
          <w:color w:val="70AD47" w:themeColor="accent6"/>
        </w:rPr>
        <w:t xml:space="preserve"> and health backgrounds</w:t>
      </w:r>
      <w:r w:rsidR="004B3FB1">
        <w:rPr>
          <w:color w:val="70AD47" w:themeColor="accent6"/>
        </w:rPr>
        <w:t>.</w:t>
      </w:r>
      <w:r w:rsidR="00FB73EA">
        <w:rPr>
          <w:color w:val="70AD47" w:themeColor="accent6"/>
        </w:rPr>
        <w:t xml:space="preserve">  </w:t>
      </w:r>
      <w:r w:rsidR="008B6CAE">
        <w:rPr>
          <w:color w:val="70AD47" w:themeColor="accent6"/>
        </w:rPr>
        <w:t>Furthermore, by the diversifying the</w:t>
      </w:r>
      <w:r w:rsidR="00D86B7B">
        <w:rPr>
          <w:color w:val="70AD47" w:themeColor="accent6"/>
        </w:rPr>
        <w:t xml:space="preserve"> training</w:t>
      </w:r>
      <w:r w:rsidR="008B6CAE">
        <w:rPr>
          <w:color w:val="70AD47" w:themeColor="accent6"/>
        </w:rPr>
        <w:t xml:space="preserve"> dataset</w:t>
      </w:r>
      <w:r w:rsidR="00A468D7">
        <w:rPr>
          <w:color w:val="70AD47" w:themeColor="accent6"/>
        </w:rPr>
        <w:t xml:space="preserve">, the model can be robust in classifying different sitting postures across </w:t>
      </w:r>
      <w:r w:rsidR="00A66D15">
        <w:rPr>
          <w:color w:val="70AD47" w:themeColor="accent6"/>
        </w:rPr>
        <w:t xml:space="preserve">a diverse population. </w:t>
      </w:r>
    </w:p>
    <w:p w14:paraId="6C2D61BA" w14:textId="6B0D4815" w:rsidR="00E93210" w:rsidRPr="00325902" w:rsidRDefault="00E93210" w:rsidP="00DF3ACF">
      <w:pPr>
        <w:pStyle w:val="MDPI21heading1"/>
      </w:pPr>
      <w:r>
        <w:t>5. Conclusions</w:t>
      </w:r>
      <w:r w:rsidR="00825660">
        <w:t xml:space="preserve"> &amp; Recommendations for Future Research</w:t>
      </w:r>
    </w:p>
    <w:p w14:paraId="240AFB5B" w14:textId="77777777" w:rsidR="00E93210" w:rsidRDefault="00E93210" w:rsidP="002D7D5E">
      <w:pPr>
        <w:pStyle w:val="MDPI31text"/>
      </w:pPr>
      <w:r w:rsidRPr="00325902">
        <w:t xml:space="preserve">This section is </w:t>
      </w:r>
      <w:r w:rsidR="004846E4">
        <w:t xml:space="preserve">not mandatory but </w:t>
      </w:r>
      <w:r w:rsidRPr="00325902">
        <w:t>can be added to the manuscript if the discussion is unusually long or complex.</w:t>
      </w:r>
    </w:p>
    <w:p w14:paraId="67642AEC" w14:textId="250038E4" w:rsidR="00E93210" w:rsidRDefault="00E93210" w:rsidP="00070792">
      <w:pPr>
        <w:pStyle w:val="MDPI62BackMatter"/>
        <w:spacing w:before="240"/>
      </w:pPr>
      <w:r w:rsidRPr="00FA04F1">
        <w:rPr>
          <w:b/>
        </w:rPr>
        <w:t>Supplementary Materials:</w:t>
      </w:r>
      <w:r w:rsidR="00EF6C57">
        <w:rPr>
          <w:b/>
        </w:rPr>
        <w:t xml:space="preserve"> </w:t>
      </w:r>
      <w:r w:rsidR="003F1D3D">
        <w:t>__</w:t>
      </w:r>
    </w:p>
    <w:p w14:paraId="08CF8FFB" w14:textId="4D59D4F2" w:rsidR="00E93210" w:rsidRPr="00613B31" w:rsidRDefault="00E93210" w:rsidP="00E93210">
      <w:pPr>
        <w:pStyle w:val="MDPI62BackMatter"/>
      </w:pPr>
      <w:r w:rsidRPr="00613B31">
        <w:rPr>
          <w:b/>
        </w:rPr>
        <w:t>Author Contributions:</w:t>
      </w:r>
      <w:r w:rsidRPr="00613B31">
        <w:t xml:space="preserve"> </w:t>
      </w:r>
      <w:r w:rsidR="003F1D3D">
        <w:t>___</w:t>
      </w:r>
    </w:p>
    <w:p w14:paraId="1DD34768" w14:textId="5B0925FF" w:rsidR="00E93210" w:rsidRPr="00613B31" w:rsidRDefault="00E93210" w:rsidP="00E93210">
      <w:pPr>
        <w:pStyle w:val="MDPI62BackMatter"/>
      </w:pPr>
      <w:r w:rsidRPr="00613B31">
        <w:rPr>
          <w:b/>
        </w:rPr>
        <w:t>Funding:</w:t>
      </w:r>
      <w:r w:rsidRPr="00613B31">
        <w:t xml:space="preserve"> </w:t>
      </w:r>
      <w:r w:rsidR="001718DC">
        <w:t>___</w:t>
      </w:r>
    </w:p>
    <w:p w14:paraId="4D673599" w14:textId="0663E5BF" w:rsidR="00AE2596" w:rsidRPr="00B27433" w:rsidRDefault="00AE2596" w:rsidP="00AE2596">
      <w:pPr>
        <w:pStyle w:val="MDPI62BackMatter"/>
        <w:rPr>
          <w:b/>
        </w:rPr>
      </w:pPr>
      <w:bookmarkStart w:id="54" w:name="_Hlk89945590"/>
      <w:bookmarkStart w:id="55" w:name="_Hlk60054323"/>
      <w:r w:rsidRPr="00B27433">
        <w:rPr>
          <w:b/>
        </w:rPr>
        <w:t xml:space="preserve">Institutional Review Board Statement: </w:t>
      </w:r>
      <w:r w:rsidR="001718DC" w:rsidRPr="001718DC">
        <w:t>Not applicable</w:t>
      </w:r>
    </w:p>
    <w:bookmarkEnd w:id="54"/>
    <w:p w14:paraId="4D5C400A" w14:textId="549E61AD" w:rsidR="00974880" w:rsidRPr="007D75A8" w:rsidRDefault="00974880" w:rsidP="008F070A">
      <w:pPr>
        <w:pStyle w:val="MDPI62BackMatter"/>
        <w:spacing w:after="0"/>
      </w:pPr>
      <w:r w:rsidRPr="007D75A8">
        <w:rPr>
          <w:b/>
        </w:rPr>
        <w:t xml:space="preserve">Informed Consent Statement: </w:t>
      </w:r>
      <w:r w:rsidR="008F070A">
        <w:t>Not Applicable</w:t>
      </w:r>
    </w:p>
    <w:bookmarkEnd w:id="55"/>
    <w:p w14:paraId="67119B1E" w14:textId="153C65F1" w:rsidR="00B958EA" w:rsidRPr="00B958EA" w:rsidRDefault="00B958EA" w:rsidP="00B958EA">
      <w:pPr>
        <w:pStyle w:val="MDPI62BackMatter"/>
      </w:pPr>
      <w:r w:rsidRPr="00B958EA">
        <w:rPr>
          <w:b/>
        </w:rPr>
        <w:t>Data Availability Statement:</w:t>
      </w:r>
      <w:r w:rsidRPr="00B958EA">
        <w:t xml:space="preserve"> </w:t>
      </w:r>
      <w:r w:rsidR="008F070A">
        <w:t>___</w:t>
      </w:r>
    </w:p>
    <w:p w14:paraId="2978C5C9" w14:textId="2D1CA4DA" w:rsidR="00E93210" w:rsidRPr="00613B31" w:rsidRDefault="00E93210" w:rsidP="00E93210">
      <w:pPr>
        <w:pStyle w:val="MDPI62BackMatter"/>
      </w:pPr>
      <w:r w:rsidRPr="00613B31">
        <w:rPr>
          <w:b/>
        </w:rPr>
        <w:t>Acknowledgments:</w:t>
      </w:r>
      <w:r w:rsidRPr="00613B31">
        <w:t xml:space="preserve"> </w:t>
      </w:r>
      <w:r w:rsidR="008F070A">
        <w:t>___</w:t>
      </w:r>
    </w:p>
    <w:p w14:paraId="19487B7A" w14:textId="585FBE66" w:rsidR="00E93210" w:rsidRDefault="00E93210" w:rsidP="00E93210">
      <w:pPr>
        <w:pStyle w:val="MDPI62BackMatter"/>
      </w:pPr>
      <w:r w:rsidRPr="00613B31">
        <w:rPr>
          <w:b/>
        </w:rPr>
        <w:t>Conflicts of Interest:</w:t>
      </w:r>
      <w:r w:rsidRPr="00613B31">
        <w:t xml:space="preserve"> </w:t>
      </w:r>
      <w:r w:rsidR="005C56E0">
        <w:t>There are no conflicts of interest among authors.</w:t>
      </w:r>
    </w:p>
    <w:p w14:paraId="769568BC" w14:textId="77777777" w:rsidR="008F070A" w:rsidRDefault="008F070A" w:rsidP="00E93210">
      <w:pPr>
        <w:pStyle w:val="MDPI62BackMatter"/>
      </w:pPr>
    </w:p>
    <w:p w14:paraId="17407DD6" w14:textId="77777777" w:rsidR="008F070A" w:rsidRDefault="008F070A" w:rsidP="00E93210">
      <w:pPr>
        <w:pStyle w:val="MDPI62BackMatter"/>
      </w:pPr>
    </w:p>
    <w:p w14:paraId="114B67C0" w14:textId="77777777" w:rsidR="004F5641" w:rsidRDefault="004F5641" w:rsidP="00E93210">
      <w:pPr>
        <w:pStyle w:val="MDPI62BackMatter"/>
      </w:pPr>
    </w:p>
    <w:p w14:paraId="3C6653B2" w14:textId="77777777" w:rsidR="004F5641" w:rsidRDefault="004F5641" w:rsidP="00E93210">
      <w:pPr>
        <w:pStyle w:val="MDPI62BackMatter"/>
      </w:pPr>
    </w:p>
    <w:p w14:paraId="3A48E7AF" w14:textId="77777777" w:rsidR="004F5641" w:rsidRDefault="004F5641" w:rsidP="00E93210">
      <w:pPr>
        <w:pStyle w:val="MDPI62BackMatter"/>
      </w:pPr>
    </w:p>
    <w:p w14:paraId="3281AA59" w14:textId="77777777" w:rsidR="004F5641" w:rsidRDefault="004F5641" w:rsidP="00E93210">
      <w:pPr>
        <w:pStyle w:val="MDPI62BackMatter"/>
      </w:pPr>
    </w:p>
    <w:p w14:paraId="0BABDA54" w14:textId="77777777" w:rsidR="004F5641" w:rsidRDefault="004F5641" w:rsidP="00E93210">
      <w:pPr>
        <w:pStyle w:val="MDPI62BackMatter"/>
      </w:pPr>
    </w:p>
    <w:p w14:paraId="64B6A9D5" w14:textId="77777777" w:rsidR="004F5641" w:rsidRDefault="004F5641" w:rsidP="00E93210">
      <w:pPr>
        <w:pStyle w:val="MDPI62BackMatter"/>
      </w:pPr>
    </w:p>
    <w:p w14:paraId="253C52B7" w14:textId="77777777" w:rsidR="004F5641" w:rsidRDefault="004F5641" w:rsidP="00E93210">
      <w:pPr>
        <w:pStyle w:val="MDPI62BackMatter"/>
      </w:pPr>
    </w:p>
    <w:p w14:paraId="63A0A701" w14:textId="77777777" w:rsidR="004F5641" w:rsidRDefault="004F5641" w:rsidP="00E93210">
      <w:pPr>
        <w:pStyle w:val="MDPI62BackMatter"/>
      </w:pPr>
    </w:p>
    <w:p w14:paraId="4F3AE203" w14:textId="77777777" w:rsidR="004F5641" w:rsidRDefault="004F5641" w:rsidP="00E93210">
      <w:pPr>
        <w:pStyle w:val="MDPI62BackMatter"/>
      </w:pPr>
    </w:p>
    <w:p w14:paraId="35739DD9" w14:textId="77777777" w:rsidR="004F5641" w:rsidRPr="00613B31" w:rsidRDefault="004F5641" w:rsidP="00E93210">
      <w:pPr>
        <w:pStyle w:val="MDPI62BackMatter"/>
      </w:pPr>
    </w:p>
    <w:p w14:paraId="0CB5A76E" w14:textId="77777777" w:rsidR="00E93210" w:rsidRPr="00613B31" w:rsidRDefault="00E93210" w:rsidP="00E93210">
      <w:pPr>
        <w:adjustRightInd w:val="0"/>
        <w:snapToGrid w:val="0"/>
        <w:spacing w:before="240" w:after="60" w:line="228" w:lineRule="auto"/>
        <w:ind w:left="2608"/>
        <w:rPr>
          <w:b/>
          <w:bCs/>
          <w:szCs w:val="18"/>
          <w:lang w:bidi="en-US"/>
        </w:rPr>
      </w:pPr>
      <w:r w:rsidRPr="00613B31">
        <w:rPr>
          <w:b/>
          <w:bCs/>
          <w:szCs w:val="18"/>
          <w:lang w:bidi="en-US"/>
        </w:rPr>
        <w:t>Appendix A</w:t>
      </w:r>
    </w:p>
    <w:p w14:paraId="2FE4CB9A" w14:textId="46D33D60" w:rsidR="00E93210" w:rsidRPr="00B737F2" w:rsidRDefault="00B737F2" w:rsidP="002D7D5E">
      <w:pPr>
        <w:pStyle w:val="MDPI31text"/>
        <w:rPr>
          <w:b/>
          <w:bCs/>
          <w:sz w:val="32"/>
          <w:szCs w:val="36"/>
        </w:rPr>
      </w:pPr>
      <w:commentRangeStart w:id="56"/>
      <w:r w:rsidRPr="00B737F2">
        <w:rPr>
          <w:b/>
          <w:bCs/>
          <w:sz w:val="32"/>
          <w:szCs w:val="36"/>
        </w:rPr>
        <w:t xml:space="preserve">Full Literature Review </w:t>
      </w:r>
      <w:r>
        <w:rPr>
          <w:b/>
          <w:bCs/>
          <w:sz w:val="32"/>
          <w:szCs w:val="36"/>
        </w:rPr>
        <w:t xml:space="preserve">Excel </w:t>
      </w:r>
      <w:r w:rsidRPr="00B737F2">
        <w:rPr>
          <w:b/>
          <w:bCs/>
          <w:sz w:val="32"/>
          <w:szCs w:val="36"/>
        </w:rPr>
        <w:t>Table Here</w:t>
      </w:r>
      <w:commentRangeEnd w:id="56"/>
      <w:r w:rsidR="00246D7F">
        <w:rPr>
          <w:rStyle w:val="CommentReference"/>
          <w:rFonts w:eastAsia="SimSun"/>
          <w:snapToGrid/>
          <w:lang w:eastAsia="zh-CN" w:bidi="ar-SA"/>
        </w:rPr>
        <w:commentReference w:id="56"/>
      </w:r>
    </w:p>
    <w:p w14:paraId="39156D87" w14:textId="77777777" w:rsidR="00546699" w:rsidRDefault="00546699" w:rsidP="00070792">
      <w:pPr>
        <w:pStyle w:val="MDPI21heading1"/>
        <w:ind w:left="0"/>
      </w:pPr>
    </w:p>
    <w:p w14:paraId="4069E4EC" w14:textId="77777777" w:rsidR="00546699" w:rsidRDefault="00546699" w:rsidP="00070792">
      <w:pPr>
        <w:pStyle w:val="MDPI21heading1"/>
        <w:ind w:left="0"/>
      </w:pPr>
    </w:p>
    <w:p w14:paraId="5E8FAB53" w14:textId="77777777" w:rsidR="003D3009" w:rsidRDefault="003D3009" w:rsidP="00070792">
      <w:pPr>
        <w:pStyle w:val="MDPI21heading1"/>
        <w:ind w:left="0"/>
      </w:pPr>
    </w:p>
    <w:p w14:paraId="198C86B7" w14:textId="77777777" w:rsidR="003D3009" w:rsidRDefault="003D3009" w:rsidP="00070792">
      <w:pPr>
        <w:pStyle w:val="MDPI21heading1"/>
        <w:ind w:left="0"/>
      </w:pPr>
    </w:p>
    <w:p w14:paraId="375F8DA2" w14:textId="77777777" w:rsidR="003D3009" w:rsidRDefault="003D3009" w:rsidP="00070792">
      <w:pPr>
        <w:pStyle w:val="MDPI21heading1"/>
        <w:ind w:left="0"/>
      </w:pPr>
    </w:p>
    <w:p w14:paraId="2EB438D1" w14:textId="77777777" w:rsidR="003D3009" w:rsidRDefault="003D3009" w:rsidP="00070792">
      <w:pPr>
        <w:pStyle w:val="MDPI21heading1"/>
        <w:ind w:left="0"/>
      </w:pPr>
    </w:p>
    <w:p w14:paraId="06030F53" w14:textId="77777777" w:rsidR="003D3009" w:rsidRDefault="003D3009" w:rsidP="00070792">
      <w:pPr>
        <w:pStyle w:val="MDPI21heading1"/>
        <w:ind w:left="0"/>
      </w:pPr>
    </w:p>
    <w:p w14:paraId="4D96F7B7" w14:textId="3ADA6200" w:rsidR="00E93210" w:rsidRDefault="00E93210" w:rsidP="00070792">
      <w:pPr>
        <w:pStyle w:val="MDPI21heading1"/>
        <w:ind w:left="0"/>
      </w:pPr>
      <w:r w:rsidRPr="00FA04F1">
        <w:t>References</w:t>
      </w:r>
    </w:p>
    <w:p w14:paraId="70AACF5A" w14:textId="77777777" w:rsidR="00384451" w:rsidRDefault="007A08BB" w:rsidP="00384451">
      <w:pPr>
        <w:pStyle w:val="Bibliography"/>
      </w:pPr>
      <w:r>
        <w:fldChar w:fldCharType="begin"/>
      </w:r>
      <w:r w:rsidR="00634D4A">
        <w:instrText xml:space="preserve"> ADDIN ZOTERO_BIBL {"uncited":[],"omitted":[],"custom":[]} CSL_BIBLIOGRAPHY </w:instrText>
      </w:r>
      <w:r>
        <w:fldChar w:fldCharType="separate"/>
      </w:r>
      <w:r w:rsidR="00384451">
        <w:t xml:space="preserve">1. </w:t>
      </w:r>
      <w:r w:rsidR="00384451">
        <w:tab/>
        <w:t xml:space="preserve">Gill, T.K.; </w:t>
      </w:r>
      <w:proofErr w:type="spellStart"/>
      <w:r w:rsidR="00384451">
        <w:t>Mittinty</w:t>
      </w:r>
      <w:proofErr w:type="spellEnd"/>
      <w:r w:rsidR="00384451">
        <w:t xml:space="preserve">, M.M.; March, L.M.; Steinmetz, J.D.; Culbreth, G.T.; Cross, M.; Kopec, J.A.; Woolf, A.D.; Haile, L.M.; Hagins, H.; et al. Global, Regional, and National Burden of Other Musculoskeletal Disorders, 1990–2020, and Projections to 2050: A Systematic Analysis of the Global Burden of Disease Study 2021. </w:t>
      </w:r>
      <w:r w:rsidR="00384451">
        <w:rPr>
          <w:i/>
          <w:iCs/>
        </w:rPr>
        <w:t>The Lancet Rheumatology</w:t>
      </w:r>
      <w:r w:rsidR="00384451">
        <w:t xml:space="preserve"> </w:t>
      </w:r>
      <w:r w:rsidR="00384451">
        <w:rPr>
          <w:b/>
          <w:bCs/>
        </w:rPr>
        <w:t>2023</w:t>
      </w:r>
      <w:r w:rsidR="00384451">
        <w:t xml:space="preserve">, </w:t>
      </w:r>
      <w:r w:rsidR="00384451">
        <w:rPr>
          <w:i/>
          <w:iCs/>
        </w:rPr>
        <w:t>5</w:t>
      </w:r>
      <w:r w:rsidR="00384451">
        <w:t>, e670–e682, doi:10.1016/S2665-9913(23)00232-1.</w:t>
      </w:r>
    </w:p>
    <w:p w14:paraId="63E19EE3" w14:textId="77777777" w:rsidR="00384451" w:rsidRDefault="00384451" w:rsidP="00384451">
      <w:pPr>
        <w:pStyle w:val="Bibliography"/>
      </w:pPr>
      <w:r>
        <w:t xml:space="preserve">2. </w:t>
      </w:r>
      <w:r>
        <w:tab/>
        <w:t xml:space="preserve">Ingram, M.; Symmons, D.P.M. The Burden of Musculoskeletal Conditions. </w:t>
      </w:r>
      <w:r>
        <w:rPr>
          <w:i/>
          <w:iCs/>
        </w:rPr>
        <w:t>Medicine</w:t>
      </w:r>
      <w:r>
        <w:t xml:space="preserve"> </w:t>
      </w:r>
      <w:r>
        <w:rPr>
          <w:b/>
          <w:bCs/>
        </w:rPr>
        <w:t>2018</w:t>
      </w:r>
      <w:r>
        <w:t xml:space="preserve">, </w:t>
      </w:r>
      <w:r>
        <w:rPr>
          <w:i/>
          <w:iCs/>
        </w:rPr>
        <w:t>46</w:t>
      </w:r>
      <w:r>
        <w:t>, 152–155, doi:10.1016/j.mpmed.2017.12.005.</w:t>
      </w:r>
    </w:p>
    <w:p w14:paraId="61995995" w14:textId="77777777" w:rsidR="00384451" w:rsidRDefault="00384451" w:rsidP="00384451">
      <w:pPr>
        <w:pStyle w:val="Bibliography"/>
      </w:pPr>
      <w:r>
        <w:t xml:space="preserve">3. </w:t>
      </w:r>
      <w:r>
        <w:tab/>
        <w:t xml:space="preserve">Bevan, S. Economic Impact of Musculoskeletal Disorders (MSDs) on Work in Europe. </w:t>
      </w:r>
      <w:r>
        <w:rPr>
          <w:i/>
          <w:iCs/>
        </w:rPr>
        <w:t>Best Practice &amp; Research Clinical Rheumatology</w:t>
      </w:r>
      <w:r>
        <w:t xml:space="preserve"> </w:t>
      </w:r>
      <w:r>
        <w:rPr>
          <w:b/>
          <w:bCs/>
        </w:rPr>
        <w:t>2015</w:t>
      </w:r>
      <w:r>
        <w:t xml:space="preserve">, </w:t>
      </w:r>
      <w:r>
        <w:rPr>
          <w:i/>
          <w:iCs/>
        </w:rPr>
        <w:t>29</w:t>
      </w:r>
      <w:r>
        <w:t>, 356–373, doi:10.1016/j.berh.2015.08.002.</w:t>
      </w:r>
    </w:p>
    <w:p w14:paraId="530E9147" w14:textId="77777777" w:rsidR="00384451" w:rsidRDefault="00384451" w:rsidP="00384451">
      <w:pPr>
        <w:pStyle w:val="Bibliography"/>
      </w:pPr>
      <w:r>
        <w:t xml:space="preserve">4. </w:t>
      </w:r>
      <w:r>
        <w:tab/>
        <w:t xml:space="preserve">Devi, R.R.; Singh, C.I.; Singh, K.C. Incidence and Profile of Neonatal Musculoskeletal Birth Defects at a Tertiary Hospital in North East India. </w:t>
      </w:r>
      <w:r>
        <w:rPr>
          <w:i/>
          <w:iCs/>
        </w:rPr>
        <w:t>International Journal of Scientific Study</w:t>
      </w:r>
      <w:r>
        <w:t xml:space="preserve"> </w:t>
      </w:r>
      <w:r>
        <w:rPr>
          <w:b/>
          <w:bCs/>
        </w:rPr>
        <w:t>2015</w:t>
      </w:r>
      <w:r>
        <w:t>, doi:10.17354/</w:t>
      </w:r>
      <w:proofErr w:type="spellStart"/>
      <w:r>
        <w:t>ijss</w:t>
      </w:r>
      <w:proofErr w:type="spellEnd"/>
      <w:r>
        <w:t>/2015/469.</w:t>
      </w:r>
    </w:p>
    <w:p w14:paraId="70E83D10" w14:textId="77777777" w:rsidR="00384451" w:rsidRDefault="00384451" w:rsidP="00384451">
      <w:pPr>
        <w:pStyle w:val="Bibliography"/>
      </w:pPr>
      <w:r>
        <w:t xml:space="preserve">5. </w:t>
      </w:r>
      <w:r>
        <w:tab/>
        <w:t xml:space="preserve">Collange, C.; Burde, M.-A. Musculoskeletal Problems of Neurogenic Origin. </w:t>
      </w:r>
      <w:r>
        <w:rPr>
          <w:i/>
          <w:iCs/>
        </w:rPr>
        <w:t>Best Practice &amp; Research Clinical Rheumatology</w:t>
      </w:r>
      <w:r>
        <w:t xml:space="preserve"> </w:t>
      </w:r>
      <w:r>
        <w:rPr>
          <w:b/>
          <w:bCs/>
        </w:rPr>
        <w:t>2000</w:t>
      </w:r>
      <w:r>
        <w:t xml:space="preserve">, </w:t>
      </w:r>
      <w:r>
        <w:rPr>
          <w:i/>
          <w:iCs/>
        </w:rPr>
        <w:t>14</w:t>
      </w:r>
      <w:r>
        <w:t>, 325–343, doi:10.1053/berh.1999.0068.</w:t>
      </w:r>
    </w:p>
    <w:p w14:paraId="187B7AB6" w14:textId="77777777" w:rsidR="00384451" w:rsidRDefault="00384451" w:rsidP="00384451">
      <w:pPr>
        <w:pStyle w:val="Bibliography"/>
      </w:pPr>
      <w:r>
        <w:t xml:space="preserve">6. </w:t>
      </w:r>
      <w:r>
        <w:tab/>
        <w:t xml:space="preserve">European Agency for Safety and Health at Work. </w:t>
      </w:r>
      <w:r>
        <w:rPr>
          <w:i/>
          <w:iCs/>
        </w:rPr>
        <w:t>Musculoskeletal Disorders among Children and Young People: Prevalence, Risk Factors and Preventive Measures</w:t>
      </w:r>
      <w:r>
        <w:rPr>
          <w:rFonts w:ascii="Times New Roman" w:hAnsi="Times New Roman"/>
          <w:i/>
          <w:iCs/>
        </w:rPr>
        <w:t> </w:t>
      </w:r>
      <w:r>
        <w:rPr>
          <w:i/>
          <w:iCs/>
        </w:rPr>
        <w:t>: A Scoping Review.</w:t>
      </w:r>
      <w:r>
        <w:t>; Publications Office: LU, 2021;</w:t>
      </w:r>
    </w:p>
    <w:p w14:paraId="541F612C" w14:textId="77777777" w:rsidR="00384451" w:rsidRDefault="00384451" w:rsidP="00384451">
      <w:pPr>
        <w:pStyle w:val="Bibliography"/>
      </w:pPr>
      <w:r>
        <w:t xml:space="preserve">7. </w:t>
      </w:r>
      <w:r>
        <w:tab/>
        <w:t>Kulon, J.; Voysey, M.; Partlow, A.; Rogers, P.; Gibson, C. Development of a System for Anatomical Landmarks Localization Using Ultrasonic Signals. In Proceedings of the 2016 IEEE International Symposium on Medical Measurements and Applications (</w:t>
      </w:r>
      <w:proofErr w:type="spellStart"/>
      <w:r>
        <w:t>MeMeA</w:t>
      </w:r>
      <w:proofErr w:type="spellEnd"/>
      <w:r>
        <w:t>); IEEE: Benevento, Italy, May 2016; pp. 1–6.</w:t>
      </w:r>
    </w:p>
    <w:p w14:paraId="52DFB2A5" w14:textId="77777777" w:rsidR="00384451" w:rsidRDefault="00384451" w:rsidP="00384451">
      <w:pPr>
        <w:pStyle w:val="Bibliography"/>
      </w:pPr>
      <w:r>
        <w:t xml:space="preserve">8. </w:t>
      </w:r>
      <w:r>
        <w:tab/>
        <w:t xml:space="preserve">Van </w:t>
      </w:r>
      <w:proofErr w:type="spellStart"/>
      <w:r>
        <w:t>Eerd</w:t>
      </w:r>
      <w:proofErr w:type="spellEnd"/>
      <w:r>
        <w:t xml:space="preserve">, D.; Irvin, E.; Le </w:t>
      </w:r>
      <w:proofErr w:type="spellStart"/>
      <w:r>
        <w:t>Pouésard</w:t>
      </w:r>
      <w:proofErr w:type="spellEnd"/>
      <w:r>
        <w:t xml:space="preserve">, M.; Butt, A.; Nasir, K. Workplace Musculoskeletal Disorder Prevention Practices and Experiences. </w:t>
      </w:r>
      <w:r>
        <w:rPr>
          <w:i/>
          <w:iCs/>
        </w:rPr>
        <w:t>INQUIRY</w:t>
      </w:r>
      <w:r>
        <w:t xml:space="preserve"> </w:t>
      </w:r>
      <w:r>
        <w:rPr>
          <w:b/>
          <w:bCs/>
        </w:rPr>
        <w:t>2022</w:t>
      </w:r>
      <w:r>
        <w:t xml:space="preserve">, </w:t>
      </w:r>
      <w:r>
        <w:rPr>
          <w:i/>
          <w:iCs/>
        </w:rPr>
        <w:t>59</w:t>
      </w:r>
      <w:r>
        <w:t>, 004695802210921, doi:10.1177/00469580221092132.</w:t>
      </w:r>
    </w:p>
    <w:p w14:paraId="6AD53FBA" w14:textId="77777777" w:rsidR="00384451" w:rsidRDefault="00384451" w:rsidP="00384451">
      <w:pPr>
        <w:pStyle w:val="Bibliography"/>
      </w:pPr>
      <w:r>
        <w:lastRenderedPageBreak/>
        <w:t xml:space="preserve">9. </w:t>
      </w:r>
      <w:r>
        <w:tab/>
        <w:t xml:space="preserve">Arora, S.N.; Khatri, S. Prevalence of Work-Related Musculoskeletal Disorder in Sitting Professionals. </w:t>
      </w:r>
      <w:r>
        <w:rPr>
          <w:i/>
          <w:iCs/>
        </w:rPr>
        <w:t>Int J Community Med Public Health</w:t>
      </w:r>
      <w:r>
        <w:t xml:space="preserve"> </w:t>
      </w:r>
      <w:r>
        <w:rPr>
          <w:b/>
          <w:bCs/>
        </w:rPr>
        <w:t>2022</w:t>
      </w:r>
      <w:r>
        <w:t xml:space="preserve">, </w:t>
      </w:r>
      <w:r>
        <w:rPr>
          <w:i/>
          <w:iCs/>
        </w:rPr>
        <w:t>9</w:t>
      </w:r>
      <w:r>
        <w:t>, 892, doi:10.18203/2394-6040.ijcmph20220259.</w:t>
      </w:r>
    </w:p>
    <w:p w14:paraId="11FAAFF8" w14:textId="77777777" w:rsidR="00384451" w:rsidRDefault="00384451" w:rsidP="00384451">
      <w:pPr>
        <w:pStyle w:val="Bibliography"/>
      </w:pPr>
      <w:r>
        <w:t xml:space="preserve">10. </w:t>
      </w:r>
      <w:r>
        <w:tab/>
      </w:r>
      <w:proofErr w:type="spellStart"/>
      <w:r>
        <w:t>Putsa</w:t>
      </w:r>
      <w:proofErr w:type="spellEnd"/>
      <w:r>
        <w:t xml:space="preserve">, B.; </w:t>
      </w:r>
      <w:proofErr w:type="spellStart"/>
      <w:r>
        <w:t>Jalayondeja</w:t>
      </w:r>
      <w:proofErr w:type="spellEnd"/>
      <w:r>
        <w:t xml:space="preserve">, W.; </w:t>
      </w:r>
      <w:proofErr w:type="spellStart"/>
      <w:r>
        <w:t>Mekhora</w:t>
      </w:r>
      <w:proofErr w:type="spellEnd"/>
      <w:r>
        <w:t xml:space="preserve">, K.; </w:t>
      </w:r>
      <w:proofErr w:type="spellStart"/>
      <w:r>
        <w:t>Bhuanantanondh</w:t>
      </w:r>
      <w:proofErr w:type="spellEnd"/>
      <w:r>
        <w:t xml:space="preserve">, P.; </w:t>
      </w:r>
      <w:proofErr w:type="spellStart"/>
      <w:r>
        <w:t>Jalayondeja</w:t>
      </w:r>
      <w:proofErr w:type="spellEnd"/>
      <w:r>
        <w:t xml:space="preserve">, C. Factors Associated with Reduced Risk of Musculoskeletal Disorders among Office Workers: A Cross-Sectional Study 2017 to 2020. </w:t>
      </w:r>
      <w:r>
        <w:rPr>
          <w:i/>
          <w:iCs/>
        </w:rPr>
        <w:t>BMC Public Health</w:t>
      </w:r>
      <w:r>
        <w:t xml:space="preserve"> </w:t>
      </w:r>
      <w:r>
        <w:rPr>
          <w:b/>
          <w:bCs/>
        </w:rPr>
        <w:t>2022</w:t>
      </w:r>
      <w:r>
        <w:t xml:space="preserve">, </w:t>
      </w:r>
      <w:r>
        <w:rPr>
          <w:i/>
          <w:iCs/>
        </w:rPr>
        <w:t>22</w:t>
      </w:r>
      <w:r>
        <w:t>, 1503, doi:10.1186/s12889-022-13940-0.</w:t>
      </w:r>
    </w:p>
    <w:p w14:paraId="593D7810" w14:textId="77777777" w:rsidR="00384451" w:rsidRDefault="00384451" w:rsidP="00384451">
      <w:pPr>
        <w:pStyle w:val="Bibliography"/>
      </w:pPr>
      <w:r>
        <w:t xml:space="preserve">11. </w:t>
      </w:r>
      <w:r>
        <w:tab/>
        <w:t xml:space="preserve">Keskin, Y. Correlation between Sitting Duration and Position and Lumbar Pain among Office Workers. </w:t>
      </w:r>
      <w:proofErr w:type="spellStart"/>
      <w:r>
        <w:rPr>
          <w:i/>
          <w:iCs/>
        </w:rPr>
        <w:t>Haydarpasa</w:t>
      </w:r>
      <w:proofErr w:type="spellEnd"/>
      <w:r>
        <w:rPr>
          <w:i/>
          <w:iCs/>
        </w:rPr>
        <w:t xml:space="preserve"> </w:t>
      </w:r>
      <w:proofErr w:type="spellStart"/>
      <w:r>
        <w:rPr>
          <w:i/>
          <w:iCs/>
        </w:rPr>
        <w:t>Numune</w:t>
      </w:r>
      <w:proofErr w:type="spellEnd"/>
      <w:r>
        <w:rPr>
          <w:i/>
          <w:iCs/>
        </w:rPr>
        <w:t xml:space="preserve"> Med J</w:t>
      </w:r>
      <w:r>
        <w:t xml:space="preserve"> </w:t>
      </w:r>
      <w:r>
        <w:rPr>
          <w:b/>
          <w:bCs/>
        </w:rPr>
        <w:t>2019</w:t>
      </w:r>
      <w:r>
        <w:t>, doi:10.14744/hnhj.2019.04909.</w:t>
      </w:r>
    </w:p>
    <w:p w14:paraId="2633D5C8" w14:textId="77777777" w:rsidR="00384451" w:rsidRDefault="00384451" w:rsidP="00384451">
      <w:pPr>
        <w:pStyle w:val="Bibliography"/>
      </w:pPr>
      <w:r>
        <w:t xml:space="preserve">12. </w:t>
      </w:r>
      <w:r>
        <w:tab/>
      </w:r>
      <w:proofErr w:type="spellStart"/>
      <w:r>
        <w:t>Bontrup</w:t>
      </w:r>
      <w:proofErr w:type="spellEnd"/>
      <w:r>
        <w:t xml:space="preserve">, C.; Taylor, W.R.; </w:t>
      </w:r>
      <w:proofErr w:type="spellStart"/>
      <w:r>
        <w:t>Fliesser</w:t>
      </w:r>
      <w:proofErr w:type="spellEnd"/>
      <w:r>
        <w:t xml:space="preserve">, M.; Visscher, R.; Green, T.; Wippert, P.-M.; Zemp, R. Low Back Pain and Its Relationship with Sitting </w:t>
      </w:r>
      <w:proofErr w:type="spellStart"/>
      <w:r>
        <w:t>Behaviour</w:t>
      </w:r>
      <w:proofErr w:type="spellEnd"/>
      <w:r>
        <w:t xml:space="preserve"> among Sedentary Office Workers. </w:t>
      </w:r>
      <w:r>
        <w:rPr>
          <w:i/>
          <w:iCs/>
        </w:rPr>
        <w:t>Applied Ergonomics</w:t>
      </w:r>
      <w:r>
        <w:t xml:space="preserve"> </w:t>
      </w:r>
      <w:r>
        <w:rPr>
          <w:b/>
          <w:bCs/>
        </w:rPr>
        <w:t>2019</w:t>
      </w:r>
      <w:r>
        <w:t xml:space="preserve">, </w:t>
      </w:r>
      <w:r>
        <w:rPr>
          <w:i/>
          <w:iCs/>
        </w:rPr>
        <w:t>81</w:t>
      </w:r>
      <w:r>
        <w:t>, 102894, doi:10.1016/j.apergo.2019.102894.</w:t>
      </w:r>
    </w:p>
    <w:p w14:paraId="2D9D1693" w14:textId="77777777" w:rsidR="00384451" w:rsidRDefault="00384451" w:rsidP="00384451">
      <w:pPr>
        <w:pStyle w:val="Bibliography"/>
      </w:pPr>
      <w:r>
        <w:t xml:space="preserve">13. </w:t>
      </w:r>
      <w:r>
        <w:tab/>
        <w:t xml:space="preserve">Yoon, D.H.; Lee, J.-Y.; Song, W. Effects of Resistance Exercise Training on Cognitive Function and Physical Performance in Cognitive Frailty: A Randomized Controlled Trial. </w:t>
      </w:r>
      <w:r>
        <w:rPr>
          <w:i/>
          <w:iCs/>
        </w:rPr>
        <w:t xml:space="preserve">J </w:t>
      </w:r>
      <w:proofErr w:type="spellStart"/>
      <w:r>
        <w:rPr>
          <w:i/>
          <w:iCs/>
        </w:rPr>
        <w:t>Nutr</w:t>
      </w:r>
      <w:proofErr w:type="spellEnd"/>
      <w:r>
        <w:rPr>
          <w:i/>
          <w:iCs/>
        </w:rPr>
        <w:t xml:space="preserve"> Health Aging</w:t>
      </w:r>
      <w:r>
        <w:t xml:space="preserve"> </w:t>
      </w:r>
      <w:r>
        <w:rPr>
          <w:b/>
          <w:bCs/>
        </w:rPr>
        <w:t>2018</w:t>
      </w:r>
      <w:r>
        <w:t xml:space="preserve">, </w:t>
      </w:r>
      <w:r>
        <w:rPr>
          <w:i/>
          <w:iCs/>
        </w:rPr>
        <w:t>22</w:t>
      </w:r>
      <w:r>
        <w:t>, 944–951, doi:10.1007/s12603-018-1090-9.</w:t>
      </w:r>
    </w:p>
    <w:p w14:paraId="7E77D2BA" w14:textId="77777777" w:rsidR="00384451" w:rsidRDefault="00384451" w:rsidP="00384451">
      <w:pPr>
        <w:pStyle w:val="Bibliography"/>
      </w:pPr>
      <w:r>
        <w:t xml:space="preserve">14. </w:t>
      </w:r>
      <w:r>
        <w:tab/>
        <w:t xml:space="preserve">Tan, H.Z.; </w:t>
      </w:r>
      <w:proofErr w:type="spellStart"/>
      <w:r>
        <w:t>Slivovsky</w:t>
      </w:r>
      <w:proofErr w:type="spellEnd"/>
      <w:r>
        <w:t xml:space="preserve">, L.A.; Pentland, A. A Sensing Chair Using Pressure Distribution Sensors. </w:t>
      </w:r>
      <w:r>
        <w:rPr>
          <w:i/>
          <w:iCs/>
        </w:rPr>
        <w:t xml:space="preserve">IEEE/ASME Trans. </w:t>
      </w:r>
      <w:proofErr w:type="spellStart"/>
      <w:r>
        <w:rPr>
          <w:i/>
          <w:iCs/>
        </w:rPr>
        <w:t>Mechatron</w:t>
      </w:r>
      <w:proofErr w:type="spellEnd"/>
      <w:r>
        <w:rPr>
          <w:i/>
          <w:iCs/>
        </w:rPr>
        <w:t>.</w:t>
      </w:r>
      <w:r>
        <w:t xml:space="preserve"> </w:t>
      </w:r>
      <w:r>
        <w:rPr>
          <w:b/>
          <w:bCs/>
        </w:rPr>
        <w:t>2001</w:t>
      </w:r>
      <w:r>
        <w:t xml:space="preserve">, </w:t>
      </w:r>
      <w:r>
        <w:rPr>
          <w:i/>
          <w:iCs/>
        </w:rPr>
        <w:t>6</w:t>
      </w:r>
      <w:r>
        <w:t>, 261–268, doi:10.1109/3516.951364.</w:t>
      </w:r>
    </w:p>
    <w:p w14:paraId="55DC14CB" w14:textId="77777777" w:rsidR="00384451" w:rsidRDefault="00384451" w:rsidP="00384451">
      <w:pPr>
        <w:pStyle w:val="Bibliography"/>
      </w:pPr>
      <w:r>
        <w:t xml:space="preserve">15. </w:t>
      </w:r>
      <w:r>
        <w:tab/>
        <w:t xml:space="preserve">Slater, D.; </w:t>
      </w:r>
      <w:proofErr w:type="spellStart"/>
      <w:r>
        <w:t>Korakakis</w:t>
      </w:r>
      <w:proofErr w:type="spellEnd"/>
      <w:r>
        <w:t xml:space="preserve">, V.; O’Sullivan, P.; Nolan, D.; O’Sullivan, K. “Sit Up Straight”: Time to Re-Evaluate. </w:t>
      </w:r>
      <w:r>
        <w:rPr>
          <w:i/>
          <w:iCs/>
        </w:rPr>
        <w:t xml:space="preserve">J </w:t>
      </w:r>
      <w:proofErr w:type="spellStart"/>
      <w:r>
        <w:rPr>
          <w:i/>
          <w:iCs/>
        </w:rPr>
        <w:t>Orthop</w:t>
      </w:r>
      <w:proofErr w:type="spellEnd"/>
      <w:r>
        <w:rPr>
          <w:i/>
          <w:iCs/>
        </w:rPr>
        <w:t xml:space="preserve"> Sports Phys Ther</w:t>
      </w:r>
      <w:r>
        <w:t xml:space="preserve"> </w:t>
      </w:r>
      <w:r>
        <w:rPr>
          <w:b/>
          <w:bCs/>
        </w:rPr>
        <w:t>2019</w:t>
      </w:r>
      <w:r>
        <w:t xml:space="preserve">, </w:t>
      </w:r>
      <w:r>
        <w:rPr>
          <w:i/>
          <w:iCs/>
        </w:rPr>
        <w:t>49</w:t>
      </w:r>
      <w:r>
        <w:t>, 562–564, doi:10.2519/jospt.2019.0610.</w:t>
      </w:r>
    </w:p>
    <w:p w14:paraId="771686E2" w14:textId="77777777" w:rsidR="00384451" w:rsidRDefault="00384451" w:rsidP="00384451">
      <w:pPr>
        <w:pStyle w:val="Bibliography"/>
      </w:pPr>
      <w:r>
        <w:t xml:space="preserve">16. </w:t>
      </w:r>
      <w:r>
        <w:tab/>
      </w:r>
      <w:proofErr w:type="spellStart"/>
      <w:r>
        <w:t>Korakakis</w:t>
      </w:r>
      <w:proofErr w:type="spellEnd"/>
      <w:r>
        <w:t xml:space="preserve">, V.; O’Sullivan, K.; O’Sullivan, P.B.; </w:t>
      </w:r>
      <w:proofErr w:type="spellStart"/>
      <w:r>
        <w:t>Evagelinou</w:t>
      </w:r>
      <w:proofErr w:type="spellEnd"/>
      <w:r>
        <w:t xml:space="preserve">, V.; </w:t>
      </w:r>
      <w:proofErr w:type="spellStart"/>
      <w:r>
        <w:t>Sotiralis</w:t>
      </w:r>
      <w:proofErr w:type="spellEnd"/>
      <w:r>
        <w:t xml:space="preserve">, Y.; Sideris, A.; Sakellariou, K.; </w:t>
      </w:r>
      <w:proofErr w:type="spellStart"/>
      <w:r>
        <w:t>Karanasios</w:t>
      </w:r>
      <w:proofErr w:type="spellEnd"/>
      <w:r>
        <w:t xml:space="preserve">, S.; </w:t>
      </w:r>
      <w:proofErr w:type="spellStart"/>
      <w:r>
        <w:t>Giakas</w:t>
      </w:r>
      <w:proofErr w:type="spellEnd"/>
      <w:r>
        <w:t xml:space="preserve">, G. Physiotherapist Perceptions of Optimal Sitting and Standing Posture. </w:t>
      </w:r>
      <w:r>
        <w:rPr>
          <w:i/>
          <w:iCs/>
        </w:rPr>
        <w:t>Musculoskeletal Science and Practice</w:t>
      </w:r>
      <w:r>
        <w:t xml:space="preserve"> </w:t>
      </w:r>
      <w:r>
        <w:rPr>
          <w:b/>
          <w:bCs/>
        </w:rPr>
        <w:t>2019</w:t>
      </w:r>
      <w:r>
        <w:t xml:space="preserve">, </w:t>
      </w:r>
      <w:r>
        <w:rPr>
          <w:i/>
          <w:iCs/>
        </w:rPr>
        <w:t>39</w:t>
      </w:r>
      <w:r>
        <w:t>, 24–31, doi:10.1016/j.msksp.2018.11.004.</w:t>
      </w:r>
    </w:p>
    <w:p w14:paraId="364195D2" w14:textId="77777777" w:rsidR="00384451" w:rsidRDefault="00384451" w:rsidP="00384451">
      <w:pPr>
        <w:pStyle w:val="Bibliography"/>
      </w:pPr>
      <w:r>
        <w:t xml:space="preserve">17. </w:t>
      </w:r>
      <w:r>
        <w:tab/>
        <w:t xml:space="preserve">Pereira, L.; Plácido Da Silva, H. A Novel Smart Chair System for Posture Classification and Invisible ECG Monitoring. </w:t>
      </w:r>
      <w:r>
        <w:rPr>
          <w:i/>
          <w:iCs/>
        </w:rPr>
        <w:t>Sensors</w:t>
      </w:r>
      <w:r>
        <w:t xml:space="preserve"> </w:t>
      </w:r>
      <w:r>
        <w:rPr>
          <w:b/>
          <w:bCs/>
        </w:rPr>
        <w:t>2023</w:t>
      </w:r>
      <w:r>
        <w:t xml:space="preserve">, </w:t>
      </w:r>
      <w:r>
        <w:rPr>
          <w:i/>
          <w:iCs/>
        </w:rPr>
        <w:t>23</w:t>
      </w:r>
      <w:r>
        <w:t>, 719, doi:10.3390/s23020719.</w:t>
      </w:r>
    </w:p>
    <w:p w14:paraId="0D1D6DBD" w14:textId="77777777" w:rsidR="00384451" w:rsidRDefault="00384451" w:rsidP="00384451">
      <w:pPr>
        <w:pStyle w:val="Bibliography"/>
      </w:pPr>
      <w:r>
        <w:t xml:space="preserve">18. </w:t>
      </w:r>
      <w:r>
        <w:tab/>
      </w:r>
      <w:proofErr w:type="spellStart"/>
      <w:r>
        <w:t>Aminosharieh</w:t>
      </w:r>
      <w:proofErr w:type="spellEnd"/>
      <w:r>
        <w:t xml:space="preserve"> Najafi, T.; Abramo, A.; </w:t>
      </w:r>
      <w:proofErr w:type="spellStart"/>
      <w:r>
        <w:t>Kyamakya</w:t>
      </w:r>
      <w:proofErr w:type="spellEnd"/>
      <w:r>
        <w:t xml:space="preserve">, K.; </w:t>
      </w:r>
      <w:proofErr w:type="spellStart"/>
      <w:r>
        <w:t>Affanni</w:t>
      </w:r>
      <w:proofErr w:type="spellEnd"/>
      <w:r>
        <w:t xml:space="preserve">, A. Development of a Smart Chair Sensors System and Classification of Sitting Postures with Deep Learning Algorithms. </w:t>
      </w:r>
      <w:r>
        <w:rPr>
          <w:i/>
          <w:iCs/>
        </w:rPr>
        <w:t>Sensors</w:t>
      </w:r>
      <w:r>
        <w:t xml:space="preserve"> </w:t>
      </w:r>
      <w:r>
        <w:rPr>
          <w:b/>
          <w:bCs/>
        </w:rPr>
        <w:t>2022</w:t>
      </w:r>
      <w:r>
        <w:t xml:space="preserve">, </w:t>
      </w:r>
      <w:r>
        <w:rPr>
          <w:i/>
          <w:iCs/>
        </w:rPr>
        <w:t>22</w:t>
      </w:r>
      <w:r>
        <w:t>, 5585, doi:10.3390/s22155585.</w:t>
      </w:r>
    </w:p>
    <w:p w14:paraId="3D0793F9" w14:textId="77777777" w:rsidR="00384451" w:rsidRDefault="00384451" w:rsidP="00384451">
      <w:pPr>
        <w:pStyle w:val="Bibliography"/>
      </w:pPr>
      <w:r>
        <w:t xml:space="preserve">19. </w:t>
      </w:r>
      <w:r>
        <w:tab/>
        <w:t xml:space="preserve">Paredes-Madrid, L.; Matute, A.; </w:t>
      </w:r>
      <w:proofErr w:type="spellStart"/>
      <w:r>
        <w:t>Bareño</w:t>
      </w:r>
      <w:proofErr w:type="spellEnd"/>
      <w:r>
        <w:t xml:space="preserve">, J.; Parra Vargas, C.; Gutierrez Velásquez, E. Underlying Physics of Conductive Polymer Composites and Force Sensing Resistors (FSRs). A Study on Creep Response and Dynamic Loading. </w:t>
      </w:r>
      <w:r>
        <w:rPr>
          <w:i/>
          <w:iCs/>
        </w:rPr>
        <w:t>Materials</w:t>
      </w:r>
      <w:r>
        <w:t xml:space="preserve"> </w:t>
      </w:r>
      <w:r>
        <w:rPr>
          <w:b/>
          <w:bCs/>
        </w:rPr>
        <w:t>2017</w:t>
      </w:r>
      <w:r>
        <w:t xml:space="preserve">, </w:t>
      </w:r>
      <w:r>
        <w:rPr>
          <w:i/>
          <w:iCs/>
        </w:rPr>
        <w:t>10</w:t>
      </w:r>
      <w:r>
        <w:t>, 1334, doi:10.3390/ma10111334.</w:t>
      </w:r>
    </w:p>
    <w:p w14:paraId="66C486A7" w14:textId="77777777" w:rsidR="00384451" w:rsidRDefault="00384451" w:rsidP="00384451">
      <w:pPr>
        <w:pStyle w:val="Bibliography"/>
      </w:pPr>
      <w:r>
        <w:t xml:space="preserve">20. </w:t>
      </w:r>
      <w:r>
        <w:tab/>
        <w:t xml:space="preserve">Sadun, A.S.; Jalani, J.; </w:t>
      </w:r>
      <w:proofErr w:type="spellStart"/>
      <w:r>
        <w:t>Sukor</w:t>
      </w:r>
      <w:proofErr w:type="spellEnd"/>
      <w:r>
        <w:t xml:space="preserve">, J.A. Force Sensing Resistor (FSR): A Brief Overview and the Low-Cost Sensor for Active Compliance Control.; Jiang, X., Chen, G., Capi, G., </w:t>
      </w:r>
      <w:proofErr w:type="spellStart"/>
      <w:r>
        <w:t>Ishll</w:t>
      </w:r>
      <w:proofErr w:type="spellEnd"/>
      <w:r>
        <w:t>, C., Eds.; Tokyo, Japan, July 11 2016; p. 1001112.</w:t>
      </w:r>
    </w:p>
    <w:p w14:paraId="1C6EB4A6" w14:textId="77777777" w:rsidR="00384451" w:rsidRDefault="00384451" w:rsidP="00384451">
      <w:pPr>
        <w:pStyle w:val="Bibliography"/>
      </w:pPr>
      <w:r>
        <w:t xml:space="preserve">21. </w:t>
      </w:r>
      <w:r>
        <w:tab/>
        <w:t xml:space="preserve">Velásquez, E.I.G.; Gómez, V.; Paredes-Madrid, L.; Colorado, H.A. Error Compensation in Force Sensing Resistors. </w:t>
      </w:r>
      <w:r>
        <w:rPr>
          <w:i/>
          <w:iCs/>
        </w:rPr>
        <w:t>Sensing and Bio-Sensing Research</w:t>
      </w:r>
      <w:r>
        <w:t xml:space="preserve"> </w:t>
      </w:r>
      <w:r>
        <w:rPr>
          <w:b/>
          <w:bCs/>
        </w:rPr>
        <w:t>2019</w:t>
      </w:r>
      <w:r>
        <w:t xml:space="preserve">, </w:t>
      </w:r>
      <w:r>
        <w:rPr>
          <w:i/>
          <w:iCs/>
        </w:rPr>
        <w:t>26</w:t>
      </w:r>
      <w:r>
        <w:t>, 100300, doi:10.1016/j.sbsr.2019.100300.</w:t>
      </w:r>
    </w:p>
    <w:p w14:paraId="5E150112" w14:textId="77777777" w:rsidR="00384451" w:rsidRDefault="00384451" w:rsidP="00384451">
      <w:pPr>
        <w:pStyle w:val="Bibliography"/>
      </w:pPr>
      <w:r>
        <w:t xml:space="preserve">22. </w:t>
      </w:r>
      <w:r>
        <w:tab/>
      </w:r>
      <w:proofErr w:type="spellStart"/>
      <w:r>
        <w:t>Ohmite</w:t>
      </w:r>
      <w:proofErr w:type="spellEnd"/>
      <w:r>
        <w:t xml:space="preserve"> </w:t>
      </w:r>
      <w:proofErr w:type="spellStart"/>
      <w:r>
        <w:t>Ohmite</w:t>
      </w:r>
      <w:proofErr w:type="spellEnd"/>
      <w:r>
        <w:t xml:space="preserve"> FSR Series Integration Guide: Force Sensing Resistor 2018.</w:t>
      </w:r>
    </w:p>
    <w:p w14:paraId="66D6F54A" w14:textId="77777777" w:rsidR="00384451" w:rsidRDefault="00384451" w:rsidP="00384451">
      <w:pPr>
        <w:pStyle w:val="Bibliography"/>
      </w:pPr>
      <w:r>
        <w:t xml:space="preserve">23. </w:t>
      </w:r>
      <w:r>
        <w:tab/>
        <w:t>Interlink Electronics FSR 402 Data Sheet.</w:t>
      </w:r>
    </w:p>
    <w:p w14:paraId="5F8D0B59" w14:textId="77777777" w:rsidR="00384451" w:rsidRDefault="00384451" w:rsidP="00384451">
      <w:pPr>
        <w:pStyle w:val="Bibliography"/>
      </w:pPr>
      <w:r>
        <w:t xml:space="preserve">24. </w:t>
      </w:r>
      <w:r>
        <w:tab/>
        <w:t>Interlink Electronics FSR 406 Data Sheet.</w:t>
      </w:r>
    </w:p>
    <w:p w14:paraId="40F92BA6" w14:textId="77777777" w:rsidR="00384451" w:rsidRDefault="00384451" w:rsidP="00384451">
      <w:pPr>
        <w:pStyle w:val="Bibliography"/>
      </w:pPr>
      <w:r>
        <w:t xml:space="preserve">25. </w:t>
      </w:r>
      <w:r>
        <w:tab/>
      </w:r>
      <w:proofErr w:type="spellStart"/>
      <w:r>
        <w:t>Roh</w:t>
      </w:r>
      <w:proofErr w:type="spellEnd"/>
      <w:r>
        <w:t xml:space="preserve">, J.; Park, H.; Lee, K.; Hyeong, J.; Kim, S.; Lee, B. Sitting Posture Monitoring System Based on a Low-Cost Load Cell Using Machine Learning. </w:t>
      </w:r>
      <w:r>
        <w:rPr>
          <w:i/>
          <w:iCs/>
        </w:rPr>
        <w:t>Sensors</w:t>
      </w:r>
      <w:r>
        <w:t xml:space="preserve"> </w:t>
      </w:r>
      <w:r>
        <w:rPr>
          <w:b/>
          <w:bCs/>
        </w:rPr>
        <w:t>2018</w:t>
      </w:r>
      <w:r>
        <w:t xml:space="preserve">, </w:t>
      </w:r>
      <w:r>
        <w:rPr>
          <w:i/>
          <w:iCs/>
        </w:rPr>
        <w:t>18</w:t>
      </w:r>
      <w:r>
        <w:t>, 208, doi:10.3390/s18010208.</w:t>
      </w:r>
    </w:p>
    <w:p w14:paraId="320C62BC" w14:textId="77777777" w:rsidR="00384451" w:rsidRDefault="00384451" w:rsidP="00384451">
      <w:pPr>
        <w:pStyle w:val="Bibliography"/>
      </w:pPr>
      <w:r>
        <w:t xml:space="preserve">26. </w:t>
      </w:r>
      <w:r>
        <w:tab/>
        <w:t xml:space="preserve">Sreejan, A.; Narayan, Y.S. A Review on Applications of Flex Sensors. </w:t>
      </w:r>
      <w:r>
        <w:rPr>
          <w:i/>
          <w:iCs/>
        </w:rPr>
        <w:t>International Journal of Emerging Technology and Advanced Engineering</w:t>
      </w:r>
      <w:r>
        <w:t xml:space="preserve"> </w:t>
      </w:r>
      <w:r>
        <w:rPr>
          <w:b/>
          <w:bCs/>
        </w:rPr>
        <w:t>2017</w:t>
      </w:r>
      <w:r>
        <w:t xml:space="preserve">, </w:t>
      </w:r>
      <w:r>
        <w:rPr>
          <w:i/>
          <w:iCs/>
        </w:rPr>
        <w:t>7</w:t>
      </w:r>
      <w:r>
        <w:t>, 97–100.</w:t>
      </w:r>
    </w:p>
    <w:p w14:paraId="2034A190" w14:textId="77777777" w:rsidR="00384451" w:rsidRDefault="00384451" w:rsidP="00384451">
      <w:pPr>
        <w:pStyle w:val="Bibliography"/>
      </w:pPr>
      <w:r>
        <w:t xml:space="preserve">27. </w:t>
      </w:r>
      <w:r>
        <w:tab/>
        <w:t xml:space="preserve">Hu, Q.; Tang, X.; Tang, W. A Smart Chair Sitting Posture Recognition System Using Flex Sensors and FPGA Implemented Artificial Neural Network. </w:t>
      </w:r>
      <w:r>
        <w:rPr>
          <w:i/>
          <w:iCs/>
        </w:rPr>
        <w:t>IEEE Sensors J.</w:t>
      </w:r>
      <w:r>
        <w:t xml:space="preserve"> </w:t>
      </w:r>
      <w:r>
        <w:rPr>
          <w:b/>
          <w:bCs/>
        </w:rPr>
        <w:t>2020</w:t>
      </w:r>
      <w:r>
        <w:t xml:space="preserve">, </w:t>
      </w:r>
      <w:r>
        <w:rPr>
          <w:i/>
          <w:iCs/>
        </w:rPr>
        <w:t>20</w:t>
      </w:r>
      <w:r>
        <w:t>, 8007–8016, doi:10.1109/JSEN.2020.2980207.</w:t>
      </w:r>
    </w:p>
    <w:p w14:paraId="1E26CDEF" w14:textId="77777777" w:rsidR="00384451" w:rsidRDefault="00384451" w:rsidP="00384451">
      <w:pPr>
        <w:pStyle w:val="Bibliography"/>
      </w:pPr>
      <w:r>
        <w:lastRenderedPageBreak/>
        <w:t xml:space="preserve">28. </w:t>
      </w:r>
      <w:r>
        <w:tab/>
      </w:r>
      <w:proofErr w:type="spellStart"/>
      <w:r>
        <w:t>AbuTerkia</w:t>
      </w:r>
      <w:proofErr w:type="spellEnd"/>
      <w:r>
        <w:t xml:space="preserve">, I.; Hannoun, M.; Suwal, B.; Ahmed, M.S.; </w:t>
      </w:r>
      <w:proofErr w:type="spellStart"/>
      <w:r>
        <w:t>Sundaravdivel</w:t>
      </w:r>
      <w:proofErr w:type="spellEnd"/>
      <w:r>
        <w:t>, P. FPGA-Based Smart Chair Recognition System Using Flex Sensors. In Proceedings of the 2022 IEEE 15th Dallas Circuit And System Conference (DCAS); IEEE: Dallas, TX, USA, June 17 2022; pp. 1–2.</w:t>
      </w:r>
    </w:p>
    <w:p w14:paraId="51B6FB47" w14:textId="77777777" w:rsidR="00384451" w:rsidRDefault="00384451" w:rsidP="00384451">
      <w:pPr>
        <w:pStyle w:val="Bibliography"/>
      </w:pPr>
      <w:r>
        <w:t xml:space="preserve">29. </w:t>
      </w:r>
      <w:r>
        <w:tab/>
        <w:t xml:space="preserve">Ma, C.; Li, W.; Gravina, R.; Du, J.; Li, Q.; Fortino, G. Smart Cushion-Based Activity Recognition: Prompting Users to Maintain a Healthy Seated Posture. </w:t>
      </w:r>
      <w:r>
        <w:rPr>
          <w:i/>
          <w:iCs/>
        </w:rPr>
        <w:t xml:space="preserve">IEEE Syst. Man </w:t>
      </w:r>
      <w:proofErr w:type="spellStart"/>
      <w:r>
        <w:rPr>
          <w:i/>
          <w:iCs/>
        </w:rPr>
        <w:t>Cybern</w:t>
      </w:r>
      <w:proofErr w:type="spellEnd"/>
      <w:r>
        <w:rPr>
          <w:i/>
          <w:iCs/>
        </w:rPr>
        <w:t>. Mag.</w:t>
      </w:r>
      <w:r>
        <w:t xml:space="preserve"> </w:t>
      </w:r>
      <w:r>
        <w:rPr>
          <w:b/>
          <w:bCs/>
        </w:rPr>
        <w:t>2020</w:t>
      </w:r>
      <w:r>
        <w:t xml:space="preserve">, </w:t>
      </w:r>
      <w:r>
        <w:rPr>
          <w:i/>
          <w:iCs/>
        </w:rPr>
        <w:t>6</w:t>
      </w:r>
      <w:r>
        <w:t>, 6–14, doi:10.1109/MSMC.2019.2962226.</w:t>
      </w:r>
    </w:p>
    <w:p w14:paraId="73D2A822" w14:textId="77777777" w:rsidR="00384451" w:rsidRDefault="00384451" w:rsidP="00384451">
      <w:pPr>
        <w:pStyle w:val="Bibliography"/>
      </w:pPr>
      <w:r>
        <w:t xml:space="preserve">30. </w:t>
      </w:r>
      <w:r>
        <w:tab/>
        <w:t xml:space="preserve">Xu, W.; Huang, M.-C.; Amini, N.; He, L.; </w:t>
      </w:r>
      <w:proofErr w:type="spellStart"/>
      <w:r>
        <w:t>Sarrafzadeh</w:t>
      </w:r>
      <w:proofErr w:type="spellEnd"/>
      <w:r>
        <w:t xml:space="preserve">, M. </w:t>
      </w:r>
      <w:proofErr w:type="spellStart"/>
      <w:r>
        <w:t>eCushion</w:t>
      </w:r>
      <w:proofErr w:type="spellEnd"/>
      <w:r>
        <w:t xml:space="preserve">: A Textile Pressure Sensor Array Design and Calibration for Sitting Posture Analysis. </w:t>
      </w:r>
      <w:r>
        <w:rPr>
          <w:i/>
          <w:iCs/>
        </w:rPr>
        <w:t>IEEE Sensors J.</w:t>
      </w:r>
      <w:r>
        <w:t xml:space="preserve"> </w:t>
      </w:r>
      <w:r>
        <w:rPr>
          <w:b/>
          <w:bCs/>
        </w:rPr>
        <w:t>2013</w:t>
      </w:r>
      <w:r>
        <w:t xml:space="preserve">, </w:t>
      </w:r>
      <w:r>
        <w:rPr>
          <w:i/>
          <w:iCs/>
        </w:rPr>
        <w:t>13</w:t>
      </w:r>
      <w:r>
        <w:t>, 3926–3934, doi:10.1109/JSEN.2013.2259589.</w:t>
      </w:r>
    </w:p>
    <w:p w14:paraId="73891C48" w14:textId="77777777" w:rsidR="00384451" w:rsidRDefault="00384451" w:rsidP="00384451">
      <w:pPr>
        <w:pStyle w:val="Bibliography"/>
      </w:pPr>
      <w:r>
        <w:t xml:space="preserve">31. </w:t>
      </w:r>
      <w:r>
        <w:tab/>
        <w:t xml:space="preserve">Huang, M.; Gibson, I.; Yang, R. Smart Chair for Monitoring of Sitting Behavior. </w:t>
      </w:r>
      <w:r>
        <w:rPr>
          <w:i/>
          <w:iCs/>
        </w:rPr>
        <w:t>KEG</w:t>
      </w:r>
      <w:r>
        <w:t xml:space="preserve"> </w:t>
      </w:r>
      <w:r>
        <w:rPr>
          <w:b/>
          <w:bCs/>
        </w:rPr>
        <w:t>2017</w:t>
      </w:r>
      <w:r>
        <w:t xml:space="preserve">, </w:t>
      </w:r>
      <w:r>
        <w:rPr>
          <w:i/>
          <w:iCs/>
        </w:rPr>
        <w:t>2</w:t>
      </w:r>
      <w:r>
        <w:t>, 274, doi:10.18502/keg.v2i2.626.</w:t>
      </w:r>
    </w:p>
    <w:p w14:paraId="6E0EE0C7" w14:textId="77777777" w:rsidR="00384451" w:rsidRDefault="00384451" w:rsidP="00384451">
      <w:pPr>
        <w:pStyle w:val="Bibliography"/>
      </w:pPr>
      <w:r>
        <w:t xml:space="preserve">32. </w:t>
      </w:r>
      <w:r>
        <w:tab/>
        <w:t xml:space="preserve">Kim, M.; Kim, H.; Park, J.; Jee, K.-K.; Lim, J.A.; Park, M.-C. Real-Time Sitting Posture Correction System Based on Highly Durable and Washable Electronic Textile Pressure Sensors. </w:t>
      </w:r>
      <w:r>
        <w:rPr>
          <w:i/>
          <w:iCs/>
        </w:rPr>
        <w:t>Sensors and Actuators A: Physical</w:t>
      </w:r>
      <w:r>
        <w:t xml:space="preserve"> </w:t>
      </w:r>
      <w:r>
        <w:rPr>
          <w:b/>
          <w:bCs/>
        </w:rPr>
        <w:t>2018</w:t>
      </w:r>
      <w:r>
        <w:t xml:space="preserve">, </w:t>
      </w:r>
      <w:r>
        <w:rPr>
          <w:i/>
          <w:iCs/>
        </w:rPr>
        <w:t>269</w:t>
      </w:r>
      <w:r>
        <w:t>, 394–400, doi:10.1016/j.sna.2017.11.054.</w:t>
      </w:r>
    </w:p>
    <w:p w14:paraId="4BD21E6A" w14:textId="77777777" w:rsidR="00384451" w:rsidRDefault="00384451" w:rsidP="00384451">
      <w:pPr>
        <w:pStyle w:val="Bibliography"/>
      </w:pPr>
      <w:r>
        <w:t xml:space="preserve">33. </w:t>
      </w:r>
      <w:r>
        <w:tab/>
        <w:t xml:space="preserve">Kim, Y.; Son, Y.; Kim, W.; Jin, B.; Yun, M. Classification of Children’s Sitting Postures Using Machine Learning Algorithms. </w:t>
      </w:r>
      <w:r>
        <w:rPr>
          <w:i/>
          <w:iCs/>
        </w:rPr>
        <w:t>Applied Sciences</w:t>
      </w:r>
      <w:r>
        <w:t xml:space="preserve"> </w:t>
      </w:r>
      <w:r>
        <w:rPr>
          <w:b/>
          <w:bCs/>
        </w:rPr>
        <w:t>2018</w:t>
      </w:r>
      <w:r>
        <w:t xml:space="preserve">, </w:t>
      </w:r>
      <w:r>
        <w:rPr>
          <w:i/>
          <w:iCs/>
        </w:rPr>
        <w:t>8</w:t>
      </w:r>
      <w:r>
        <w:t>, 1280, doi:10.3390/app8081280.</w:t>
      </w:r>
    </w:p>
    <w:p w14:paraId="56E5A68B" w14:textId="77777777" w:rsidR="00384451" w:rsidRDefault="00384451" w:rsidP="00384451">
      <w:pPr>
        <w:pStyle w:val="Bibliography"/>
      </w:pPr>
      <w:r>
        <w:t xml:space="preserve">34. </w:t>
      </w:r>
      <w:r>
        <w:tab/>
        <w:t xml:space="preserve">Cai, W.; Zhao, D.; Zhang, M.; Xu, Y.; Li, Z. Improved Self-Organizing Map-Based Unsupervised Learning Algorithm for Sitting Posture Recognition System. </w:t>
      </w:r>
      <w:r>
        <w:rPr>
          <w:i/>
          <w:iCs/>
        </w:rPr>
        <w:t>Sensors</w:t>
      </w:r>
      <w:r>
        <w:t xml:space="preserve"> </w:t>
      </w:r>
      <w:r>
        <w:rPr>
          <w:b/>
          <w:bCs/>
        </w:rPr>
        <w:t>2021</w:t>
      </w:r>
      <w:r>
        <w:t xml:space="preserve">, </w:t>
      </w:r>
      <w:r>
        <w:rPr>
          <w:i/>
          <w:iCs/>
        </w:rPr>
        <w:t>21</w:t>
      </w:r>
      <w:r>
        <w:t>, 6246, doi:10.3390/s21186246.</w:t>
      </w:r>
    </w:p>
    <w:p w14:paraId="4332FAC3" w14:textId="77777777" w:rsidR="00384451" w:rsidRDefault="00384451" w:rsidP="00384451">
      <w:pPr>
        <w:pStyle w:val="Bibliography"/>
      </w:pPr>
      <w:r>
        <w:t xml:space="preserve">35. </w:t>
      </w:r>
      <w:r>
        <w:tab/>
        <w:t xml:space="preserve">Ran, X.; Wang, C.; Xiao, Y.; Gao, X.; Zhu, Z.; Chen, B. A Portable Sitting Posture Monitoring System Based on a Pressure Sensor Array and Machine Learning. </w:t>
      </w:r>
      <w:r>
        <w:rPr>
          <w:i/>
          <w:iCs/>
        </w:rPr>
        <w:t>Sensors and Actuators A: Physical</w:t>
      </w:r>
      <w:r>
        <w:t xml:space="preserve"> </w:t>
      </w:r>
      <w:r>
        <w:rPr>
          <w:b/>
          <w:bCs/>
        </w:rPr>
        <w:t>2021</w:t>
      </w:r>
      <w:r>
        <w:t xml:space="preserve">, </w:t>
      </w:r>
      <w:r>
        <w:rPr>
          <w:i/>
          <w:iCs/>
        </w:rPr>
        <w:t>331</w:t>
      </w:r>
      <w:r>
        <w:t>, 112900, doi:10.1016/j.sna.2021.112900.</w:t>
      </w:r>
    </w:p>
    <w:p w14:paraId="15CAE3A2" w14:textId="77777777" w:rsidR="00384451" w:rsidRDefault="00384451" w:rsidP="00384451">
      <w:pPr>
        <w:pStyle w:val="Bibliography"/>
      </w:pPr>
      <w:r>
        <w:t xml:space="preserve">36. </w:t>
      </w:r>
      <w:r>
        <w:tab/>
        <w:t xml:space="preserve">Ahmad, J.; </w:t>
      </w:r>
      <w:proofErr w:type="spellStart"/>
      <w:r>
        <w:t>Sidén</w:t>
      </w:r>
      <w:proofErr w:type="spellEnd"/>
      <w:r>
        <w:t xml:space="preserve">, J.; Andersson, H. A Proposal of Implementation of Sitting Posture Monitoring System for Wheelchair Utilizing Machine Learning Methods. </w:t>
      </w:r>
      <w:r>
        <w:rPr>
          <w:i/>
          <w:iCs/>
        </w:rPr>
        <w:t>Sensors</w:t>
      </w:r>
      <w:r>
        <w:t xml:space="preserve"> </w:t>
      </w:r>
      <w:r>
        <w:rPr>
          <w:b/>
          <w:bCs/>
        </w:rPr>
        <w:t>2021</w:t>
      </w:r>
      <w:r>
        <w:t xml:space="preserve">, </w:t>
      </w:r>
      <w:r>
        <w:rPr>
          <w:i/>
          <w:iCs/>
        </w:rPr>
        <w:t>21</w:t>
      </w:r>
      <w:r>
        <w:t>, 6349, doi:10.3390/s21196349.</w:t>
      </w:r>
    </w:p>
    <w:p w14:paraId="238B7AB2" w14:textId="77777777" w:rsidR="00384451" w:rsidRDefault="00384451" w:rsidP="00384451">
      <w:pPr>
        <w:pStyle w:val="Bibliography"/>
      </w:pPr>
      <w:r>
        <w:t xml:space="preserve">37. </w:t>
      </w:r>
      <w:r>
        <w:tab/>
        <w:t xml:space="preserve">Wang, J.; Hafidh, B.; Dong, H.; El Saddik, A. Sitting Posture Recognition Using a Spiking Neural Network. </w:t>
      </w:r>
      <w:r>
        <w:rPr>
          <w:i/>
          <w:iCs/>
        </w:rPr>
        <w:t>IEEE Sensors J.</w:t>
      </w:r>
      <w:r>
        <w:t xml:space="preserve"> </w:t>
      </w:r>
      <w:r>
        <w:rPr>
          <w:b/>
          <w:bCs/>
        </w:rPr>
        <w:t>2021</w:t>
      </w:r>
      <w:r>
        <w:t xml:space="preserve">, </w:t>
      </w:r>
      <w:r>
        <w:rPr>
          <w:i/>
          <w:iCs/>
        </w:rPr>
        <w:t>21</w:t>
      </w:r>
      <w:r>
        <w:t>, 1779–1786, doi:10.1109/JSEN.2020.3016611.</w:t>
      </w:r>
    </w:p>
    <w:p w14:paraId="38EEC506" w14:textId="77777777" w:rsidR="00384451" w:rsidRDefault="00384451" w:rsidP="00384451">
      <w:pPr>
        <w:pStyle w:val="Bibliography"/>
      </w:pPr>
      <w:r>
        <w:t xml:space="preserve">38. </w:t>
      </w:r>
      <w:r>
        <w:tab/>
        <w:t xml:space="preserve">Fan, Z.; Hu, X.; Chen, W.-M.; Zhang, D.-W.; Ma, X. A Deep Learning Based 2-Dimensional Hip Pressure Signals Analysis Method for Sitting Posture Recognition. </w:t>
      </w:r>
      <w:r>
        <w:rPr>
          <w:i/>
          <w:iCs/>
        </w:rPr>
        <w:t>Biomedical Signal Processing and Control</w:t>
      </w:r>
      <w:r>
        <w:t xml:space="preserve"> </w:t>
      </w:r>
      <w:r>
        <w:rPr>
          <w:b/>
          <w:bCs/>
        </w:rPr>
        <w:t>2022</w:t>
      </w:r>
      <w:r>
        <w:t xml:space="preserve">, </w:t>
      </w:r>
      <w:r>
        <w:rPr>
          <w:i/>
          <w:iCs/>
        </w:rPr>
        <w:t>73</w:t>
      </w:r>
      <w:r>
        <w:t>, 103432, doi:10.1016/j.bspc.2021.103432.</w:t>
      </w:r>
    </w:p>
    <w:p w14:paraId="3B094029" w14:textId="77777777" w:rsidR="00384451" w:rsidRDefault="00384451" w:rsidP="00384451">
      <w:pPr>
        <w:pStyle w:val="Bibliography"/>
      </w:pPr>
      <w:r>
        <w:t xml:space="preserve">39. </w:t>
      </w:r>
      <w:r>
        <w:tab/>
        <w:t>Luna-</w:t>
      </w:r>
      <w:proofErr w:type="spellStart"/>
      <w:r>
        <w:t>Perejón</w:t>
      </w:r>
      <w:proofErr w:type="spellEnd"/>
      <w:r>
        <w:t>, F.; Montes-Sánchez, J.M.; Durán-López, L.; Vazquez-Baeza, A.; Beasley-</w:t>
      </w:r>
      <w:proofErr w:type="spellStart"/>
      <w:r>
        <w:t>Bohórquez</w:t>
      </w:r>
      <w:proofErr w:type="spellEnd"/>
      <w:r>
        <w:t xml:space="preserve">, I.; Sevillano-Ramos, J.L. IoT Device for Sitting Posture Classification Using Artificial Neural Networks. </w:t>
      </w:r>
      <w:r>
        <w:rPr>
          <w:i/>
          <w:iCs/>
        </w:rPr>
        <w:t>Electronics</w:t>
      </w:r>
      <w:r>
        <w:t xml:space="preserve"> </w:t>
      </w:r>
      <w:r>
        <w:rPr>
          <w:b/>
          <w:bCs/>
        </w:rPr>
        <w:t>2021</w:t>
      </w:r>
      <w:r>
        <w:t xml:space="preserve">, </w:t>
      </w:r>
      <w:r>
        <w:rPr>
          <w:i/>
          <w:iCs/>
        </w:rPr>
        <w:t>10</w:t>
      </w:r>
      <w:r>
        <w:t>, 1825, doi:10.3390/electronics10151825.</w:t>
      </w:r>
    </w:p>
    <w:p w14:paraId="6CEF3B96" w14:textId="77777777" w:rsidR="00384451" w:rsidRDefault="00384451" w:rsidP="00384451">
      <w:pPr>
        <w:pStyle w:val="Bibliography"/>
      </w:pPr>
      <w:r>
        <w:t xml:space="preserve">40. </w:t>
      </w:r>
      <w:r>
        <w:tab/>
        <w:t xml:space="preserve">Mutlu, B.; Krause, A.; Forlizzi, J.; </w:t>
      </w:r>
      <w:proofErr w:type="spellStart"/>
      <w:r>
        <w:t>Guestrin</w:t>
      </w:r>
      <w:proofErr w:type="spellEnd"/>
      <w:r>
        <w:t>, C.; Hodgins, J. Robust, Low-Cost, Non-Intrusive Sensing and Recognition of Seated Postures. In Proceedings of the Proceedings of the 20th annual ACM symposium on User interface software and technology; ACM: Newport Rhode Island USA, October 7 2007; pp. 149–158.</w:t>
      </w:r>
    </w:p>
    <w:p w14:paraId="30CDC967" w14:textId="77777777" w:rsidR="00384451" w:rsidRDefault="00384451" w:rsidP="00384451">
      <w:pPr>
        <w:pStyle w:val="Bibliography"/>
      </w:pPr>
      <w:r>
        <w:t xml:space="preserve">41. </w:t>
      </w:r>
      <w:r>
        <w:tab/>
        <w:t xml:space="preserve">Matuska, S.; Paralic, M.; Hudec, R. A Smart System for Sitting Posture Detection Based on Force Sensors and Mobile Application. </w:t>
      </w:r>
      <w:r>
        <w:rPr>
          <w:i/>
          <w:iCs/>
        </w:rPr>
        <w:t>Mobile Information Systems</w:t>
      </w:r>
      <w:r>
        <w:t xml:space="preserve"> </w:t>
      </w:r>
      <w:r>
        <w:rPr>
          <w:b/>
          <w:bCs/>
        </w:rPr>
        <w:t>2020</w:t>
      </w:r>
      <w:r>
        <w:t xml:space="preserve">, </w:t>
      </w:r>
      <w:r>
        <w:rPr>
          <w:i/>
          <w:iCs/>
        </w:rPr>
        <w:t>2020</w:t>
      </w:r>
      <w:r>
        <w:t>, 1–13, doi:10.1155/2020/6625797.</w:t>
      </w:r>
    </w:p>
    <w:p w14:paraId="61B43B13" w14:textId="77777777" w:rsidR="00384451" w:rsidRDefault="00384451" w:rsidP="00384451">
      <w:pPr>
        <w:pStyle w:val="Bibliography"/>
      </w:pPr>
      <w:r>
        <w:t xml:space="preserve">42. </w:t>
      </w:r>
      <w:r>
        <w:tab/>
        <w:t xml:space="preserve">Jeong, H.; Park, W. Developing and Evaluating a Mixed Sensor Smart Chair System for Real-Time Posture Classification: Combining Pressure and Distance Sensors. </w:t>
      </w:r>
      <w:r>
        <w:rPr>
          <w:i/>
          <w:iCs/>
        </w:rPr>
        <w:t>IEEE J. Biomed. Health Inform.</w:t>
      </w:r>
      <w:r>
        <w:t xml:space="preserve"> </w:t>
      </w:r>
      <w:r>
        <w:rPr>
          <w:b/>
          <w:bCs/>
        </w:rPr>
        <w:t>2021</w:t>
      </w:r>
      <w:r>
        <w:t xml:space="preserve">, </w:t>
      </w:r>
      <w:r>
        <w:rPr>
          <w:i/>
          <w:iCs/>
        </w:rPr>
        <w:t>25</w:t>
      </w:r>
      <w:r>
        <w:t>, 1805–1813, doi:10.1109/JBHI.2020.3030096.</w:t>
      </w:r>
    </w:p>
    <w:p w14:paraId="5A4B2CC1" w14:textId="77777777" w:rsidR="00384451" w:rsidRDefault="00384451" w:rsidP="00384451">
      <w:pPr>
        <w:pStyle w:val="Bibliography"/>
      </w:pPr>
      <w:r>
        <w:t xml:space="preserve">43. </w:t>
      </w:r>
      <w:r>
        <w:tab/>
        <w:t xml:space="preserve">Martins, L.; Lucena, R.; Belo, J.; Santos, M.; Quaresma, C.; Jesus, A.P.; Vieira, P. Intelligent Chair Sensor. In </w:t>
      </w:r>
      <w:r>
        <w:rPr>
          <w:i/>
          <w:iCs/>
        </w:rPr>
        <w:t>Engineering Applications of Neural Networks</w:t>
      </w:r>
      <w:r>
        <w:t>; Iliadis, L., Papadopoulos, H., Jayne, C., Eds.; Communications in Computer and Information Science; Springer Berlin Heidelberg: Berlin, Heidelberg, 2013; Vol. 383, pp. 182–191 ISBN 978-3-642-41012-3.</w:t>
      </w:r>
    </w:p>
    <w:p w14:paraId="1100D4B0" w14:textId="77777777" w:rsidR="00384451" w:rsidRDefault="00384451" w:rsidP="00384451">
      <w:pPr>
        <w:pStyle w:val="Bibliography"/>
      </w:pPr>
      <w:r>
        <w:lastRenderedPageBreak/>
        <w:t xml:space="preserve">44. </w:t>
      </w:r>
      <w:r>
        <w:tab/>
        <w:t xml:space="preserve">Ma, C.; Li, W.; Gravina, R.; Fortino, G. Posture Detection Based on Smart Cushion for Wheelchair Users. </w:t>
      </w:r>
      <w:r>
        <w:rPr>
          <w:i/>
          <w:iCs/>
        </w:rPr>
        <w:t>Sensors</w:t>
      </w:r>
      <w:r>
        <w:t xml:space="preserve"> </w:t>
      </w:r>
      <w:r>
        <w:rPr>
          <w:b/>
          <w:bCs/>
        </w:rPr>
        <w:t>2017</w:t>
      </w:r>
      <w:r>
        <w:t xml:space="preserve">, </w:t>
      </w:r>
      <w:r>
        <w:rPr>
          <w:i/>
          <w:iCs/>
        </w:rPr>
        <w:t>17</w:t>
      </w:r>
      <w:r>
        <w:t>, 719, doi:10.3390/s17040719.</w:t>
      </w:r>
    </w:p>
    <w:p w14:paraId="67EC1EFB" w14:textId="77777777" w:rsidR="00384451" w:rsidRDefault="00384451" w:rsidP="00384451">
      <w:pPr>
        <w:pStyle w:val="Bibliography"/>
      </w:pPr>
      <w:r>
        <w:t xml:space="preserve">45. </w:t>
      </w:r>
      <w:r>
        <w:tab/>
        <w:t xml:space="preserve">Zemp, R.; </w:t>
      </w:r>
      <w:proofErr w:type="spellStart"/>
      <w:r>
        <w:t>Tanadini</w:t>
      </w:r>
      <w:proofErr w:type="spellEnd"/>
      <w:r>
        <w:t xml:space="preserve">, M.; </w:t>
      </w:r>
      <w:proofErr w:type="spellStart"/>
      <w:r>
        <w:t>Plüss</w:t>
      </w:r>
      <w:proofErr w:type="spellEnd"/>
      <w:r>
        <w:t xml:space="preserve">, S.; </w:t>
      </w:r>
      <w:proofErr w:type="spellStart"/>
      <w:r>
        <w:t>Schnüriger</w:t>
      </w:r>
      <w:proofErr w:type="spellEnd"/>
      <w:r>
        <w:t xml:space="preserve">, K.; Singh, N.B.; Taylor, W.R.; Lorenzetti, S. Application of Machine Learning Approaches for Classifying Sitting Posture Based on Force and Acceleration Sensors. </w:t>
      </w:r>
      <w:r>
        <w:rPr>
          <w:i/>
          <w:iCs/>
        </w:rPr>
        <w:t>BioMed Research International</w:t>
      </w:r>
      <w:r>
        <w:t xml:space="preserve"> </w:t>
      </w:r>
      <w:r>
        <w:rPr>
          <w:b/>
          <w:bCs/>
        </w:rPr>
        <w:t>2016</w:t>
      </w:r>
      <w:r>
        <w:t xml:space="preserve">, </w:t>
      </w:r>
      <w:r>
        <w:rPr>
          <w:i/>
          <w:iCs/>
        </w:rPr>
        <w:t>2016</w:t>
      </w:r>
      <w:r>
        <w:t>, 1–9, doi:10.1155/2016/5978489.</w:t>
      </w:r>
    </w:p>
    <w:p w14:paraId="686D621E" w14:textId="77777777" w:rsidR="00384451" w:rsidRDefault="00384451" w:rsidP="00384451">
      <w:pPr>
        <w:pStyle w:val="Bibliography"/>
      </w:pPr>
      <w:r>
        <w:t xml:space="preserve">46. </w:t>
      </w:r>
      <w:r>
        <w:tab/>
        <w:t xml:space="preserve">Tsai, M.-C.; Chu, E.T.-H.; Lee, C.-R. An Automated Sitting Posture Recognition System Utilizing Pressure Sensors. </w:t>
      </w:r>
      <w:r>
        <w:rPr>
          <w:i/>
          <w:iCs/>
        </w:rPr>
        <w:t>Sensors</w:t>
      </w:r>
      <w:r>
        <w:t xml:space="preserve"> </w:t>
      </w:r>
      <w:r>
        <w:rPr>
          <w:b/>
          <w:bCs/>
        </w:rPr>
        <w:t>2023</w:t>
      </w:r>
      <w:r>
        <w:t xml:space="preserve">, </w:t>
      </w:r>
      <w:r>
        <w:rPr>
          <w:i/>
          <w:iCs/>
        </w:rPr>
        <w:t>23</w:t>
      </w:r>
      <w:r>
        <w:t>, 5894, doi:10.3390/s23135894.</w:t>
      </w:r>
    </w:p>
    <w:p w14:paraId="4759F80F" w14:textId="77777777" w:rsidR="00384451" w:rsidRDefault="00384451" w:rsidP="00384451">
      <w:pPr>
        <w:pStyle w:val="Bibliography"/>
      </w:pPr>
      <w:r>
        <w:t xml:space="preserve">47. </w:t>
      </w:r>
      <w:r>
        <w:tab/>
        <w:t xml:space="preserve">Ren, X.; Yu, B.; Lu, Y.; Chen, Y.; Pu, P. </w:t>
      </w:r>
      <w:proofErr w:type="spellStart"/>
      <w:r>
        <w:t>HealthSit</w:t>
      </w:r>
      <w:proofErr w:type="spellEnd"/>
      <w:r>
        <w:t xml:space="preserve">: Designing Posture-Based Interaction to Promote Exercise during Fitness Breaks. </w:t>
      </w:r>
      <w:r>
        <w:rPr>
          <w:i/>
          <w:iCs/>
        </w:rPr>
        <w:t>International Journal of Human–Computer Interaction</w:t>
      </w:r>
      <w:r>
        <w:t xml:space="preserve"> </w:t>
      </w:r>
      <w:r>
        <w:rPr>
          <w:b/>
          <w:bCs/>
        </w:rPr>
        <w:t>2019</w:t>
      </w:r>
      <w:r>
        <w:t xml:space="preserve">, </w:t>
      </w:r>
      <w:r>
        <w:rPr>
          <w:i/>
          <w:iCs/>
        </w:rPr>
        <w:t>35</w:t>
      </w:r>
      <w:r>
        <w:t>, 870–885, doi:10.1080/10447318.2018.1506641.</w:t>
      </w:r>
    </w:p>
    <w:p w14:paraId="618E2526" w14:textId="77777777" w:rsidR="00384451" w:rsidRDefault="00384451" w:rsidP="00384451">
      <w:pPr>
        <w:pStyle w:val="Bibliography"/>
      </w:pPr>
      <w:r>
        <w:t xml:space="preserve">48. </w:t>
      </w:r>
      <w:r>
        <w:tab/>
        <w:t xml:space="preserve">Fu, T.; Macleod, A. </w:t>
      </w:r>
      <w:proofErr w:type="spellStart"/>
      <w:r>
        <w:t>IntelliChair</w:t>
      </w:r>
      <w:proofErr w:type="spellEnd"/>
      <w:r>
        <w:t>: An Approach for Activity Detection and Prediction via Posture Analysis. In Proceedings of the 2014 International Conference on Intelligent Environments; IEEE: China, June 2014; pp. 211–213.</w:t>
      </w:r>
    </w:p>
    <w:p w14:paraId="25340A82" w14:textId="77777777" w:rsidR="00384451" w:rsidRDefault="00384451" w:rsidP="00384451">
      <w:pPr>
        <w:pStyle w:val="Bibliography"/>
      </w:pPr>
      <w:r>
        <w:t xml:space="preserve">49. </w:t>
      </w:r>
      <w:r>
        <w:tab/>
        <w:t xml:space="preserve">La Mura, M.; De Gregorio, M.; Lamberti, P.; Tucci, V. IoT System for Real-Time Posture Asymmetry Detection. </w:t>
      </w:r>
      <w:r>
        <w:rPr>
          <w:i/>
          <w:iCs/>
        </w:rPr>
        <w:t>Sensors</w:t>
      </w:r>
      <w:r>
        <w:t xml:space="preserve"> </w:t>
      </w:r>
      <w:r>
        <w:rPr>
          <w:b/>
          <w:bCs/>
        </w:rPr>
        <w:t>2023</w:t>
      </w:r>
      <w:r>
        <w:t xml:space="preserve">, </w:t>
      </w:r>
      <w:r>
        <w:rPr>
          <w:i/>
          <w:iCs/>
        </w:rPr>
        <w:t>23</w:t>
      </w:r>
      <w:r>
        <w:t>, 4830, doi:10.3390/s23104830.</w:t>
      </w:r>
    </w:p>
    <w:p w14:paraId="5883DFB0" w14:textId="77777777" w:rsidR="00384451" w:rsidRDefault="00384451" w:rsidP="00384451">
      <w:pPr>
        <w:pStyle w:val="Bibliography"/>
      </w:pPr>
      <w:r>
        <w:t xml:space="preserve">50. </w:t>
      </w:r>
      <w:r>
        <w:tab/>
        <w:t>Cho, H.; Choi, H.-J.; Lee, C.-E.; Sir, C.-W. Sitting Posture Prediction and Correction System Using Arduino-Based Chair and Deep Learning Model. In Proceedings of the 2019 IEEE 12th Conference on Service-Oriented Computing and Applications (SOCA); IEEE: Kaohsiung, Taiwan, November 2019; pp. 98–102.</w:t>
      </w:r>
    </w:p>
    <w:p w14:paraId="56294132" w14:textId="77777777" w:rsidR="00384451" w:rsidRDefault="00384451" w:rsidP="00384451">
      <w:pPr>
        <w:pStyle w:val="Bibliography"/>
      </w:pPr>
      <w:r>
        <w:t xml:space="preserve">51. </w:t>
      </w:r>
      <w:r>
        <w:tab/>
      </w:r>
      <w:proofErr w:type="spellStart"/>
      <w:r>
        <w:t>Bourahmoune</w:t>
      </w:r>
      <w:proofErr w:type="spellEnd"/>
      <w:r>
        <w:t xml:space="preserve">, K.; </w:t>
      </w:r>
      <w:proofErr w:type="spellStart"/>
      <w:r>
        <w:t>Ishac</w:t>
      </w:r>
      <w:proofErr w:type="spellEnd"/>
      <w:r>
        <w:t xml:space="preserve">, K.; </w:t>
      </w:r>
      <w:proofErr w:type="spellStart"/>
      <w:r>
        <w:t>Amagasa</w:t>
      </w:r>
      <w:proofErr w:type="spellEnd"/>
      <w:r>
        <w:t xml:space="preserve">, T. Intelligent Posture Training: Machine-Learning-Powered Human Sitting Posture Recognition Based on a Pressure-Sensing IoT Cushion. </w:t>
      </w:r>
      <w:r>
        <w:rPr>
          <w:i/>
          <w:iCs/>
        </w:rPr>
        <w:t>Sensors</w:t>
      </w:r>
      <w:r>
        <w:t xml:space="preserve"> </w:t>
      </w:r>
      <w:r>
        <w:rPr>
          <w:b/>
          <w:bCs/>
        </w:rPr>
        <w:t>2022</w:t>
      </w:r>
      <w:r>
        <w:t xml:space="preserve">, </w:t>
      </w:r>
      <w:r>
        <w:rPr>
          <w:i/>
          <w:iCs/>
        </w:rPr>
        <w:t>22</w:t>
      </w:r>
      <w:r>
        <w:t>, 5337, doi:10.3390/s22145337.</w:t>
      </w:r>
    </w:p>
    <w:p w14:paraId="07B70857" w14:textId="77777777" w:rsidR="00384451" w:rsidRDefault="00384451" w:rsidP="00384451">
      <w:pPr>
        <w:pStyle w:val="Bibliography"/>
      </w:pPr>
      <w:r>
        <w:t xml:space="preserve">52. </w:t>
      </w:r>
      <w:r>
        <w:tab/>
        <w:t xml:space="preserve">Chen, K. Sitting Posture Recognition Based on </w:t>
      </w:r>
      <w:proofErr w:type="spellStart"/>
      <w:r>
        <w:t>OpenPose</w:t>
      </w:r>
      <w:proofErr w:type="spellEnd"/>
      <w:r>
        <w:t xml:space="preserve">. </w:t>
      </w:r>
      <w:r>
        <w:rPr>
          <w:i/>
          <w:iCs/>
        </w:rPr>
        <w:t>IOP Conf. Ser.: Mater. Sci. Eng.</w:t>
      </w:r>
      <w:r>
        <w:t xml:space="preserve"> </w:t>
      </w:r>
      <w:r>
        <w:rPr>
          <w:b/>
          <w:bCs/>
        </w:rPr>
        <w:t>2019</w:t>
      </w:r>
      <w:r>
        <w:t xml:space="preserve">, </w:t>
      </w:r>
      <w:r>
        <w:rPr>
          <w:i/>
          <w:iCs/>
        </w:rPr>
        <w:t>677</w:t>
      </w:r>
      <w:r>
        <w:t>, 032057, doi:10.1088/1757-899X/677/3/032057.</w:t>
      </w:r>
    </w:p>
    <w:p w14:paraId="13C797AC" w14:textId="77777777" w:rsidR="00384451" w:rsidRDefault="00384451" w:rsidP="00384451">
      <w:pPr>
        <w:pStyle w:val="Bibliography"/>
      </w:pPr>
      <w:r>
        <w:t xml:space="preserve">53. </w:t>
      </w:r>
      <w:r>
        <w:tab/>
        <w:t xml:space="preserve">R, N.; Sudhakar, T.; </w:t>
      </w:r>
      <w:proofErr w:type="spellStart"/>
      <w:r>
        <w:t>Bethanney</w:t>
      </w:r>
      <w:proofErr w:type="spellEnd"/>
      <w:r>
        <w:t xml:space="preserve"> Janney, J.; Krishnamoorthy, N.R.; Dhanalakshmi, K.; Vigneshwaran, S. Sitting Posture Analysis Using CNN and RCNN. In Proceedings of the 2023 International Conference on Bio Signals, Images, and Instrumentation (ICBSII); IEEE: Chennai, India, March 16 2023; pp. 1–5.</w:t>
      </w:r>
    </w:p>
    <w:p w14:paraId="6B125F73" w14:textId="77777777" w:rsidR="00384451" w:rsidRDefault="00384451" w:rsidP="00384451">
      <w:pPr>
        <w:pStyle w:val="Bibliography"/>
      </w:pPr>
      <w:r>
        <w:t xml:space="preserve">54. </w:t>
      </w:r>
      <w:r>
        <w:tab/>
        <w:t>Feng, L.; Li, Z.; Liu, C. Are You Sitting Right?-Sitting Posture Recognition Using RF Signals. In Proceedings of the 2019 IEEE Pacific Rim Conference on Communications, Computers and Signal Processing (PACRIM); IEEE: Victoria, BC, Canada, August 2019; pp. 1–6.</w:t>
      </w:r>
    </w:p>
    <w:p w14:paraId="3AE4A0EF" w14:textId="77777777" w:rsidR="00384451" w:rsidRDefault="00384451" w:rsidP="00384451">
      <w:pPr>
        <w:pStyle w:val="Bibliography"/>
      </w:pPr>
      <w:r>
        <w:t xml:space="preserve">55. </w:t>
      </w:r>
      <w:r>
        <w:tab/>
        <w:t xml:space="preserve">Martínez-Estrada, M.; </w:t>
      </w:r>
      <w:proofErr w:type="spellStart"/>
      <w:r>
        <w:t>Vuohijoki</w:t>
      </w:r>
      <w:proofErr w:type="spellEnd"/>
      <w:r>
        <w:t xml:space="preserve">, T.; </w:t>
      </w:r>
      <w:proofErr w:type="spellStart"/>
      <w:r>
        <w:t>Poberznik</w:t>
      </w:r>
      <w:proofErr w:type="spellEnd"/>
      <w:r>
        <w:t xml:space="preserve">, A.; Shaikh, A.; Virkki, J.; Gil, I.; Fernández-García, R. A Smart Chair to Monitor Sitting Posture by Capacitive Textile Sensors. </w:t>
      </w:r>
      <w:r>
        <w:rPr>
          <w:i/>
          <w:iCs/>
        </w:rPr>
        <w:t>Materials</w:t>
      </w:r>
      <w:r>
        <w:t xml:space="preserve"> </w:t>
      </w:r>
      <w:r>
        <w:rPr>
          <w:b/>
          <w:bCs/>
        </w:rPr>
        <w:t>2023</w:t>
      </w:r>
      <w:r>
        <w:t xml:space="preserve">, </w:t>
      </w:r>
      <w:r>
        <w:rPr>
          <w:i/>
          <w:iCs/>
        </w:rPr>
        <w:t>16</w:t>
      </w:r>
      <w:r>
        <w:t>, 4838, doi:10.3390/ma16134838.</w:t>
      </w:r>
    </w:p>
    <w:p w14:paraId="6FFEC8DD" w14:textId="77777777" w:rsidR="00384451" w:rsidRDefault="00384451" w:rsidP="00384451">
      <w:pPr>
        <w:pStyle w:val="Bibliography"/>
      </w:pPr>
      <w:r>
        <w:t xml:space="preserve">56. </w:t>
      </w:r>
      <w:r>
        <w:tab/>
      </w:r>
      <w:proofErr w:type="spellStart"/>
      <w:r>
        <w:t>Kundaliya</w:t>
      </w:r>
      <w:proofErr w:type="spellEnd"/>
      <w:r>
        <w:t xml:space="preserve">, B.; Patel, S.; Patel, J.; Barot, P.; Hadia, S.K. </w:t>
      </w:r>
      <w:r>
        <w:rPr>
          <w:i/>
          <w:iCs/>
        </w:rPr>
        <w:t>An IoT and Cloud Enabled Smart Chair for Detection and Notification of Wrong Seating Posture</w:t>
      </w:r>
      <w:r>
        <w:t>; In Review, 2022;</w:t>
      </w:r>
    </w:p>
    <w:p w14:paraId="1C6CB089" w14:textId="77777777" w:rsidR="00384451" w:rsidRDefault="00384451" w:rsidP="00384451">
      <w:pPr>
        <w:pStyle w:val="Bibliography"/>
      </w:pPr>
      <w:r>
        <w:t xml:space="preserve">57. </w:t>
      </w:r>
      <w:r>
        <w:tab/>
        <w:t xml:space="preserve">Fard, F.D.; Moghimi, S.; Lotfi, R. Evaluating Pressure Ulcer Development in Wheelchair-Bound Population Using Sitting Posture Identification. </w:t>
      </w:r>
      <w:r>
        <w:rPr>
          <w:i/>
          <w:iCs/>
        </w:rPr>
        <w:t>ENG</w:t>
      </w:r>
      <w:r>
        <w:t xml:space="preserve"> </w:t>
      </w:r>
      <w:r>
        <w:rPr>
          <w:b/>
          <w:bCs/>
        </w:rPr>
        <w:t>2013</w:t>
      </w:r>
      <w:r>
        <w:t xml:space="preserve">, </w:t>
      </w:r>
      <w:r>
        <w:rPr>
          <w:i/>
          <w:iCs/>
        </w:rPr>
        <w:t>05</w:t>
      </w:r>
      <w:r>
        <w:t>, 132–136, doi:10.4236/eng.2013.510B027.</w:t>
      </w:r>
    </w:p>
    <w:p w14:paraId="10BD4121" w14:textId="77777777" w:rsidR="00384451" w:rsidRDefault="00384451" w:rsidP="00384451">
      <w:pPr>
        <w:pStyle w:val="Bibliography"/>
      </w:pPr>
      <w:r>
        <w:t xml:space="preserve">58. </w:t>
      </w:r>
      <w:r>
        <w:tab/>
        <w:t xml:space="preserve">Tharwat, A. Classification Assessment Methods. </w:t>
      </w:r>
      <w:r>
        <w:rPr>
          <w:i/>
          <w:iCs/>
        </w:rPr>
        <w:t>ACI</w:t>
      </w:r>
      <w:r>
        <w:t xml:space="preserve"> </w:t>
      </w:r>
      <w:r>
        <w:rPr>
          <w:b/>
          <w:bCs/>
        </w:rPr>
        <w:t>2021</w:t>
      </w:r>
      <w:r>
        <w:t xml:space="preserve">, </w:t>
      </w:r>
      <w:r>
        <w:rPr>
          <w:i/>
          <w:iCs/>
        </w:rPr>
        <w:t>17</w:t>
      </w:r>
      <w:r>
        <w:t>, 168–192, doi:10.1016/j.aci.2018.08.003.</w:t>
      </w:r>
    </w:p>
    <w:p w14:paraId="47783BCC" w14:textId="77777777" w:rsidR="00384451" w:rsidRDefault="00384451" w:rsidP="00384451">
      <w:pPr>
        <w:pStyle w:val="Bibliography"/>
      </w:pPr>
      <w:r>
        <w:t xml:space="preserve">59. </w:t>
      </w:r>
      <w:r>
        <w:tab/>
        <w:t xml:space="preserve">Ran, X.; Wang, C.; Xiao, Y.; Gao, X.; Zhu, Z.; Chen, B. A Portable Sitting Posture Monitoring System Based on a Pressure Sensor Array and Machine Learning. </w:t>
      </w:r>
      <w:r>
        <w:rPr>
          <w:i/>
          <w:iCs/>
        </w:rPr>
        <w:t>Sensors and Actuators A: Physical</w:t>
      </w:r>
      <w:r>
        <w:t xml:space="preserve"> </w:t>
      </w:r>
      <w:r>
        <w:rPr>
          <w:b/>
          <w:bCs/>
        </w:rPr>
        <w:t>2021</w:t>
      </w:r>
      <w:r>
        <w:t xml:space="preserve">, </w:t>
      </w:r>
      <w:r>
        <w:rPr>
          <w:i/>
          <w:iCs/>
        </w:rPr>
        <w:t>331</w:t>
      </w:r>
      <w:r>
        <w:t>, 112900, doi:10.1016/j.sna.2021.112900.</w:t>
      </w:r>
    </w:p>
    <w:p w14:paraId="2CD0C967" w14:textId="4FA0C70A" w:rsidR="007D65C8" w:rsidRDefault="007A08BB" w:rsidP="007A08BB">
      <w:pPr>
        <w:pStyle w:val="MDPI21heading1"/>
        <w:ind w:left="0"/>
      </w:pPr>
      <w:r>
        <w:fldChar w:fldCharType="end"/>
      </w:r>
    </w:p>
    <w:p w14:paraId="3C27067F" w14:textId="77777777" w:rsidR="00E93210" w:rsidRPr="00B958EA" w:rsidRDefault="00B958EA" w:rsidP="00B958EA">
      <w:pPr>
        <w:pStyle w:val="MDPI63Notes"/>
      </w:pPr>
      <w:r w:rsidRPr="00B958EA">
        <w:rPr>
          <w:b/>
        </w:rPr>
        <w:t>Disclaimer/Publisher’s Note:</w:t>
      </w:r>
      <w:r w:rsidRPr="00B958EA">
        <w:t xml:space="preserve"> The statements, opinions and data contained in all publications are solely those of the individual author(s) and contributor(s) and not of MDPI and/or the editor(s). MDPI and/or the editor(s) disclaim responsibility for any injury to people or property resulting from any ideas, methods, instructions or products referred to in the content.</w:t>
      </w:r>
    </w:p>
    <w:sectPr w:rsidR="00E93210" w:rsidRPr="00B958EA" w:rsidSect="009522C3">
      <w:headerReference w:type="even" r:id="rId23"/>
      <w:headerReference w:type="default" r:id="rId24"/>
      <w:footerReference w:type="default" r:id="rId25"/>
      <w:headerReference w:type="first" r:id="rId26"/>
      <w:footerReference w:type="first" r:id="rId27"/>
      <w:type w:val="continuous"/>
      <w:pgSz w:w="11906" w:h="16838" w:code="9"/>
      <w:pgMar w:top="1417" w:right="720" w:bottom="1077" w:left="720" w:header="1020" w:footer="340" w:gutter="0"/>
      <w:pgNumType w:start="1"/>
      <w:cols w:space="425"/>
      <w:titlePg/>
      <w:bidi/>
      <w:docGrid w:type="lines"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Janusz Kulon" w:date="2024-01-18T12:45:00Z" w:initials="JK">
    <w:p w14:paraId="6DAD7049" w14:textId="77777777" w:rsidR="00246D7F" w:rsidRDefault="00E276EB" w:rsidP="00246D7F">
      <w:pPr>
        <w:pStyle w:val="CommentText"/>
        <w:jc w:val="left"/>
      </w:pPr>
      <w:r>
        <w:rPr>
          <w:rStyle w:val="CommentReference"/>
        </w:rPr>
        <w:annotationRef/>
      </w:r>
      <w:r w:rsidR="00246D7F">
        <w:t>Expand co authors review papers are collaborative and done by experts  in the field</w:t>
      </w:r>
    </w:p>
  </w:comment>
  <w:comment w:id="2" w:author="Janusz Kulon" w:date="2024-01-18T12:45:00Z" w:initials="JK">
    <w:p w14:paraId="6FC4CB5D" w14:textId="77777777" w:rsidR="000965BE" w:rsidRDefault="000965BE" w:rsidP="000965BE">
      <w:pPr>
        <w:pStyle w:val="CommentText"/>
        <w:jc w:val="left"/>
      </w:pPr>
      <w:r>
        <w:rPr>
          <w:rStyle w:val="CommentReference"/>
        </w:rPr>
        <w:annotationRef/>
      </w:r>
      <w:r>
        <w:t>Expand co authors review papers are collaborative and done by experts  in the field</w:t>
      </w:r>
    </w:p>
  </w:comment>
  <w:comment w:id="3" w:author="Janusz Kulon" w:date="2024-01-18T12:45:00Z" w:initials="JK">
    <w:p w14:paraId="73427861" w14:textId="77777777" w:rsidR="000965BE" w:rsidRDefault="000965BE" w:rsidP="000965BE">
      <w:pPr>
        <w:pStyle w:val="CommentText"/>
        <w:jc w:val="left"/>
      </w:pPr>
      <w:r>
        <w:rPr>
          <w:rStyle w:val="CommentReference"/>
        </w:rPr>
        <w:annotationRef/>
      </w:r>
      <w:r>
        <w:t>Expand co authors review papers are collaborative and done by experts  in the field</w:t>
      </w:r>
    </w:p>
  </w:comment>
  <w:comment w:id="4" w:author="Janusz Kulon" w:date="2024-01-18T12:45:00Z" w:initials="JK">
    <w:p w14:paraId="077CF4E7" w14:textId="77777777" w:rsidR="000965BE" w:rsidRDefault="000965BE" w:rsidP="000965BE">
      <w:pPr>
        <w:pStyle w:val="CommentText"/>
        <w:jc w:val="left"/>
      </w:pPr>
      <w:r>
        <w:rPr>
          <w:rStyle w:val="CommentReference"/>
        </w:rPr>
        <w:annotationRef/>
      </w:r>
      <w:r>
        <w:t>Expand co authors review papers are collaborative and done by experts  in the field</w:t>
      </w:r>
    </w:p>
  </w:comment>
  <w:comment w:id="18" w:author="Odesola D F (FCES)" w:date="2024-01-23T06:59:00Z" w:initials="DO">
    <w:p w14:paraId="38BBC9C3" w14:textId="77777777" w:rsidR="0017624F" w:rsidRDefault="0017624F" w:rsidP="0017624F">
      <w:pPr>
        <w:pStyle w:val="CommentText"/>
        <w:jc w:val="left"/>
      </w:pPr>
      <w:r>
        <w:rPr>
          <w:rStyle w:val="CommentReference"/>
        </w:rPr>
        <w:annotationRef/>
      </w:r>
      <w:r>
        <w:t>Team Paper Referenced here</w:t>
      </w:r>
    </w:p>
  </w:comment>
  <w:comment w:id="28" w:author="Shiny Verghese" w:date="2024-01-18T09:30:00Z" w:initials="SV">
    <w:p w14:paraId="02CFEA66" w14:textId="2270E41A" w:rsidR="008B04EA" w:rsidRDefault="008B04EA" w:rsidP="008B04EA">
      <w:pPr>
        <w:jc w:val="left"/>
      </w:pPr>
      <w:r>
        <w:rPr>
          <w:rStyle w:val="CommentReference"/>
        </w:rPr>
        <w:annotationRef/>
      </w:r>
      <w:r>
        <w:t>Probably stroll breaks(?)</w:t>
      </w:r>
    </w:p>
  </w:comment>
  <w:comment w:id="39" w:author="Shiny Verghese" w:date="2024-01-18T09:33:00Z" w:initials="SV">
    <w:p w14:paraId="2E2E0289" w14:textId="77777777" w:rsidR="008B04EA" w:rsidRDefault="008B04EA" w:rsidP="008B04EA">
      <w:pPr>
        <w:jc w:val="left"/>
      </w:pPr>
      <w:r>
        <w:rPr>
          <w:rStyle w:val="CommentReference"/>
        </w:rPr>
        <w:annotationRef/>
      </w:r>
      <w:r>
        <w:t xml:space="preserve">Good!.  </w:t>
      </w:r>
    </w:p>
  </w:comment>
  <w:comment w:id="45" w:author="Shiny Verghese" w:date="2024-01-18T09:38:00Z" w:initials="SV">
    <w:p w14:paraId="3FD1ADC7" w14:textId="01347270" w:rsidR="00CB770F" w:rsidRDefault="00CB770F" w:rsidP="00CB770F">
      <w:pPr>
        <w:jc w:val="left"/>
      </w:pPr>
      <w:r>
        <w:rPr>
          <w:rStyle w:val="CommentReference"/>
        </w:rPr>
        <w:annotationRef/>
      </w:r>
      <w:r>
        <w:t xml:space="preserve">This probably is a search engine that was used (?). </w:t>
      </w:r>
    </w:p>
  </w:comment>
  <w:comment w:id="56" w:author="Janusz Kulon" w:date="2024-01-18T14:10:00Z" w:initials="JK">
    <w:p w14:paraId="3747BF7C" w14:textId="77777777" w:rsidR="00246D7F" w:rsidRDefault="00246D7F" w:rsidP="00246D7F">
      <w:pPr>
        <w:pStyle w:val="CommentText"/>
        <w:jc w:val="left"/>
      </w:pPr>
      <w:r>
        <w:rPr>
          <w:rStyle w:val="CommentReference"/>
        </w:rPr>
        <w:annotationRef/>
      </w:r>
      <w:r>
        <w:rPr>
          <w:lang w:val="en-GB"/>
        </w:rPr>
        <w:t>Cite team’s papers:</w:t>
      </w:r>
    </w:p>
    <w:p w14:paraId="5689CEF6" w14:textId="77777777" w:rsidR="00246D7F" w:rsidRDefault="00246D7F" w:rsidP="00246D7F">
      <w:pPr>
        <w:pStyle w:val="CommentText"/>
        <w:jc w:val="left"/>
      </w:pPr>
    </w:p>
    <w:p w14:paraId="7FD5A82D" w14:textId="77777777" w:rsidR="00246D7F" w:rsidRDefault="00246D7F" w:rsidP="00246D7F">
      <w:pPr>
        <w:pStyle w:val="CommentText"/>
        <w:jc w:val="left"/>
      </w:pPr>
      <w:r>
        <w:rPr>
          <w:lang w:val="en-GB"/>
        </w:rPr>
        <w:t xml:space="preserve">A. Partlow, C. Gibson, and J. Kulon, ‘3D posture visualisation from body shape measurements using physics simulation, to ascertain the orientation of the pelvis and femurs in a seated position’, </w:t>
      </w:r>
      <w:r>
        <w:rPr>
          <w:i/>
          <w:iCs/>
          <w:lang w:val="en-GB"/>
        </w:rPr>
        <w:t>Computer Methods and Programs in Biomedicine</w:t>
      </w:r>
      <w:r>
        <w:rPr>
          <w:lang w:val="en-GB"/>
        </w:rPr>
        <w:t>, vol. 198, p. 105772, Jan. 2021, doi: 10.1016/j.cmpb.2020.105772.</w:t>
      </w:r>
    </w:p>
    <w:p w14:paraId="42A1CD5E" w14:textId="77777777" w:rsidR="00246D7F" w:rsidRDefault="00246D7F" w:rsidP="00246D7F">
      <w:pPr>
        <w:pStyle w:val="CommentText"/>
        <w:jc w:val="left"/>
      </w:pPr>
    </w:p>
    <w:p w14:paraId="54507546" w14:textId="77777777" w:rsidR="00246D7F" w:rsidRDefault="00246D7F" w:rsidP="00246D7F">
      <w:pPr>
        <w:pStyle w:val="CommentText"/>
        <w:jc w:val="left"/>
      </w:pPr>
      <w:r>
        <w:rPr>
          <w:lang w:val="en-GB"/>
        </w:rPr>
        <w:t xml:space="preserve">J. Kulon, M. Voysey, A. Partlow, P. Rogers, and C. Gibson, ‘Development of a system for anatomical landmarks localization using ultrasonic signals’, in </w:t>
      </w:r>
      <w:r>
        <w:rPr>
          <w:i/>
          <w:iCs/>
          <w:lang w:val="en-GB"/>
        </w:rPr>
        <w:t>Proceedings of 2016 IEEE International Symposium on Medical Measurements and Applications (MeMeA)</w:t>
      </w:r>
      <w:r>
        <w:rPr>
          <w:lang w:val="en-GB"/>
        </w:rPr>
        <w:t>, Benevento, Italy: IEEE, May 2016, pp. 1–6. doi: 10.1109/MeMeA.2016.7533764.</w:t>
      </w:r>
    </w:p>
    <w:p w14:paraId="2DAFEE60" w14:textId="77777777" w:rsidR="00246D7F" w:rsidRDefault="00246D7F" w:rsidP="00246D7F">
      <w:pPr>
        <w:pStyle w:val="CommentText"/>
        <w:jc w:val="left"/>
      </w:pPr>
    </w:p>
    <w:p w14:paraId="51589A96" w14:textId="77777777" w:rsidR="00246D7F" w:rsidRDefault="00246D7F" w:rsidP="00246D7F">
      <w:pPr>
        <w:pStyle w:val="CommentText"/>
        <w:jc w:val="left"/>
      </w:pPr>
      <w:r>
        <w:rPr>
          <w:lang w:val="en-GB"/>
        </w:rPr>
        <w:t xml:space="preserve">J. Kulon, A. Partlow, C. Gibson, I. Wilson, and S. Wilcox, ‘Rule-based algorithm for the classification of sitting postures in the sagittal plane from the Cardiff Body Match measurement system’, </w:t>
      </w:r>
      <w:r>
        <w:rPr>
          <w:i/>
          <w:iCs/>
          <w:lang w:val="en-GB"/>
        </w:rPr>
        <w:t>Journal of Medical Engineering &amp; Technology</w:t>
      </w:r>
      <w:r>
        <w:rPr>
          <w:lang w:val="en-GB"/>
        </w:rPr>
        <w:t>, vol. 38, no. 1, pp. 5–15, Jan. 2014, doi: 10.3109/03091902.2013.844208.</w:t>
      </w:r>
    </w:p>
    <w:p w14:paraId="4F2F51CB" w14:textId="77777777" w:rsidR="00246D7F" w:rsidRDefault="00246D7F" w:rsidP="00246D7F">
      <w:pPr>
        <w:pStyle w:val="CommentText"/>
        <w:jc w:val="left"/>
      </w:pPr>
    </w:p>
    <w:p w14:paraId="6561C8C3" w14:textId="77777777" w:rsidR="00246D7F" w:rsidRDefault="00246D7F" w:rsidP="00246D7F">
      <w:pPr>
        <w:pStyle w:val="CommentText"/>
        <w:jc w:val="left"/>
      </w:pPr>
      <w:r>
        <w:rPr>
          <w:lang w:val="en-GB"/>
        </w:rPr>
        <w:tab/>
        <w:t xml:space="preserve">A. Partlow, C. Gibson, J. Kulon, I. Wilson, and S. Wilcox, ‘Pelvis feature extraction and classification of Cardiff body match rig base measurements for input into a knowledge-based system’, </w:t>
      </w:r>
      <w:r>
        <w:rPr>
          <w:i/>
          <w:iCs/>
          <w:lang w:val="en-GB"/>
        </w:rPr>
        <w:t>Journal of Medical Engineering &amp; Technology</w:t>
      </w:r>
      <w:r>
        <w:rPr>
          <w:lang w:val="en-GB"/>
        </w:rPr>
        <w:t>, vol. 36, no. 8, pp. 399–406, Nov. 2012, doi: 10.3109/03091902.2012.712202.</w:t>
      </w:r>
    </w:p>
    <w:p w14:paraId="735FCFE1" w14:textId="77777777" w:rsidR="00246D7F" w:rsidRDefault="00246D7F" w:rsidP="00246D7F">
      <w:pPr>
        <w:pStyle w:val="CommentText"/>
        <w:jc w:val="left"/>
      </w:pPr>
    </w:p>
    <w:p w14:paraId="3DB6F249" w14:textId="77777777" w:rsidR="00246D7F" w:rsidRDefault="00246D7F" w:rsidP="00246D7F">
      <w:pPr>
        <w:pStyle w:val="CommentText"/>
        <w:jc w:val="left"/>
      </w:pPr>
    </w:p>
    <w:p w14:paraId="2E79A4A0" w14:textId="77777777" w:rsidR="00246D7F" w:rsidRDefault="00246D7F" w:rsidP="00246D7F">
      <w:pPr>
        <w:pStyle w:val="CommentText"/>
        <w:jc w:val="left"/>
      </w:pPr>
    </w:p>
    <w:p w14:paraId="24DCF9F0" w14:textId="544A208B" w:rsidR="00246D7F" w:rsidRDefault="00E63837" w:rsidP="00246D7F">
      <w:pPr>
        <w:pStyle w:val="CommentText"/>
        <w:jc w:val="left"/>
      </w:pPr>
      <w:r>
        <w:t>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DAD7049" w15:done="0"/>
  <w15:commentEx w15:paraId="6FC4CB5D" w15:done="0"/>
  <w15:commentEx w15:paraId="73427861" w15:done="0"/>
  <w15:commentEx w15:paraId="077CF4E7" w15:done="0"/>
  <w15:commentEx w15:paraId="38BBC9C3" w15:done="0"/>
  <w15:commentEx w15:paraId="02CFEA66" w15:done="0"/>
  <w15:commentEx w15:paraId="2E2E0289" w15:done="0"/>
  <w15:commentEx w15:paraId="3FD1ADC7" w15:done="0"/>
  <w15:commentEx w15:paraId="24DCF9F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7E348354" w16cex:dateUtc="2024-01-18T12:45:00Z">
    <w16cex:extLst>
      <w16:ext w16:uri="{CE6994B0-6A32-4C9F-8C6B-6E91EDA988CE}">
        <cr:reactions xmlns:cr="http://schemas.microsoft.com/office/comments/2020/reactions">
          <cr:reaction reactionType="1">
            <cr:reactionInfo dateUtc="2024-01-20T14:43:02Z">
              <cr:user userId="S::30025293@students.southwales.ac.uk::a0b92056-2b6b-4e32-a102-ab94f0d565c0" userProvider="AD" userName="Odesola D F (FCES)"/>
            </cr:reactionInfo>
          </cr:reaction>
        </cr:reactions>
      </w16:ext>
    </w16cex:extLst>
  </w16cex:commentExtensible>
  <w16cex:commentExtensible w16cex:durableId="508C3919" w16cex:dateUtc="2024-01-18T12:45:00Z">
    <w16cex:extLst>
      <w16:ext w16:uri="{CE6994B0-6A32-4C9F-8C6B-6E91EDA988CE}">
        <cr:reactions xmlns:cr="http://schemas.microsoft.com/office/comments/2020/reactions">
          <cr:reaction reactionType="1">
            <cr:reactionInfo dateUtc="2024-01-20T14:43:02Z">
              <cr:user userId="S::30025293@students.southwales.ac.uk::a0b92056-2b6b-4e32-a102-ab94f0d565c0" userProvider="AD" userName="Odesola D F (FCES)"/>
            </cr:reactionInfo>
          </cr:reaction>
        </cr:reactions>
      </w16:ext>
    </w16cex:extLst>
  </w16cex:commentExtensible>
  <w16cex:commentExtensible w16cex:durableId="52C17AAB" w16cex:dateUtc="2024-01-18T12:45:00Z">
    <w16cex:extLst>
      <w16:ext w16:uri="{CE6994B0-6A32-4C9F-8C6B-6E91EDA988CE}">
        <cr:reactions xmlns:cr="http://schemas.microsoft.com/office/comments/2020/reactions">
          <cr:reaction reactionType="1">
            <cr:reactionInfo dateUtc="2024-01-20T14:43:02Z">
              <cr:user userId="S::30025293@students.southwales.ac.uk::a0b92056-2b6b-4e32-a102-ab94f0d565c0" userProvider="AD" userName="Odesola D F (FCES)"/>
            </cr:reactionInfo>
          </cr:reaction>
        </cr:reactions>
      </w16:ext>
    </w16cex:extLst>
  </w16cex:commentExtensible>
  <w16cex:commentExtensible w16cex:durableId="1A0510BF" w16cex:dateUtc="2024-01-18T12:45:00Z">
    <w16cex:extLst>
      <w16:ext w16:uri="{CE6994B0-6A32-4C9F-8C6B-6E91EDA988CE}">
        <cr:reactions xmlns:cr="http://schemas.microsoft.com/office/comments/2020/reactions">
          <cr:reaction reactionType="1">
            <cr:reactionInfo dateUtc="2024-01-20T14:43:02Z">
              <cr:user userId="S::30025293@students.southwales.ac.uk::a0b92056-2b6b-4e32-a102-ab94f0d565c0" userProvider="AD" userName="Odesola D F (FCES)"/>
            </cr:reactionInfo>
          </cr:reaction>
        </cr:reactions>
      </w16:ext>
    </w16cex:extLst>
  </w16cex:commentExtensible>
  <w16cex:commentExtensible w16cex:durableId="21193D22" w16cex:dateUtc="2024-01-23T06:59:00Z"/>
  <w16cex:commentExtensible w16cex:durableId="74B04593" w16cex:dateUtc="2024-01-18T09:30:00Z"/>
  <w16cex:commentExtensible w16cex:durableId="7212E04C" w16cex:dateUtc="2024-01-18T09:33:00Z"/>
  <w16cex:commentExtensible w16cex:durableId="294DD924" w16cex:dateUtc="2024-01-18T09:38:00Z"/>
  <w16cex:commentExtensible w16cex:durableId="3433F8CD" w16cex:dateUtc="2024-01-18T14:1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DAD7049" w16cid:durableId="7E348354"/>
  <w16cid:commentId w16cid:paraId="6FC4CB5D" w16cid:durableId="508C3919"/>
  <w16cid:commentId w16cid:paraId="73427861" w16cid:durableId="52C17AAB"/>
  <w16cid:commentId w16cid:paraId="077CF4E7" w16cid:durableId="1A0510BF"/>
  <w16cid:commentId w16cid:paraId="38BBC9C3" w16cid:durableId="21193D22"/>
  <w16cid:commentId w16cid:paraId="02CFEA66" w16cid:durableId="74B04593"/>
  <w16cid:commentId w16cid:paraId="2E2E0289" w16cid:durableId="7212E04C"/>
  <w16cid:commentId w16cid:paraId="3FD1ADC7" w16cid:durableId="294DD924"/>
  <w16cid:commentId w16cid:paraId="24DCF9F0" w16cid:durableId="3433F8C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8B38D14" w14:textId="77777777" w:rsidR="009522C3" w:rsidRDefault="009522C3">
      <w:pPr>
        <w:spacing w:line="240" w:lineRule="auto"/>
      </w:pPr>
      <w:r>
        <w:separator/>
      </w:r>
    </w:p>
  </w:endnote>
  <w:endnote w:type="continuationSeparator" w:id="0">
    <w:p w14:paraId="0E3B8897" w14:textId="77777777" w:rsidR="009522C3" w:rsidRDefault="009522C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Palatino Linotype">
    <w:panose1 w:val="02040502050505030304"/>
    <w:charset w:val="00"/>
    <w:family w:val="roman"/>
    <w:pitch w:val="variable"/>
    <w:sig w:usb0="E0000287" w:usb1="40000013" w:usb2="00000000" w:usb3="00000000" w:csb0="0000019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ordia New">
    <w:panose1 w:val="020B0304020202020204"/>
    <w:charset w:val="DE"/>
    <w:family w:val="swiss"/>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13DF91" w14:textId="77777777" w:rsidR="00494C08" w:rsidRPr="00CC2C1C" w:rsidRDefault="00494C08" w:rsidP="00494C08">
    <w:pPr>
      <w:pStyle w:val="Footer"/>
      <w:spacing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314713" w14:textId="77777777" w:rsidR="003D660D" w:rsidRDefault="003D660D" w:rsidP="00864137">
    <w:pPr>
      <w:pStyle w:val="MDPIfooterfirstpage"/>
      <w:pBdr>
        <w:top w:val="single" w:sz="4" w:space="0" w:color="000000"/>
      </w:pBdr>
      <w:adjustRightInd w:val="0"/>
      <w:snapToGrid w:val="0"/>
      <w:spacing w:before="480" w:line="100" w:lineRule="exact"/>
      <w:rPr>
        <w:i/>
        <w:szCs w:val="16"/>
        <w:lang w:val="it-IT"/>
      </w:rPr>
    </w:pPr>
  </w:p>
  <w:p w14:paraId="3D80804A" w14:textId="77777777" w:rsidR="00494C08" w:rsidRPr="00943C10" w:rsidRDefault="00494C08" w:rsidP="00691AA3">
    <w:pPr>
      <w:pStyle w:val="MDPIfooterfirstpage"/>
      <w:tabs>
        <w:tab w:val="clear" w:pos="8845"/>
        <w:tab w:val="right" w:pos="10466"/>
      </w:tabs>
      <w:spacing w:line="240" w:lineRule="auto"/>
      <w:jc w:val="both"/>
      <w:rPr>
        <w:lang w:val="it-IT"/>
        <w:rPrChange w:id="57" w:author="Janusz Kulon" w:date="2024-01-18T12:44:00Z">
          <w:rPr>
            <w:lang w:val="fr-CH"/>
          </w:rPr>
        </w:rPrChange>
      </w:rPr>
    </w:pPr>
    <w:r w:rsidRPr="00544B3D">
      <w:rPr>
        <w:i/>
        <w:szCs w:val="16"/>
        <w:lang w:val="it-IT"/>
      </w:rPr>
      <w:t>Sensors</w:t>
    </w:r>
    <w:r w:rsidRPr="00544B3D">
      <w:rPr>
        <w:szCs w:val="16"/>
        <w:lang w:val="it-IT"/>
      </w:rPr>
      <w:t xml:space="preserve"> </w:t>
    </w:r>
    <w:r w:rsidR="000B0C7D">
      <w:rPr>
        <w:b/>
        <w:szCs w:val="16"/>
        <w:lang w:val="it-IT"/>
      </w:rPr>
      <w:t>2024</w:t>
    </w:r>
    <w:r w:rsidR="00375A07" w:rsidRPr="00375A07">
      <w:rPr>
        <w:szCs w:val="16"/>
        <w:lang w:val="it-IT"/>
      </w:rPr>
      <w:t>,</w:t>
    </w:r>
    <w:r w:rsidR="000B0C7D">
      <w:rPr>
        <w:i/>
        <w:szCs w:val="16"/>
        <w:lang w:val="it-IT"/>
      </w:rPr>
      <w:t xml:space="preserve"> 24</w:t>
    </w:r>
    <w:r w:rsidR="00375A07" w:rsidRPr="00375A07">
      <w:rPr>
        <w:szCs w:val="16"/>
        <w:lang w:val="it-IT"/>
      </w:rPr>
      <w:t xml:space="preserve">, </w:t>
    </w:r>
    <w:r w:rsidR="001F5853">
      <w:rPr>
        <w:szCs w:val="16"/>
        <w:lang w:val="it-IT"/>
      </w:rPr>
      <w:t>x</w:t>
    </w:r>
    <w:r w:rsidR="003D660D">
      <w:rPr>
        <w:szCs w:val="16"/>
        <w:lang w:val="it-IT"/>
      </w:rPr>
      <w:t>. https://doi.org/10.3390/xxxxx</w:t>
    </w:r>
    <w:r w:rsidR="00691AA3" w:rsidRPr="00943C10">
      <w:rPr>
        <w:lang w:val="it-IT"/>
        <w:rPrChange w:id="58" w:author="Janusz Kulon" w:date="2024-01-18T12:44:00Z">
          <w:rPr>
            <w:lang w:val="fr-CH"/>
          </w:rPr>
        </w:rPrChange>
      </w:rPr>
      <w:tab/>
    </w:r>
    <w:r w:rsidRPr="00943C10">
      <w:rPr>
        <w:lang w:val="it-IT"/>
        <w:rPrChange w:id="59" w:author="Janusz Kulon" w:date="2024-01-18T12:44:00Z">
          <w:rPr>
            <w:lang w:val="fr-CH"/>
          </w:rPr>
        </w:rPrChange>
      </w:rPr>
      <w:t>www.mdpi.com/journal/</w:t>
    </w:r>
    <w:r w:rsidRPr="00544B3D">
      <w:rPr>
        <w:lang w:val="it-IT"/>
      </w:rPr>
      <w:t>sensors</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176ABCE" w14:textId="77777777" w:rsidR="009522C3" w:rsidRDefault="009522C3">
      <w:pPr>
        <w:spacing w:line="240" w:lineRule="auto"/>
      </w:pPr>
      <w:r>
        <w:separator/>
      </w:r>
    </w:p>
  </w:footnote>
  <w:footnote w:type="continuationSeparator" w:id="0">
    <w:p w14:paraId="219838EE" w14:textId="77777777" w:rsidR="009522C3" w:rsidRDefault="009522C3">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A872E1" w14:textId="77777777" w:rsidR="00494C08" w:rsidRDefault="00494C08" w:rsidP="00494C08">
    <w:pPr>
      <w:pStyle w:val="Header"/>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B51FD8" w14:textId="77777777" w:rsidR="003D660D" w:rsidRDefault="00494C08" w:rsidP="00691AA3">
    <w:pPr>
      <w:tabs>
        <w:tab w:val="right" w:pos="10466"/>
      </w:tabs>
      <w:adjustRightInd w:val="0"/>
      <w:snapToGrid w:val="0"/>
      <w:spacing w:line="240" w:lineRule="auto"/>
      <w:rPr>
        <w:sz w:val="16"/>
      </w:rPr>
    </w:pPr>
    <w:r>
      <w:rPr>
        <w:i/>
        <w:sz w:val="16"/>
      </w:rPr>
      <w:t xml:space="preserve">Sensors </w:t>
    </w:r>
    <w:r w:rsidR="000B0C7D">
      <w:rPr>
        <w:b/>
        <w:sz w:val="16"/>
      </w:rPr>
      <w:t>2024</w:t>
    </w:r>
    <w:r w:rsidR="00375A07" w:rsidRPr="00375A07">
      <w:rPr>
        <w:sz w:val="16"/>
      </w:rPr>
      <w:t>,</w:t>
    </w:r>
    <w:r w:rsidR="000B0C7D">
      <w:rPr>
        <w:i/>
        <w:sz w:val="16"/>
      </w:rPr>
      <w:t xml:space="preserve"> 24</w:t>
    </w:r>
    <w:r w:rsidR="001F5853">
      <w:rPr>
        <w:sz w:val="16"/>
      </w:rPr>
      <w:t>, x FOR PEER REVIEW</w:t>
    </w:r>
    <w:r w:rsidR="00691AA3">
      <w:rPr>
        <w:sz w:val="16"/>
      </w:rPr>
      <w:tab/>
    </w:r>
    <w:r w:rsidR="001F5853">
      <w:rPr>
        <w:sz w:val="16"/>
      </w:rPr>
      <w:fldChar w:fldCharType="begin"/>
    </w:r>
    <w:r w:rsidR="001F5853">
      <w:rPr>
        <w:sz w:val="16"/>
      </w:rPr>
      <w:instrText xml:space="preserve"> PAGE   \* MERGEFORMAT </w:instrText>
    </w:r>
    <w:r w:rsidR="001F5853">
      <w:rPr>
        <w:sz w:val="16"/>
      </w:rPr>
      <w:fldChar w:fldCharType="separate"/>
    </w:r>
    <w:r w:rsidR="00054346">
      <w:rPr>
        <w:sz w:val="16"/>
      </w:rPr>
      <w:t>5</w:t>
    </w:r>
    <w:r w:rsidR="001F5853">
      <w:rPr>
        <w:sz w:val="16"/>
      </w:rPr>
      <w:fldChar w:fldCharType="end"/>
    </w:r>
    <w:r w:rsidR="001F5853">
      <w:rPr>
        <w:sz w:val="16"/>
      </w:rPr>
      <w:t xml:space="preserve"> of </w:t>
    </w:r>
    <w:r w:rsidR="001F5853">
      <w:rPr>
        <w:sz w:val="16"/>
      </w:rPr>
      <w:fldChar w:fldCharType="begin"/>
    </w:r>
    <w:r w:rsidR="001F5853">
      <w:rPr>
        <w:sz w:val="16"/>
      </w:rPr>
      <w:instrText xml:space="preserve"> NUMPAGES   \* MERGEFORMAT </w:instrText>
    </w:r>
    <w:r w:rsidR="001F5853">
      <w:rPr>
        <w:sz w:val="16"/>
      </w:rPr>
      <w:fldChar w:fldCharType="separate"/>
    </w:r>
    <w:r w:rsidR="00054346">
      <w:rPr>
        <w:sz w:val="16"/>
      </w:rPr>
      <w:t>5</w:t>
    </w:r>
    <w:r w:rsidR="001F5853">
      <w:rPr>
        <w:sz w:val="16"/>
      </w:rPr>
      <w:fldChar w:fldCharType="end"/>
    </w:r>
  </w:p>
  <w:p w14:paraId="199355D9" w14:textId="77777777" w:rsidR="00494C08" w:rsidRPr="00DC1886" w:rsidRDefault="00494C08" w:rsidP="00864137">
    <w:pPr>
      <w:pBdr>
        <w:bottom w:val="single" w:sz="4" w:space="1" w:color="000000"/>
      </w:pBdr>
      <w:tabs>
        <w:tab w:val="right" w:pos="8844"/>
      </w:tabs>
      <w:adjustRightInd w:val="0"/>
      <w:snapToGrid w:val="0"/>
      <w:spacing w:after="480" w:line="100" w:lineRule="exact"/>
      <w:jc w:val="left"/>
      <w:rPr>
        <w:sz w:val="16"/>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10487" w:type="dxa"/>
      <w:tblCellMar>
        <w:left w:w="0" w:type="dxa"/>
        <w:right w:w="0" w:type="dxa"/>
      </w:tblCellMar>
      <w:tblLook w:val="04A0" w:firstRow="1" w:lastRow="0" w:firstColumn="1" w:lastColumn="0" w:noHBand="0" w:noVBand="1"/>
    </w:tblPr>
    <w:tblGrid>
      <w:gridCol w:w="3679"/>
      <w:gridCol w:w="4535"/>
      <w:gridCol w:w="2273"/>
    </w:tblGrid>
    <w:tr w:rsidR="003D660D" w:rsidRPr="00691AA3" w14:paraId="183F583A" w14:textId="77777777" w:rsidTr="00E02AA2">
      <w:trPr>
        <w:trHeight w:val="686"/>
      </w:trPr>
      <w:tc>
        <w:tcPr>
          <w:tcW w:w="3679" w:type="dxa"/>
          <w:shd w:val="clear" w:color="auto" w:fill="auto"/>
          <w:vAlign w:val="center"/>
        </w:tcPr>
        <w:p w14:paraId="5F941EB2" w14:textId="77777777" w:rsidR="003D660D" w:rsidRPr="00EF08AF" w:rsidRDefault="00FE2A09" w:rsidP="00691AA3">
          <w:pPr>
            <w:pStyle w:val="Header"/>
            <w:pBdr>
              <w:bottom w:val="none" w:sz="0" w:space="0" w:color="auto"/>
            </w:pBdr>
            <w:jc w:val="left"/>
            <w:rPr>
              <w:rFonts w:eastAsia="DengXian"/>
              <w:b/>
              <w:bCs/>
            </w:rPr>
          </w:pPr>
          <w:r w:rsidRPr="00EF08AF">
            <w:rPr>
              <w:rFonts w:eastAsia="DengXian"/>
              <w:b/>
              <w:bCs/>
              <w:noProof/>
            </w:rPr>
            <w:drawing>
              <wp:inline distT="0" distB="0" distL="0" distR="0" wp14:anchorId="67A8C734" wp14:editId="50EF035C">
                <wp:extent cx="1482725" cy="429260"/>
                <wp:effectExtent l="0" t="0" r="0" b="0"/>
                <wp:docPr id="1" name="Picture 3" descr="C:\Users\home\Desktop\logos\png\sensors-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ome\Desktop\logos\png\sensors-logo.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482725" cy="429260"/>
                        </a:xfrm>
                        <a:prstGeom prst="rect">
                          <a:avLst/>
                        </a:prstGeom>
                        <a:noFill/>
                        <a:ln>
                          <a:noFill/>
                        </a:ln>
                      </pic:spPr>
                    </pic:pic>
                  </a:graphicData>
                </a:graphic>
              </wp:inline>
            </w:drawing>
          </w:r>
        </w:p>
      </w:tc>
      <w:tc>
        <w:tcPr>
          <w:tcW w:w="4535" w:type="dxa"/>
          <w:shd w:val="clear" w:color="auto" w:fill="auto"/>
          <w:vAlign w:val="center"/>
        </w:tcPr>
        <w:p w14:paraId="506A73FF" w14:textId="77777777" w:rsidR="003D660D" w:rsidRPr="00EF08AF" w:rsidRDefault="003D660D" w:rsidP="00691AA3">
          <w:pPr>
            <w:pStyle w:val="Header"/>
            <w:pBdr>
              <w:bottom w:val="none" w:sz="0" w:space="0" w:color="auto"/>
            </w:pBdr>
            <w:rPr>
              <w:rFonts w:eastAsia="DengXian"/>
              <w:b/>
              <w:bCs/>
            </w:rPr>
          </w:pPr>
        </w:p>
      </w:tc>
      <w:tc>
        <w:tcPr>
          <w:tcW w:w="2273" w:type="dxa"/>
          <w:shd w:val="clear" w:color="auto" w:fill="auto"/>
          <w:vAlign w:val="center"/>
        </w:tcPr>
        <w:p w14:paraId="1EF0D59B" w14:textId="77777777" w:rsidR="003D660D" w:rsidRPr="00EF08AF" w:rsidRDefault="00E02AA2" w:rsidP="00E02AA2">
          <w:pPr>
            <w:pStyle w:val="Header"/>
            <w:pBdr>
              <w:bottom w:val="none" w:sz="0" w:space="0" w:color="auto"/>
            </w:pBdr>
            <w:jc w:val="right"/>
            <w:rPr>
              <w:rFonts w:eastAsia="DengXian"/>
              <w:b/>
              <w:bCs/>
            </w:rPr>
          </w:pPr>
          <w:r>
            <w:rPr>
              <w:rFonts w:eastAsia="DengXian"/>
              <w:b/>
              <w:bCs/>
              <w:noProof/>
            </w:rPr>
            <w:drawing>
              <wp:inline distT="0" distB="0" distL="0" distR="0" wp14:anchorId="7C60C8B8" wp14:editId="2801350E">
                <wp:extent cx="540000" cy="360000"/>
                <wp:effectExtent l="0" t="0" r="0" b="2540"/>
                <wp:docPr id="2081103766" name="Picture 1"/>
                <wp:cNvGraphicFramePr/>
                <a:graphic xmlns:a="http://schemas.openxmlformats.org/drawingml/2006/main">
                  <a:graphicData uri="http://schemas.openxmlformats.org/drawingml/2006/picture">
                    <pic:pic xmlns:pic="http://schemas.openxmlformats.org/drawingml/2006/picture">
                      <pic:nvPicPr>
                        <pic:cNvPr id="2081103766" name=""/>
                        <pic:cNvPicPr/>
                      </pic:nvPicPr>
                      <pic:blipFill>
                        <a:blip r:embed="rId2"/>
                        <a:stretch>
                          <a:fillRect/>
                        </a:stretch>
                      </pic:blipFill>
                      <pic:spPr>
                        <a:xfrm>
                          <a:off x="0" y="0"/>
                          <a:ext cx="540000" cy="360000"/>
                        </a:xfrm>
                        <a:prstGeom prst="rect">
                          <a:avLst/>
                        </a:prstGeom>
                      </pic:spPr>
                    </pic:pic>
                  </a:graphicData>
                </a:graphic>
              </wp:inline>
            </w:drawing>
          </w:r>
        </w:p>
      </w:tc>
    </w:tr>
  </w:tbl>
  <w:p w14:paraId="51287665" w14:textId="77777777" w:rsidR="00494C08" w:rsidRPr="003D660D" w:rsidRDefault="00494C08" w:rsidP="00864137">
    <w:pPr>
      <w:pBdr>
        <w:bottom w:val="single" w:sz="4" w:space="1" w:color="000000"/>
      </w:pBdr>
      <w:adjustRightInd w:val="0"/>
      <w:snapToGrid w:val="0"/>
      <w:spacing w:line="100" w:lineRule="exact"/>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CD0C8C"/>
    <w:multiLevelType w:val="hybridMultilevel"/>
    <w:tmpl w:val="C8D081B8"/>
    <w:lvl w:ilvl="0" w:tplc="CA360FA6">
      <w:start w:val="1"/>
      <w:numFmt w:val="decimal"/>
      <w:lvlText w:val="%1."/>
      <w:lvlJc w:val="left"/>
      <w:pPr>
        <w:ind w:left="2968" w:hanging="360"/>
      </w:pPr>
      <w:rPr>
        <w:rFonts w:hint="default"/>
      </w:rPr>
    </w:lvl>
    <w:lvl w:ilvl="1" w:tplc="08090019" w:tentative="1">
      <w:start w:val="1"/>
      <w:numFmt w:val="lowerLetter"/>
      <w:lvlText w:val="%2."/>
      <w:lvlJc w:val="left"/>
      <w:pPr>
        <w:ind w:left="3688" w:hanging="360"/>
      </w:pPr>
    </w:lvl>
    <w:lvl w:ilvl="2" w:tplc="0809001B" w:tentative="1">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abstractNum w:abstractNumId="1" w15:restartNumberingAfterBreak="0">
    <w:nsid w:val="09DA3097"/>
    <w:multiLevelType w:val="hybridMultilevel"/>
    <w:tmpl w:val="AB14AD16"/>
    <w:lvl w:ilvl="0" w:tplc="583C8054">
      <w:start w:val="1"/>
      <w:numFmt w:val="decimal"/>
      <w:lvlRestart w:val="0"/>
      <w:pStyle w:val="MDPI71FootNotes"/>
      <w:lvlText w:val="%1."/>
      <w:lvlJc w:val="left"/>
      <w:pPr>
        <w:ind w:left="425" w:hanging="425"/>
      </w:pPr>
      <w:rPr>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AF63305"/>
    <w:multiLevelType w:val="hybridMultilevel"/>
    <w:tmpl w:val="C07275B0"/>
    <w:lvl w:ilvl="0" w:tplc="F948F5C8">
      <w:start w:val="1"/>
      <w:numFmt w:val="decimal"/>
      <w:lvlText w:val="%1."/>
      <w:lvlJc w:val="left"/>
      <w:pPr>
        <w:ind w:left="2968" w:hanging="360"/>
      </w:pPr>
      <w:rPr>
        <w:rFonts w:hint="default"/>
      </w:rPr>
    </w:lvl>
    <w:lvl w:ilvl="1" w:tplc="08090019" w:tentative="1">
      <w:start w:val="1"/>
      <w:numFmt w:val="lowerLetter"/>
      <w:lvlText w:val="%2."/>
      <w:lvlJc w:val="left"/>
      <w:pPr>
        <w:ind w:left="3688" w:hanging="360"/>
      </w:pPr>
    </w:lvl>
    <w:lvl w:ilvl="2" w:tplc="0809001B" w:tentative="1">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abstractNum w:abstractNumId="3" w15:restartNumberingAfterBreak="0">
    <w:nsid w:val="18B468F5"/>
    <w:multiLevelType w:val="hybridMultilevel"/>
    <w:tmpl w:val="658299A2"/>
    <w:lvl w:ilvl="0" w:tplc="CE24E69A">
      <w:start w:val="1"/>
      <w:numFmt w:val="bullet"/>
      <w:lvlRestart w:val="0"/>
      <w:pStyle w:val="MDPI38bullet"/>
      <w:lvlText w:val=""/>
      <w:lvlJc w:val="left"/>
      <w:pPr>
        <w:ind w:left="3033" w:hanging="425"/>
      </w:pPr>
      <w:rPr>
        <w:rFonts w:ascii="Symbol" w:hAnsi="Symbol" w:hint="default"/>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E0C6F5D"/>
    <w:multiLevelType w:val="hybridMultilevel"/>
    <w:tmpl w:val="8BFE0D56"/>
    <w:lvl w:ilvl="0" w:tplc="CCCE9BD4">
      <w:start w:val="1"/>
      <w:numFmt w:val="bullet"/>
      <w:lvlRestart w:val="0"/>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5"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7"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AF70BD9"/>
    <w:multiLevelType w:val="hybridMultilevel"/>
    <w:tmpl w:val="5AE2FE8A"/>
    <w:lvl w:ilvl="0" w:tplc="9BFED6D8">
      <w:start w:val="1"/>
      <w:numFmt w:val="decimal"/>
      <w:lvlText w:val="%1."/>
      <w:lvlJc w:val="left"/>
      <w:pPr>
        <w:ind w:left="5576" w:hanging="360"/>
      </w:pPr>
      <w:rPr>
        <w:rFonts w:hint="default"/>
      </w:rPr>
    </w:lvl>
    <w:lvl w:ilvl="1" w:tplc="08090019" w:tentative="1">
      <w:start w:val="1"/>
      <w:numFmt w:val="lowerLetter"/>
      <w:lvlText w:val="%2."/>
      <w:lvlJc w:val="left"/>
      <w:pPr>
        <w:ind w:left="4048" w:hanging="360"/>
      </w:pPr>
    </w:lvl>
    <w:lvl w:ilvl="2" w:tplc="0809001B" w:tentative="1">
      <w:start w:val="1"/>
      <w:numFmt w:val="lowerRoman"/>
      <w:lvlText w:val="%3."/>
      <w:lvlJc w:val="right"/>
      <w:pPr>
        <w:ind w:left="4768" w:hanging="180"/>
      </w:pPr>
    </w:lvl>
    <w:lvl w:ilvl="3" w:tplc="0809000F" w:tentative="1">
      <w:start w:val="1"/>
      <w:numFmt w:val="decimal"/>
      <w:lvlText w:val="%4."/>
      <w:lvlJc w:val="left"/>
      <w:pPr>
        <w:ind w:left="5488" w:hanging="360"/>
      </w:pPr>
    </w:lvl>
    <w:lvl w:ilvl="4" w:tplc="08090019" w:tentative="1">
      <w:start w:val="1"/>
      <w:numFmt w:val="lowerLetter"/>
      <w:lvlText w:val="%5."/>
      <w:lvlJc w:val="left"/>
      <w:pPr>
        <w:ind w:left="6208" w:hanging="360"/>
      </w:pPr>
    </w:lvl>
    <w:lvl w:ilvl="5" w:tplc="0809001B" w:tentative="1">
      <w:start w:val="1"/>
      <w:numFmt w:val="lowerRoman"/>
      <w:lvlText w:val="%6."/>
      <w:lvlJc w:val="right"/>
      <w:pPr>
        <w:ind w:left="6928" w:hanging="180"/>
      </w:pPr>
    </w:lvl>
    <w:lvl w:ilvl="6" w:tplc="0809000F" w:tentative="1">
      <w:start w:val="1"/>
      <w:numFmt w:val="decimal"/>
      <w:lvlText w:val="%7."/>
      <w:lvlJc w:val="left"/>
      <w:pPr>
        <w:ind w:left="7648" w:hanging="360"/>
      </w:pPr>
    </w:lvl>
    <w:lvl w:ilvl="7" w:tplc="08090019" w:tentative="1">
      <w:start w:val="1"/>
      <w:numFmt w:val="lowerLetter"/>
      <w:lvlText w:val="%8."/>
      <w:lvlJc w:val="left"/>
      <w:pPr>
        <w:ind w:left="8368" w:hanging="360"/>
      </w:pPr>
    </w:lvl>
    <w:lvl w:ilvl="8" w:tplc="0809001B" w:tentative="1">
      <w:start w:val="1"/>
      <w:numFmt w:val="lowerRoman"/>
      <w:lvlText w:val="%9."/>
      <w:lvlJc w:val="right"/>
      <w:pPr>
        <w:ind w:left="9088" w:hanging="180"/>
      </w:pPr>
    </w:lvl>
  </w:abstractNum>
  <w:abstractNum w:abstractNumId="9" w15:restartNumberingAfterBreak="0">
    <w:nsid w:val="30CA7E11"/>
    <w:multiLevelType w:val="multilevel"/>
    <w:tmpl w:val="AB8CB5D8"/>
    <w:lvl w:ilvl="0">
      <w:start w:val="2"/>
      <w:numFmt w:val="decimal"/>
      <w:lvlText w:val="%1."/>
      <w:lvlJc w:val="left"/>
      <w:pPr>
        <w:ind w:left="2968" w:hanging="360"/>
      </w:pPr>
      <w:rPr>
        <w:rFonts w:hint="default"/>
      </w:rPr>
    </w:lvl>
    <w:lvl w:ilvl="1">
      <w:start w:val="1"/>
      <w:numFmt w:val="decimal"/>
      <w:isLgl/>
      <w:lvlText w:val="%1.%2"/>
      <w:lvlJc w:val="left"/>
      <w:pPr>
        <w:ind w:left="2968" w:hanging="360"/>
      </w:pPr>
      <w:rPr>
        <w:rFonts w:hint="default"/>
      </w:rPr>
    </w:lvl>
    <w:lvl w:ilvl="2">
      <w:start w:val="1"/>
      <w:numFmt w:val="decimal"/>
      <w:isLgl/>
      <w:lvlText w:val="%1.%2.%3"/>
      <w:lvlJc w:val="left"/>
      <w:pPr>
        <w:ind w:left="3328" w:hanging="720"/>
      </w:pPr>
      <w:rPr>
        <w:rFonts w:hint="default"/>
      </w:rPr>
    </w:lvl>
    <w:lvl w:ilvl="3">
      <w:start w:val="1"/>
      <w:numFmt w:val="decimal"/>
      <w:isLgl/>
      <w:lvlText w:val="%1.%2.%3.%4"/>
      <w:lvlJc w:val="left"/>
      <w:pPr>
        <w:ind w:left="3328" w:hanging="720"/>
      </w:pPr>
      <w:rPr>
        <w:rFonts w:hint="default"/>
      </w:rPr>
    </w:lvl>
    <w:lvl w:ilvl="4">
      <w:start w:val="1"/>
      <w:numFmt w:val="decimal"/>
      <w:isLgl/>
      <w:lvlText w:val="%1.%2.%3.%4.%5"/>
      <w:lvlJc w:val="left"/>
      <w:pPr>
        <w:ind w:left="3328" w:hanging="720"/>
      </w:pPr>
      <w:rPr>
        <w:rFonts w:hint="default"/>
      </w:rPr>
    </w:lvl>
    <w:lvl w:ilvl="5">
      <w:start w:val="1"/>
      <w:numFmt w:val="decimal"/>
      <w:isLgl/>
      <w:lvlText w:val="%1.%2.%3.%4.%5.%6"/>
      <w:lvlJc w:val="left"/>
      <w:pPr>
        <w:ind w:left="3688" w:hanging="1080"/>
      </w:pPr>
      <w:rPr>
        <w:rFonts w:hint="default"/>
      </w:rPr>
    </w:lvl>
    <w:lvl w:ilvl="6">
      <w:start w:val="1"/>
      <w:numFmt w:val="decimal"/>
      <w:isLgl/>
      <w:lvlText w:val="%1.%2.%3.%4.%5.%6.%7"/>
      <w:lvlJc w:val="left"/>
      <w:pPr>
        <w:ind w:left="3688" w:hanging="1080"/>
      </w:pPr>
      <w:rPr>
        <w:rFonts w:hint="default"/>
      </w:rPr>
    </w:lvl>
    <w:lvl w:ilvl="7">
      <w:start w:val="1"/>
      <w:numFmt w:val="decimal"/>
      <w:isLgl/>
      <w:lvlText w:val="%1.%2.%3.%4.%5.%6.%7.%8"/>
      <w:lvlJc w:val="left"/>
      <w:pPr>
        <w:ind w:left="4048" w:hanging="1440"/>
      </w:pPr>
      <w:rPr>
        <w:rFonts w:hint="default"/>
      </w:rPr>
    </w:lvl>
    <w:lvl w:ilvl="8">
      <w:start w:val="1"/>
      <w:numFmt w:val="decimal"/>
      <w:isLgl/>
      <w:lvlText w:val="%1.%2.%3.%4.%5.%6.%7.%8.%9"/>
      <w:lvlJc w:val="left"/>
      <w:pPr>
        <w:ind w:left="4048" w:hanging="1440"/>
      </w:pPr>
      <w:rPr>
        <w:rFonts w:hint="default"/>
      </w:rPr>
    </w:lvl>
  </w:abstractNum>
  <w:abstractNum w:abstractNumId="10" w15:restartNumberingAfterBreak="0">
    <w:nsid w:val="30D64D04"/>
    <w:multiLevelType w:val="hybridMultilevel"/>
    <w:tmpl w:val="F78C72DA"/>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1"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12" w15:restartNumberingAfterBreak="0">
    <w:nsid w:val="408E39A7"/>
    <w:multiLevelType w:val="hybridMultilevel"/>
    <w:tmpl w:val="52607EAA"/>
    <w:lvl w:ilvl="0" w:tplc="0A8E2784">
      <w:start w:val="6"/>
      <w:numFmt w:val="bullet"/>
      <w:lvlText w:val="-"/>
      <w:lvlJc w:val="left"/>
      <w:pPr>
        <w:ind w:left="720" w:hanging="360"/>
      </w:pPr>
      <w:rPr>
        <w:rFonts w:ascii="Palatino Linotype" w:eastAsia="Times New Roman" w:hAnsi="Palatino Linotype"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44F0656F"/>
    <w:multiLevelType w:val="hybridMultilevel"/>
    <w:tmpl w:val="0736202C"/>
    <w:lvl w:ilvl="0" w:tplc="E1449EAE">
      <w:start w:val="4"/>
      <w:numFmt w:val="bullet"/>
      <w:lvlText w:val="-"/>
      <w:lvlJc w:val="left"/>
      <w:pPr>
        <w:ind w:left="2968" w:hanging="360"/>
      </w:pPr>
      <w:rPr>
        <w:rFonts w:ascii="Palatino Linotype" w:eastAsia="Times New Roman" w:hAnsi="Palatino Linotype" w:cs="Times New Roman" w:hint="default"/>
      </w:rPr>
    </w:lvl>
    <w:lvl w:ilvl="1" w:tplc="08090003" w:tentative="1">
      <w:start w:val="1"/>
      <w:numFmt w:val="bullet"/>
      <w:lvlText w:val="o"/>
      <w:lvlJc w:val="left"/>
      <w:pPr>
        <w:ind w:left="3688" w:hanging="360"/>
      </w:pPr>
      <w:rPr>
        <w:rFonts w:ascii="Courier New" w:hAnsi="Courier New" w:cs="Courier New" w:hint="default"/>
      </w:rPr>
    </w:lvl>
    <w:lvl w:ilvl="2" w:tplc="08090005" w:tentative="1">
      <w:start w:val="1"/>
      <w:numFmt w:val="bullet"/>
      <w:lvlText w:val=""/>
      <w:lvlJc w:val="left"/>
      <w:pPr>
        <w:ind w:left="4408" w:hanging="360"/>
      </w:pPr>
      <w:rPr>
        <w:rFonts w:ascii="Wingdings" w:hAnsi="Wingdings" w:hint="default"/>
      </w:rPr>
    </w:lvl>
    <w:lvl w:ilvl="3" w:tplc="08090001" w:tentative="1">
      <w:start w:val="1"/>
      <w:numFmt w:val="bullet"/>
      <w:lvlText w:val=""/>
      <w:lvlJc w:val="left"/>
      <w:pPr>
        <w:ind w:left="5128" w:hanging="360"/>
      </w:pPr>
      <w:rPr>
        <w:rFonts w:ascii="Symbol" w:hAnsi="Symbol" w:hint="default"/>
      </w:rPr>
    </w:lvl>
    <w:lvl w:ilvl="4" w:tplc="08090003" w:tentative="1">
      <w:start w:val="1"/>
      <w:numFmt w:val="bullet"/>
      <w:lvlText w:val="o"/>
      <w:lvlJc w:val="left"/>
      <w:pPr>
        <w:ind w:left="5848" w:hanging="360"/>
      </w:pPr>
      <w:rPr>
        <w:rFonts w:ascii="Courier New" w:hAnsi="Courier New" w:cs="Courier New" w:hint="default"/>
      </w:rPr>
    </w:lvl>
    <w:lvl w:ilvl="5" w:tplc="08090005" w:tentative="1">
      <w:start w:val="1"/>
      <w:numFmt w:val="bullet"/>
      <w:lvlText w:val=""/>
      <w:lvlJc w:val="left"/>
      <w:pPr>
        <w:ind w:left="6568" w:hanging="360"/>
      </w:pPr>
      <w:rPr>
        <w:rFonts w:ascii="Wingdings" w:hAnsi="Wingdings" w:hint="default"/>
      </w:rPr>
    </w:lvl>
    <w:lvl w:ilvl="6" w:tplc="08090001" w:tentative="1">
      <w:start w:val="1"/>
      <w:numFmt w:val="bullet"/>
      <w:lvlText w:val=""/>
      <w:lvlJc w:val="left"/>
      <w:pPr>
        <w:ind w:left="7288" w:hanging="360"/>
      </w:pPr>
      <w:rPr>
        <w:rFonts w:ascii="Symbol" w:hAnsi="Symbol" w:hint="default"/>
      </w:rPr>
    </w:lvl>
    <w:lvl w:ilvl="7" w:tplc="08090003" w:tentative="1">
      <w:start w:val="1"/>
      <w:numFmt w:val="bullet"/>
      <w:lvlText w:val="o"/>
      <w:lvlJc w:val="left"/>
      <w:pPr>
        <w:ind w:left="8008" w:hanging="360"/>
      </w:pPr>
      <w:rPr>
        <w:rFonts w:ascii="Courier New" w:hAnsi="Courier New" w:cs="Courier New" w:hint="default"/>
      </w:rPr>
    </w:lvl>
    <w:lvl w:ilvl="8" w:tplc="08090005" w:tentative="1">
      <w:start w:val="1"/>
      <w:numFmt w:val="bullet"/>
      <w:lvlText w:val=""/>
      <w:lvlJc w:val="left"/>
      <w:pPr>
        <w:ind w:left="8728" w:hanging="360"/>
      </w:pPr>
      <w:rPr>
        <w:rFonts w:ascii="Wingdings" w:hAnsi="Wingdings" w:hint="default"/>
      </w:rPr>
    </w:lvl>
  </w:abstractNum>
  <w:abstractNum w:abstractNumId="14" w15:restartNumberingAfterBreak="0">
    <w:nsid w:val="516F5EC2"/>
    <w:multiLevelType w:val="hybridMultilevel"/>
    <w:tmpl w:val="58DEA4F2"/>
    <w:lvl w:ilvl="0" w:tplc="7D20D4AC">
      <w:start w:val="1"/>
      <w:numFmt w:val="decimal"/>
      <w:lvlRestart w:val="0"/>
      <w:pStyle w:val="MDPI37itemize"/>
      <w:lvlText w:val="%1."/>
      <w:lvlJc w:val="left"/>
      <w:pPr>
        <w:ind w:left="3033" w:hanging="425"/>
      </w:pPr>
      <w:rPr>
        <w:b w:val="0"/>
        <w:i w:val="0"/>
        <w:sz w:val="20"/>
        <w:vertAlign w:val="baseline"/>
      </w:rPr>
    </w:lvl>
    <w:lvl w:ilvl="1" w:tplc="04090019" w:tentative="1">
      <w:start w:val="1"/>
      <w:numFmt w:val="lowerLetter"/>
      <w:lvlText w:val="%2."/>
      <w:lvlJc w:val="left"/>
      <w:pPr>
        <w:ind w:left="4048" w:hanging="360"/>
      </w:pPr>
    </w:lvl>
    <w:lvl w:ilvl="2" w:tplc="0409001B" w:tentative="1">
      <w:start w:val="1"/>
      <w:numFmt w:val="lowerRoman"/>
      <w:lvlText w:val="%3."/>
      <w:lvlJc w:val="right"/>
      <w:pPr>
        <w:ind w:left="4768" w:hanging="180"/>
      </w:pPr>
    </w:lvl>
    <w:lvl w:ilvl="3" w:tplc="0409000F" w:tentative="1">
      <w:start w:val="1"/>
      <w:numFmt w:val="decimal"/>
      <w:lvlText w:val="%4."/>
      <w:lvlJc w:val="left"/>
      <w:pPr>
        <w:ind w:left="5488" w:hanging="360"/>
      </w:pPr>
    </w:lvl>
    <w:lvl w:ilvl="4" w:tplc="04090019" w:tentative="1">
      <w:start w:val="1"/>
      <w:numFmt w:val="lowerLetter"/>
      <w:lvlText w:val="%5."/>
      <w:lvlJc w:val="left"/>
      <w:pPr>
        <w:ind w:left="6208" w:hanging="360"/>
      </w:pPr>
    </w:lvl>
    <w:lvl w:ilvl="5" w:tplc="0409001B" w:tentative="1">
      <w:start w:val="1"/>
      <w:numFmt w:val="lowerRoman"/>
      <w:lvlText w:val="%6."/>
      <w:lvlJc w:val="right"/>
      <w:pPr>
        <w:ind w:left="6928" w:hanging="180"/>
      </w:pPr>
    </w:lvl>
    <w:lvl w:ilvl="6" w:tplc="0409000F" w:tentative="1">
      <w:start w:val="1"/>
      <w:numFmt w:val="decimal"/>
      <w:lvlText w:val="%7."/>
      <w:lvlJc w:val="left"/>
      <w:pPr>
        <w:ind w:left="7648" w:hanging="360"/>
      </w:pPr>
    </w:lvl>
    <w:lvl w:ilvl="7" w:tplc="04090019" w:tentative="1">
      <w:start w:val="1"/>
      <w:numFmt w:val="lowerLetter"/>
      <w:lvlText w:val="%8."/>
      <w:lvlJc w:val="left"/>
      <w:pPr>
        <w:ind w:left="8368" w:hanging="360"/>
      </w:pPr>
    </w:lvl>
    <w:lvl w:ilvl="8" w:tplc="0409001B" w:tentative="1">
      <w:start w:val="1"/>
      <w:numFmt w:val="lowerRoman"/>
      <w:lvlText w:val="%9."/>
      <w:lvlJc w:val="right"/>
      <w:pPr>
        <w:ind w:left="9088" w:hanging="180"/>
      </w:pPr>
    </w:lvl>
  </w:abstractNum>
  <w:abstractNum w:abstractNumId="15" w15:restartNumberingAfterBreak="0">
    <w:nsid w:val="52E2771B"/>
    <w:multiLevelType w:val="hybridMultilevel"/>
    <w:tmpl w:val="A2A06AAC"/>
    <w:lvl w:ilvl="0" w:tplc="C788203A">
      <w:start w:val="1"/>
      <w:numFmt w:val="decimal"/>
      <w:lvlRestart w:val="0"/>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4075B53"/>
    <w:multiLevelType w:val="hybridMultilevel"/>
    <w:tmpl w:val="A0DCA02E"/>
    <w:lvl w:ilvl="0" w:tplc="5CB0595C">
      <w:start w:val="1"/>
      <w:numFmt w:val="decimal"/>
      <w:lvlRestart w:val="0"/>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17" w15:restartNumberingAfterBreak="0">
    <w:nsid w:val="5691526B"/>
    <w:multiLevelType w:val="hybridMultilevel"/>
    <w:tmpl w:val="FD86C64A"/>
    <w:lvl w:ilvl="0" w:tplc="444C777A">
      <w:start w:val="1"/>
      <w:numFmt w:val="decimal"/>
      <w:lvlText w:val="%1."/>
      <w:lvlJc w:val="left"/>
      <w:pPr>
        <w:ind w:left="2968" w:hanging="360"/>
      </w:pPr>
      <w:rPr>
        <w:rFonts w:hint="default"/>
      </w:rPr>
    </w:lvl>
    <w:lvl w:ilvl="1" w:tplc="08090019" w:tentative="1">
      <w:start w:val="1"/>
      <w:numFmt w:val="lowerLetter"/>
      <w:lvlText w:val="%2."/>
      <w:lvlJc w:val="left"/>
      <w:pPr>
        <w:ind w:left="3688" w:hanging="360"/>
      </w:pPr>
    </w:lvl>
    <w:lvl w:ilvl="2" w:tplc="0809001B" w:tentative="1">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abstractNum w:abstractNumId="18" w15:restartNumberingAfterBreak="0">
    <w:nsid w:val="59585E57"/>
    <w:multiLevelType w:val="hybridMultilevel"/>
    <w:tmpl w:val="4CDAAB18"/>
    <w:lvl w:ilvl="0" w:tplc="BB786022">
      <w:start w:val="1"/>
      <w:numFmt w:val="bullet"/>
      <w:lvlText w:val="-"/>
      <w:lvlJc w:val="left"/>
      <w:pPr>
        <w:ind w:left="720" w:hanging="360"/>
      </w:pPr>
      <w:rPr>
        <w:rFonts w:ascii="Palatino Linotype" w:eastAsia="Times New Roman" w:hAnsi="Palatino Linotype"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5E6D3407"/>
    <w:multiLevelType w:val="hybridMultilevel"/>
    <w:tmpl w:val="5E044ED6"/>
    <w:lvl w:ilvl="0" w:tplc="43E4DB6C">
      <w:start w:val="8"/>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6400153F"/>
    <w:multiLevelType w:val="hybridMultilevel"/>
    <w:tmpl w:val="DB46C02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1" w15:restartNumberingAfterBreak="0">
    <w:nsid w:val="66ED6766"/>
    <w:multiLevelType w:val="hybridMultilevel"/>
    <w:tmpl w:val="D398FA34"/>
    <w:lvl w:ilvl="0" w:tplc="9BFED6D8">
      <w:start w:val="1"/>
      <w:numFmt w:val="decimal"/>
      <w:lvlText w:val="%1."/>
      <w:lvlJc w:val="left"/>
      <w:pPr>
        <w:ind w:left="2968" w:hanging="360"/>
      </w:pPr>
      <w:rPr>
        <w:rFonts w:hint="default"/>
      </w:rPr>
    </w:lvl>
    <w:lvl w:ilvl="1" w:tplc="08090019" w:tentative="1">
      <w:start w:val="1"/>
      <w:numFmt w:val="lowerLetter"/>
      <w:lvlText w:val="%2."/>
      <w:lvlJc w:val="left"/>
      <w:pPr>
        <w:ind w:left="3688" w:hanging="360"/>
      </w:pPr>
    </w:lvl>
    <w:lvl w:ilvl="2" w:tplc="0809001B" w:tentative="1">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abstractNum w:abstractNumId="22" w15:restartNumberingAfterBreak="0">
    <w:nsid w:val="706D5736"/>
    <w:multiLevelType w:val="hybridMultilevel"/>
    <w:tmpl w:val="7E201858"/>
    <w:lvl w:ilvl="0" w:tplc="7736F520">
      <w:start w:val="1"/>
      <w:numFmt w:val="decimal"/>
      <w:lvlRestart w:val="0"/>
      <w:lvlText w:val="%1."/>
      <w:lvlJc w:val="left"/>
      <w:pPr>
        <w:ind w:left="425" w:hanging="425"/>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7B2173DC"/>
    <w:multiLevelType w:val="hybridMultilevel"/>
    <w:tmpl w:val="184EDD5C"/>
    <w:lvl w:ilvl="0" w:tplc="6C4ADA66">
      <w:start w:val="1"/>
      <w:numFmt w:val="decimal"/>
      <w:lvlRestart w:val="0"/>
      <w:pStyle w:val="MDPI71References"/>
      <w:lvlText w:val="%1."/>
      <w:lvlJc w:val="left"/>
      <w:pPr>
        <w:ind w:left="425" w:hanging="425"/>
      </w:pPr>
      <w:rPr>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7D016D7A"/>
    <w:multiLevelType w:val="hybridMultilevel"/>
    <w:tmpl w:val="C5E45916"/>
    <w:lvl w:ilvl="0" w:tplc="9BFED6D8">
      <w:start w:val="1"/>
      <w:numFmt w:val="decimal"/>
      <w:lvlText w:val="%1."/>
      <w:lvlJc w:val="left"/>
      <w:pPr>
        <w:ind w:left="2968" w:hanging="360"/>
      </w:pPr>
      <w:rPr>
        <w:rFonts w:hint="default"/>
      </w:rPr>
    </w:lvl>
    <w:lvl w:ilvl="1" w:tplc="08090019" w:tentative="1">
      <w:start w:val="1"/>
      <w:numFmt w:val="lowerLetter"/>
      <w:lvlText w:val="%2."/>
      <w:lvlJc w:val="left"/>
      <w:pPr>
        <w:ind w:left="3688" w:hanging="360"/>
      </w:pPr>
    </w:lvl>
    <w:lvl w:ilvl="2" w:tplc="0809001B" w:tentative="1">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num w:numId="1" w16cid:durableId="179896598">
    <w:abstractNumId w:val="6"/>
  </w:num>
  <w:num w:numId="2" w16cid:durableId="2082214220">
    <w:abstractNumId w:val="11"/>
  </w:num>
  <w:num w:numId="3" w16cid:durableId="36320722">
    <w:abstractNumId w:val="5"/>
  </w:num>
  <w:num w:numId="4" w16cid:durableId="1384989593">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967201333">
    <w:abstractNumId w:val="7"/>
  </w:num>
  <w:num w:numId="6" w16cid:durableId="185486536">
    <w:abstractNumId w:val="16"/>
  </w:num>
  <w:num w:numId="7" w16cid:durableId="506138153">
    <w:abstractNumId w:val="4"/>
  </w:num>
  <w:num w:numId="8" w16cid:durableId="435441756">
    <w:abstractNumId w:val="16"/>
  </w:num>
  <w:num w:numId="9" w16cid:durableId="2099599000">
    <w:abstractNumId w:val="4"/>
  </w:num>
  <w:num w:numId="10" w16cid:durableId="2097052928">
    <w:abstractNumId w:val="16"/>
  </w:num>
  <w:num w:numId="11" w16cid:durableId="561722406">
    <w:abstractNumId w:val="4"/>
  </w:num>
  <w:num w:numId="12" w16cid:durableId="389156302">
    <w:abstractNumId w:val="22"/>
  </w:num>
  <w:num w:numId="13" w16cid:durableId="1071126010">
    <w:abstractNumId w:val="16"/>
  </w:num>
  <w:num w:numId="14" w16cid:durableId="421951362">
    <w:abstractNumId w:val="4"/>
  </w:num>
  <w:num w:numId="15" w16cid:durableId="1415662396">
    <w:abstractNumId w:val="3"/>
  </w:num>
  <w:num w:numId="16" w16cid:durableId="1437555045">
    <w:abstractNumId w:val="15"/>
  </w:num>
  <w:num w:numId="17" w16cid:durableId="1787506705">
    <w:abstractNumId w:val="1"/>
  </w:num>
  <w:num w:numId="18" w16cid:durableId="1257591184">
    <w:abstractNumId w:val="16"/>
  </w:num>
  <w:num w:numId="19" w16cid:durableId="816339839">
    <w:abstractNumId w:val="4"/>
  </w:num>
  <w:num w:numId="20" w16cid:durableId="82184573">
    <w:abstractNumId w:val="3"/>
  </w:num>
  <w:num w:numId="21" w16cid:durableId="2131849546">
    <w:abstractNumId w:val="1"/>
  </w:num>
  <w:num w:numId="22" w16cid:durableId="412893780">
    <w:abstractNumId w:val="14"/>
  </w:num>
  <w:num w:numId="23" w16cid:durableId="1463156902">
    <w:abstractNumId w:val="23"/>
  </w:num>
  <w:num w:numId="24" w16cid:durableId="1619292069">
    <w:abstractNumId w:val="21"/>
  </w:num>
  <w:num w:numId="25" w16cid:durableId="1480927341">
    <w:abstractNumId w:val="8"/>
  </w:num>
  <w:num w:numId="26" w16cid:durableId="473643400">
    <w:abstractNumId w:val="24"/>
  </w:num>
  <w:num w:numId="27" w16cid:durableId="1171142315">
    <w:abstractNumId w:val="13"/>
  </w:num>
  <w:num w:numId="28" w16cid:durableId="8022413">
    <w:abstractNumId w:val="17"/>
  </w:num>
  <w:num w:numId="29" w16cid:durableId="1576162926">
    <w:abstractNumId w:val="12"/>
  </w:num>
  <w:num w:numId="30" w16cid:durableId="1836801864">
    <w:abstractNumId w:val="19"/>
  </w:num>
  <w:num w:numId="31" w16cid:durableId="128784778">
    <w:abstractNumId w:val="2"/>
  </w:num>
  <w:num w:numId="32" w16cid:durableId="1981491775">
    <w:abstractNumId w:val="0"/>
  </w:num>
  <w:num w:numId="33" w16cid:durableId="452750809">
    <w:abstractNumId w:val="18"/>
  </w:num>
  <w:num w:numId="34" w16cid:durableId="207382395">
    <w:abstractNumId w:val="9"/>
  </w:num>
  <w:num w:numId="35" w16cid:durableId="1332492014">
    <w:abstractNumId w:val="10"/>
  </w:num>
  <w:num w:numId="36" w16cid:durableId="1015569676">
    <w:abstractNumId w:val="2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nusz Kulon">
    <w15:presenceInfo w15:providerId="AD" w15:userId="S::j.kulon@southwales.ac.uk::ad435128-f59f-4a02-a274-e9e2781a2488"/>
  </w15:person>
  <w15:person w15:author="Shiny Verghese">
    <w15:presenceInfo w15:providerId="AD" w15:userId="S::shiny.verghese@southwales.ac.uk::c10a988d-d41c-40c6-9572-b7208f9e528d"/>
  </w15:person>
  <w15:person w15:author="Odesola D F (FCES)">
    <w15:presenceInfo w15:providerId="AD" w15:userId="S::30025293@students.southwales.ac.uk::a0b92056-2b6b-4e32-a102-ab94f0d565c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bordersDoNotSurroundHeader/>
  <w:bordersDoNotSurroundFooter/>
  <w:proofState w:spelling="clean"/>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510"/>
  <w:autoHyphenation/>
  <w:characterSpacingControl w:val="doNotCompress"/>
  <w:hdrShapeDefaults>
    <o:shapedefaults v:ext="edit" spidmax="2059"/>
  </w:hdrShapeDefaults>
  <w:footnotePr>
    <w:footnote w:id="-1"/>
    <w:footnote w:id="0"/>
  </w:footnotePr>
  <w:endnotePr>
    <w:endnote w:id="-1"/>
    <w:endnote w:id="0"/>
  </w:endnotePr>
  <w:compat>
    <w:useFELayou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rsids>
    <w:rsidRoot w:val="00FE4368"/>
    <w:rsid w:val="00001C83"/>
    <w:rsid w:val="00001DB4"/>
    <w:rsid w:val="00004247"/>
    <w:rsid w:val="00007D3D"/>
    <w:rsid w:val="00012035"/>
    <w:rsid w:val="000122AB"/>
    <w:rsid w:val="00012F4D"/>
    <w:rsid w:val="00013DA3"/>
    <w:rsid w:val="0001448F"/>
    <w:rsid w:val="00014839"/>
    <w:rsid w:val="000162A3"/>
    <w:rsid w:val="0001720C"/>
    <w:rsid w:val="00017E67"/>
    <w:rsid w:val="000205B9"/>
    <w:rsid w:val="00021DCD"/>
    <w:rsid w:val="0002414D"/>
    <w:rsid w:val="000245F1"/>
    <w:rsid w:val="00024C20"/>
    <w:rsid w:val="00024EDE"/>
    <w:rsid w:val="00026865"/>
    <w:rsid w:val="00027A7E"/>
    <w:rsid w:val="00031614"/>
    <w:rsid w:val="00035BA7"/>
    <w:rsid w:val="00035DBF"/>
    <w:rsid w:val="000426F6"/>
    <w:rsid w:val="00042EBB"/>
    <w:rsid w:val="00043CB0"/>
    <w:rsid w:val="00043D16"/>
    <w:rsid w:val="000502EB"/>
    <w:rsid w:val="0005127A"/>
    <w:rsid w:val="00051552"/>
    <w:rsid w:val="00053F66"/>
    <w:rsid w:val="00054346"/>
    <w:rsid w:val="000561FF"/>
    <w:rsid w:val="000567A1"/>
    <w:rsid w:val="00056FD5"/>
    <w:rsid w:val="00057ED3"/>
    <w:rsid w:val="0006033F"/>
    <w:rsid w:val="0006080B"/>
    <w:rsid w:val="00060983"/>
    <w:rsid w:val="0006450F"/>
    <w:rsid w:val="00064A99"/>
    <w:rsid w:val="00065B5F"/>
    <w:rsid w:val="000660BB"/>
    <w:rsid w:val="00066C34"/>
    <w:rsid w:val="0006703E"/>
    <w:rsid w:val="00067346"/>
    <w:rsid w:val="00070792"/>
    <w:rsid w:val="00071728"/>
    <w:rsid w:val="00071E79"/>
    <w:rsid w:val="00072A45"/>
    <w:rsid w:val="00072F75"/>
    <w:rsid w:val="00073282"/>
    <w:rsid w:val="0007442E"/>
    <w:rsid w:val="000774FA"/>
    <w:rsid w:val="00080004"/>
    <w:rsid w:val="00081A25"/>
    <w:rsid w:val="00081E6F"/>
    <w:rsid w:val="00083677"/>
    <w:rsid w:val="0008677F"/>
    <w:rsid w:val="000920EF"/>
    <w:rsid w:val="000921C6"/>
    <w:rsid w:val="000965BE"/>
    <w:rsid w:val="00096C5B"/>
    <w:rsid w:val="000A05FC"/>
    <w:rsid w:val="000A1078"/>
    <w:rsid w:val="000A159A"/>
    <w:rsid w:val="000A1E6F"/>
    <w:rsid w:val="000A22EF"/>
    <w:rsid w:val="000A4C27"/>
    <w:rsid w:val="000A4CFC"/>
    <w:rsid w:val="000A5805"/>
    <w:rsid w:val="000A5F1C"/>
    <w:rsid w:val="000A659D"/>
    <w:rsid w:val="000A7172"/>
    <w:rsid w:val="000A72BF"/>
    <w:rsid w:val="000B0937"/>
    <w:rsid w:val="000B0C7D"/>
    <w:rsid w:val="000B4FD6"/>
    <w:rsid w:val="000B569B"/>
    <w:rsid w:val="000B5EC8"/>
    <w:rsid w:val="000B61C3"/>
    <w:rsid w:val="000B6F7E"/>
    <w:rsid w:val="000C482B"/>
    <w:rsid w:val="000C6EF6"/>
    <w:rsid w:val="000D093B"/>
    <w:rsid w:val="000D386D"/>
    <w:rsid w:val="000D4377"/>
    <w:rsid w:val="000D58D2"/>
    <w:rsid w:val="000D5B2B"/>
    <w:rsid w:val="000D5F9A"/>
    <w:rsid w:val="000D6A8B"/>
    <w:rsid w:val="000D745D"/>
    <w:rsid w:val="000E0831"/>
    <w:rsid w:val="000E0F20"/>
    <w:rsid w:val="000E10A1"/>
    <w:rsid w:val="000E2958"/>
    <w:rsid w:val="000E354A"/>
    <w:rsid w:val="000E3F66"/>
    <w:rsid w:val="000E41D4"/>
    <w:rsid w:val="000E48EA"/>
    <w:rsid w:val="000E49B8"/>
    <w:rsid w:val="000E5D21"/>
    <w:rsid w:val="000E6755"/>
    <w:rsid w:val="000E756B"/>
    <w:rsid w:val="000F10D5"/>
    <w:rsid w:val="000F1EF4"/>
    <w:rsid w:val="000F27B1"/>
    <w:rsid w:val="000F4E67"/>
    <w:rsid w:val="000F61ED"/>
    <w:rsid w:val="000F7A19"/>
    <w:rsid w:val="000F7EEF"/>
    <w:rsid w:val="00100B24"/>
    <w:rsid w:val="00101A8B"/>
    <w:rsid w:val="00102E15"/>
    <w:rsid w:val="0010482A"/>
    <w:rsid w:val="00104A38"/>
    <w:rsid w:val="0010537E"/>
    <w:rsid w:val="00106602"/>
    <w:rsid w:val="00106BC1"/>
    <w:rsid w:val="00107716"/>
    <w:rsid w:val="0011342F"/>
    <w:rsid w:val="00114546"/>
    <w:rsid w:val="0011586B"/>
    <w:rsid w:val="00115E34"/>
    <w:rsid w:val="00116A62"/>
    <w:rsid w:val="00116D08"/>
    <w:rsid w:val="00117995"/>
    <w:rsid w:val="00122648"/>
    <w:rsid w:val="0012339E"/>
    <w:rsid w:val="00123BD9"/>
    <w:rsid w:val="00131EA8"/>
    <w:rsid w:val="001322FE"/>
    <w:rsid w:val="001335E2"/>
    <w:rsid w:val="00135066"/>
    <w:rsid w:val="00135BF5"/>
    <w:rsid w:val="001368F3"/>
    <w:rsid w:val="001379C6"/>
    <w:rsid w:val="00140F16"/>
    <w:rsid w:val="00141589"/>
    <w:rsid w:val="00141CD5"/>
    <w:rsid w:val="00141D26"/>
    <w:rsid w:val="00141E7D"/>
    <w:rsid w:val="00142BCA"/>
    <w:rsid w:val="001441F6"/>
    <w:rsid w:val="001442BA"/>
    <w:rsid w:val="0014456D"/>
    <w:rsid w:val="001445B9"/>
    <w:rsid w:val="001446F3"/>
    <w:rsid w:val="00145F7B"/>
    <w:rsid w:val="0014623A"/>
    <w:rsid w:val="00146F28"/>
    <w:rsid w:val="00151F3A"/>
    <w:rsid w:val="00152BF4"/>
    <w:rsid w:val="00152C3B"/>
    <w:rsid w:val="00153545"/>
    <w:rsid w:val="00155325"/>
    <w:rsid w:val="00155758"/>
    <w:rsid w:val="0015690E"/>
    <w:rsid w:val="00156BE9"/>
    <w:rsid w:val="00156EFF"/>
    <w:rsid w:val="001615DC"/>
    <w:rsid w:val="00161A32"/>
    <w:rsid w:val="00161C97"/>
    <w:rsid w:val="0016232F"/>
    <w:rsid w:val="00163483"/>
    <w:rsid w:val="00163944"/>
    <w:rsid w:val="00163FF9"/>
    <w:rsid w:val="00164AE5"/>
    <w:rsid w:val="001658C7"/>
    <w:rsid w:val="00170562"/>
    <w:rsid w:val="001718DC"/>
    <w:rsid w:val="0017298F"/>
    <w:rsid w:val="00172BE5"/>
    <w:rsid w:val="00174178"/>
    <w:rsid w:val="0017624F"/>
    <w:rsid w:val="00176972"/>
    <w:rsid w:val="001853F6"/>
    <w:rsid w:val="00190062"/>
    <w:rsid w:val="001907DC"/>
    <w:rsid w:val="00190BA2"/>
    <w:rsid w:val="001914F3"/>
    <w:rsid w:val="00194D3B"/>
    <w:rsid w:val="00196B58"/>
    <w:rsid w:val="001A3085"/>
    <w:rsid w:val="001A6BED"/>
    <w:rsid w:val="001B078C"/>
    <w:rsid w:val="001B118D"/>
    <w:rsid w:val="001B2108"/>
    <w:rsid w:val="001B25A6"/>
    <w:rsid w:val="001B3996"/>
    <w:rsid w:val="001B3E87"/>
    <w:rsid w:val="001B4E6A"/>
    <w:rsid w:val="001B619B"/>
    <w:rsid w:val="001B65E3"/>
    <w:rsid w:val="001B684B"/>
    <w:rsid w:val="001B7460"/>
    <w:rsid w:val="001C4008"/>
    <w:rsid w:val="001C60E4"/>
    <w:rsid w:val="001C6BA7"/>
    <w:rsid w:val="001C6DA5"/>
    <w:rsid w:val="001D0990"/>
    <w:rsid w:val="001D1D0D"/>
    <w:rsid w:val="001D1D7E"/>
    <w:rsid w:val="001D247C"/>
    <w:rsid w:val="001D2764"/>
    <w:rsid w:val="001D3467"/>
    <w:rsid w:val="001D5DAA"/>
    <w:rsid w:val="001D6A40"/>
    <w:rsid w:val="001D7276"/>
    <w:rsid w:val="001E2AEB"/>
    <w:rsid w:val="001E30F1"/>
    <w:rsid w:val="001E4D3B"/>
    <w:rsid w:val="001E6D1E"/>
    <w:rsid w:val="001E743B"/>
    <w:rsid w:val="001E78D5"/>
    <w:rsid w:val="001E7DBA"/>
    <w:rsid w:val="001F0BE8"/>
    <w:rsid w:val="001F3965"/>
    <w:rsid w:val="001F3A84"/>
    <w:rsid w:val="001F4F28"/>
    <w:rsid w:val="001F5853"/>
    <w:rsid w:val="001F6C8E"/>
    <w:rsid w:val="001F72E4"/>
    <w:rsid w:val="00204513"/>
    <w:rsid w:val="0021166F"/>
    <w:rsid w:val="00214271"/>
    <w:rsid w:val="002162FC"/>
    <w:rsid w:val="0021739A"/>
    <w:rsid w:val="0021778B"/>
    <w:rsid w:val="00217BC0"/>
    <w:rsid w:val="00222CA6"/>
    <w:rsid w:val="00226367"/>
    <w:rsid w:val="002272C9"/>
    <w:rsid w:val="00230BB2"/>
    <w:rsid w:val="00230F90"/>
    <w:rsid w:val="0023111C"/>
    <w:rsid w:val="0023364C"/>
    <w:rsid w:val="00233CA3"/>
    <w:rsid w:val="0023443F"/>
    <w:rsid w:val="00236040"/>
    <w:rsid w:val="00237EBD"/>
    <w:rsid w:val="0024038F"/>
    <w:rsid w:val="0024078B"/>
    <w:rsid w:val="002407D5"/>
    <w:rsid w:val="002420AB"/>
    <w:rsid w:val="002423A8"/>
    <w:rsid w:val="002443F2"/>
    <w:rsid w:val="00246D7F"/>
    <w:rsid w:val="002470B2"/>
    <w:rsid w:val="002512E1"/>
    <w:rsid w:val="00251533"/>
    <w:rsid w:val="0025212C"/>
    <w:rsid w:val="002532CA"/>
    <w:rsid w:val="00255A6D"/>
    <w:rsid w:val="00255EC1"/>
    <w:rsid w:val="00256D45"/>
    <w:rsid w:val="0026026D"/>
    <w:rsid w:val="00261188"/>
    <w:rsid w:val="00261428"/>
    <w:rsid w:val="00261469"/>
    <w:rsid w:val="00261810"/>
    <w:rsid w:val="00262FA3"/>
    <w:rsid w:val="00263A0A"/>
    <w:rsid w:val="00264259"/>
    <w:rsid w:val="00264E06"/>
    <w:rsid w:val="00265AC0"/>
    <w:rsid w:val="002667F5"/>
    <w:rsid w:val="00266A6B"/>
    <w:rsid w:val="0027042E"/>
    <w:rsid w:val="0027220E"/>
    <w:rsid w:val="0027283B"/>
    <w:rsid w:val="002739C4"/>
    <w:rsid w:val="00277DA8"/>
    <w:rsid w:val="0028001A"/>
    <w:rsid w:val="0028090A"/>
    <w:rsid w:val="0028224B"/>
    <w:rsid w:val="00282668"/>
    <w:rsid w:val="0028456A"/>
    <w:rsid w:val="00284F22"/>
    <w:rsid w:val="002868F8"/>
    <w:rsid w:val="0028768A"/>
    <w:rsid w:val="002901A8"/>
    <w:rsid w:val="002917A1"/>
    <w:rsid w:val="00291A62"/>
    <w:rsid w:val="00291E19"/>
    <w:rsid w:val="002926F8"/>
    <w:rsid w:val="00294955"/>
    <w:rsid w:val="002A0C1D"/>
    <w:rsid w:val="002A0D98"/>
    <w:rsid w:val="002A0DBE"/>
    <w:rsid w:val="002A1F1B"/>
    <w:rsid w:val="002A6A47"/>
    <w:rsid w:val="002A7520"/>
    <w:rsid w:val="002A77E9"/>
    <w:rsid w:val="002A78E0"/>
    <w:rsid w:val="002B0A1B"/>
    <w:rsid w:val="002B1144"/>
    <w:rsid w:val="002B1557"/>
    <w:rsid w:val="002B3A7A"/>
    <w:rsid w:val="002B43A0"/>
    <w:rsid w:val="002B4990"/>
    <w:rsid w:val="002B5A55"/>
    <w:rsid w:val="002B5C8F"/>
    <w:rsid w:val="002B786A"/>
    <w:rsid w:val="002C0F71"/>
    <w:rsid w:val="002C1473"/>
    <w:rsid w:val="002C2519"/>
    <w:rsid w:val="002C44D5"/>
    <w:rsid w:val="002C5099"/>
    <w:rsid w:val="002C58FA"/>
    <w:rsid w:val="002C622D"/>
    <w:rsid w:val="002D0695"/>
    <w:rsid w:val="002D0BA0"/>
    <w:rsid w:val="002D12FE"/>
    <w:rsid w:val="002D3352"/>
    <w:rsid w:val="002D3B39"/>
    <w:rsid w:val="002D527E"/>
    <w:rsid w:val="002D6C2A"/>
    <w:rsid w:val="002D70FE"/>
    <w:rsid w:val="002D7310"/>
    <w:rsid w:val="002D7871"/>
    <w:rsid w:val="002D7AC1"/>
    <w:rsid w:val="002D7D5E"/>
    <w:rsid w:val="002E03E4"/>
    <w:rsid w:val="002E102D"/>
    <w:rsid w:val="002E32B4"/>
    <w:rsid w:val="002E34CD"/>
    <w:rsid w:val="002E69A2"/>
    <w:rsid w:val="002E72A0"/>
    <w:rsid w:val="002E7541"/>
    <w:rsid w:val="002E7EC4"/>
    <w:rsid w:val="002F26EF"/>
    <w:rsid w:val="002F2A28"/>
    <w:rsid w:val="002F3AF5"/>
    <w:rsid w:val="002F519B"/>
    <w:rsid w:val="002F78E4"/>
    <w:rsid w:val="0030186F"/>
    <w:rsid w:val="00302482"/>
    <w:rsid w:val="00303767"/>
    <w:rsid w:val="0030583D"/>
    <w:rsid w:val="0030687D"/>
    <w:rsid w:val="0030701D"/>
    <w:rsid w:val="00310216"/>
    <w:rsid w:val="00311AE0"/>
    <w:rsid w:val="00312478"/>
    <w:rsid w:val="00313E7D"/>
    <w:rsid w:val="00314382"/>
    <w:rsid w:val="00315D74"/>
    <w:rsid w:val="00317AC0"/>
    <w:rsid w:val="00320D3C"/>
    <w:rsid w:val="00326141"/>
    <w:rsid w:val="0033058F"/>
    <w:rsid w:val="003317E6"/>
    <w:rsid w:val="00331A15"/>
    <w:rsid w:val="003327F4"/>
    <w:rsid w:val="00333BCC"/>
    <w:rsid w:val="00335AD8"/>
    <w:rsid w:val="00335DC6"/>
    <w:rsid w:val="00336831"/>
    <w:rsid w:val="0033740F"/>
    <w:rsid w:val="0034017D"/>
    <w:rsid w:val="00342047"/>
    <w:rsid w:val="00343425"/>
    <w:rsid w:val="0034379F"/>
    <w:rsid w:val="0035032D"/>
    <w:rsid w:val="003521AE"/>
    <w:rsid w:val="003523B2"/>
    <w:rsid w:val="00353834"/>
    <w:rsid w:val="00354033"/>
    <w:rsid w:val="00354C2D"/>
    <w:rsid w:val="00355AB5"/>
    <w:rsid w:val="00357223"/>
    <w:rsid w:val="00357F7A"/>
    <w:rsid w:val="0036011B"/>
    <w:rsid w:val="003608F7"/>
    <w:rsid w:val="00360976"/>
    <w:rsid w:val="003609A1"/>
    <w:rsid w:val="00363286"/>
    <w:rsid w:val="00363A61"/>
    <w:rsid w:val="00363F03"/>
    <w:rsid w:val="003652CD"/>
    <w:rsid w:val="00365487"/>
    <w:rsid w:val="00366207"/>
    <w:rsid w:val="003674C1"/>
    <w:rsid w:val="00374257"/>
    <w:rsid w:val="00375A07"/>
    <w:rsid w:val="00375F4D"/>
    <w:rsid w:val="00377155"/>
    <w:rsid w:val="00380350"/>
    <w:rsid w:val="00380625"/>
    <w:rsid w:val="00380AAD"/>
    <w:rsid w:val="00380AED"/>
    <w:rsid w:val="00381B0E"/>
    <w:rsid w:val="00383DE8"/>
    <w:rsid w:val="00384451"/>
    <w:rsid w:val="00385582"/>
    <w:rsid w:val="00385C42"/>
    <w:rsid w:val="003879C2"/>
    <w:rsid w:val="003879CC"/>
    <w:rsid w:val="00387B6E"/>
    <w:rsid w:val="00390333"/>
    <w:rsid w:val="00391D55"/>
    <w:rsid w:val="00392C34"/>
    <w:rsid w:val="00394F2B"/>
    <w:rsid w:val="00395BD1"/>
    <w:rsid w:val="003966B9"/>
    <w:rsid w:val="003A0313"/>
    <w:rsid w:val="003A1A3F"/>
    <w:rsid w:val="003A23D2"/>
    <w:rsid w:val="003A2760"/>
    <w:rsid w:val="003A2904"/>
    <w:rsid w:val="003A446E"/>
    <w:rsid w:val="003A5952"/>
    <w:rsid w:val="003A5A23"/>
    <w:rsid w:val="003A6680"/>
    <w:rsid w:val="003A78BB"/>
    <w:rsid w:val="003A79BE"/>
    <w:rsid w:val="003B2913"/>
    <w:rsid w:val="003B3247"/>
    <w:rsid w:val="003B353A"/>
    <w:rsid w:val="003B4977"/>
    <w:rsid w:val="003B57C7"/>
    <w:rsid w:val="003B6024"/>
    <w:rsid w:val="003B684D"/>
    <w:rsid w:val="003B7EE8"/>
    <w:rsid w:val="003C0D91"/>
    <w:rsid w:val="003C0EEF"/>
    <w:rsid w:val="003C28C8"/>
    <w:rsid w:val="003C3CA3"/>
    <w:rsid w:val="003C4184"/>
    <w:rsid w:val="003C56C2"/>
    <w:rsid w:val="003C7292"/>
    <w:rsid w:val="003D13ED"/>
    <w:rsid w:val="003D19DF"/>
    <w:rsid w:val="003D3009"/>
    <w:rsid w:val="003D357B"/>
    <w:rsid w:val="003D409E"/>
    <w:rsid w:val="003D428C"/>
    <w:rsid w:val="003D6424"/>
    <w:rsid w:val="003D6488"/>
    <w:rsid w:val="003D660D"/>
    <w:rsid w:val="003D76A7"/>
    <w:rsid w:val="003E065A"/>
    <w:rsid w:val="003E0776"/>
    <w:rsid w:val="003E1412"/>
    <w:rsid w:val="003E1429"/>
    <w:rsid w:val="003E1F3A"/>
    <w:rsid w:val="003E1F6E"/>
    <w:rsid w:val="003E2099"/>
    <w:rsid w:val="003E2D73"/>
    <w:rsid w:val="003E48BB"/>
    <w:rsid w:val="003E4CB9"/>
    <w:rsid w:val="003E5CDA"/>
    <w:rsid w:val="003E726E"/>
    <w:rsid w:val="003E7FFA"/>
    <w:rsid w:val="003F1D3D"/>
    <w:rsid w:val="003F3055"/>
    <w:rsid w:val="003F3E95"/>
    <w:rsid w:val="003F5301"/>
    <w:rsid w:val="003F5356"/>
    <w:rsid w:val="003F57FE"/>
    <w:rsid w:val="003F6CBF"/>
    <w:rsid w:val="003F7CB2"/>
    <w:rsid w:val="00401655"/>
    <w:rsid w:val="00401B29"/>
    <w:rsid w:val="00401D30"/>
    <w:rsid w:val="00402944"/>
    <w:rsid w:val="004047BF"/>
    <w:rsid w:val="0040533B"/>
    <w:rsid w:val="00405542"/>
    <w:rsid w:val="00406786"/>
    <w:rsid w:val="004072F0"/>
    <w:rsid w:val="00413195"/>
    <w:rsid w:val="004133BA"/>
    <w:rsid w:val="004144C5"/>
    <w:rsid w:val="00415DB7"/>
    <w:rsid w:val="00416C94"/>
    <w:rsid w:val="00420A3D"/>
    <w:rsid w:val="00421DAE"/>
    <w:rsid w:val="0042226A"/>
    <w:rsid w:val="004223D5"/>
    <w:rsid w:val="00422435"/>
    <w:rsid w:val="00422649"/>
    <w:rsid w:val="0042299B"/>
    <w:rsid w:val="00424A49"/>
    <w:rsid w:val="00430029"/>
    <w:rsid w:val="00430066"/>
    <w:rsid w:val="00430BB9"/>
    <w:rsid w:val="00431A1E"/>
    <w:rsid w:val="004321D0"/>
    <w:rsid w:val="004326E3"/>
    <w:rsid w:val="004328D7"/>
    <w:rsid w:val="004332C2"/>
    <w:rsid w:val="00435E48"/>
    <w:rsid w:val="00441187"/>
    <w:rsid w:val="00442398"/>
    <w:rsid w:val="0045409B"/>
    <w:rsid w:val="004546AA"/>
    <w:rsid w:val="00454769"/>
    <w:rsid w:val="0045658A"/>
    <w:rsid w:val="004567F8"/>
    <w:rsid w:val="00461C17"/>
    <w:rsid w:val="004623AB"/>
    <w:rsid w:val="004631AD"/>
    <w:rsid w:val="00463AC8"/>
    <w:rsid w:val="00464186"/>
    <w:rsid w:val="00466707"/>
    <w:rsid w:val="00466881"/>
    <w:rsid w:val="00470F8C"/>
    <w:rsid w:val="00471EDC"/>
    <w:rsid w:val="0047217C"/>
    <w:rsid w:val="00473E89"/>
    <w:rsid w:val="00474ED6"/>
    <w:rsid w:val="00475FA0"/>
    <w:rsid w:val="00477E1E"/>
    <w:rsid w:val="0048001B"/>
    <w:rsid w:val="00480774"/>
    <w:rsid w:val="00481804"/>
    <w:rsid w:val="00481CAC"/>
    <w:rsid w:val="0048269C"/>
    <w:rsid w:val="004835B0"/>
    <w:rsid w:val="004843DD"/>
    <w:rsid w:val="004846E4"/>
    <w:rsid w:val="004853C6"/>
    <w:rsid w:val="004860FC"/>
    <w:rsid w:val="00487C07"/>
    <w:rsid w:val="00487F85"/>
    <w:rsid w:val="00491C60"/>
    <w:rsid w:val="00494B46"/>
    <w:rsid w:val="00494C08"/>
    <w:rsid w:val="004955E5"/>
    <w:rsid w:val="0049588C"/>
    <w:rsid w:val="00495A32"/>
    <w:rsid w:val="00496163"/>
    <w:rsid w:val="00496397"/>
    <w:rsid w:val="004969D7"/>
    <w:rsid w:val="00496D70"/>
    <w:rsid w:val="00497112"/>
    <w:rsid w:val="0049717A"/>
    <w:rsid w:val="00497B82"/>
    <w:rsid w:val="004A0FCB"/>
    <w:rsid w:val="004A176C"/>
    <w:rsid w:val="004A1A00"/>
    <w:rsid w:val="004A20ED"/>
    <w:rsid w:val="004A3D5D"/>
    <w:rsid w:val="004A44D3"/>
    <w:rsid w:val="004A49D9"/>
    <w:rsid w:val="004A4ECA"/>
    <w:rsid w:val="004A515F"/>
    <w:rsid w:val="004A5305"/>
    <w:rsid w:val="004A55FD"/>
    <w:rsid w:val="004A59FE"/>
    <w:rsid w:val="004A7176"/>
    <w:rsid w:val="004A7B5B"/>
    <w:rsid w:val="004B06BB"/>
    <w:rsid w:val="004B0BB4"/>
    <w:rsid w:val="004B2B0E"/>
    <w:rsid w:val="004B3FB1"/>
    <w:rsid w:val="004B763F"/>
    <w:rsid w:val="004C02D5"/>
    <w:rsid w:val="004C0E93"/>
    <w:rsid w:val="004C32C6"/>
    <w:rsid w:val="004C3326"/>
    <w:rsid w:val="004C3EA5"/>
    <w:rsid w:val="004C7DB0"/>
    <w:rsid w:val="004D1154"/>
    <w:rsid w:val="004D153C"/>
    <w:rsid w:val="004D7216"/>
    <w:rsid w:val="004D7BC9"/>
    <w:rsid w:val="004D7F67"/>
    <w:rsid w:val="004E0CDD"/>
    <w:rsid w:val="004E2C8B"/>
    <w:rsid w:val="004E36FA"/>
    <w:rsid w:val="004E37AA"/>
    <w:rsid w:val="004E7441"/>
    <w:rsid w:val="004F0C07"/>
    <w:rsid w:val="004F2181"/>
    <w:rsid w:val="004F30C0"/>
    <w:rsid w:val="004F5641"/>
    <w:rsid w:val="004F5BE0"/>
    <w:rsid w:val="004F5EEF"/>
    <w:rsid w:val="00505DAC"/>
    <w:rsid w:val="00510258"/>
    <w:rsid w:val="00514940"/>
    <w:rsid w:val="00515335"/>
    <w:rsid w:val="00517D4A"/>
    <w:rsid w:val="00521754"/>
    <w:rsid w:val="00521F2D"/>
    <w:rsid w:val="00523A91"/>
    <w:rsid w:val="00524EAF"/>
    <w:rsid w:val="00530748"/>
    <w:rsid w:val="005327CD"/>
    <w:rsid w:val="0053287E"/>
    <w:rsid w:val="00532D3F"/>
    <w:rsid w:val="005335D1"/>
    <w:rsid w:val="005337A6"/>
    <w:rsid w:val="0053405F"/>
    <w:rsid w:val="0053554F"/>
    <w:rsid w:val="00535E6D"/>
    <w:rsid w:val="00542B66"/>
    <w:rsid w:val="00544F17"/>
    <w:rsid w:val="0054520E"/>
    <w:rsid w:val="00545897"/>
    <w:rsid w:val="00545E57"/>
    <w:rsid w:val="00545FBF"/>
    <w:rsid w:val="00546699"/>
    <w:rsid w:val="00546C89"/>
    <w:rsid w:val="00546FFF"/>
    <w:rsid w:val="005474F0"/>
    <w:rsid w:val="00547CB0"/>
    <w:rsid w:val="00551ECD"/>
    <w:rsid w:val="00554016"/>
    <w:rsid w:val="00554497"/>
    <w:rsid w:val="00556E99"/>
    <w:rsid w:val="0055789E"/>
    <w:rsid w:val="005608DF"/>
    <w:rsid w:val="00562FC7"/>
    <w:rsid w:val="005643C5"/>
    <w:rsid w:val="00567257"/>
    <w:rsid w:val="00567D00"/>
    <w:rsid w:val="005713A2"/>
    <w:rsid w:val="00571EA7"/>
    <w:rsid w:val="00573025"/>
    <w:rsid w:val="005734CA"/>
    <w:rsid w:val="005763B8"/>
    <w:rsid w:val="00577137"/>
    <w:rsid w:val="00577762"/>
    <w:rsid w:val="0058183E"/>
    <w:rsid w:val="00582397"/>
    <w:rsid w:val="00582D56"/>
    <w:rsid w:val="00584A9F"/>
    <w:rsid w:val="005851B2"/>
    <w:rsid w:val="00585CE4"/>
    <w:rsid w:val="0058611F"/>
    <w:rsid w:val="0058626E"/>
    <w:rsid w:val="005865EE"/>
    <w:rsid w:val="0058745F"/>
    <w:rsid w:val="00590487"/>
    <w:rsid w:val="00591202"/>
    <w:rsid w:val="005939A2"/>
    <w:rsid w:val="005942A1"/>
    <w:rsid w:val="00594CA1"/>
    <w:rsid w:val="00597E6D"/>
    <w:rsid w:val="005A063B"/>
    <w:rsid w:val="005B1E55"/>
    <w:rsid w:val="005B2103"/>
    <w:rsid w:val="005B31BB"/>
    <w:rsid w:val="005B483A"/>
    <w:rsid w:val="005B4F47"/>
    <w:rsid w:val="005B52EB"/>
    <w:rsid w:val="005B6D28"/>
    <w:rsid w:val="005B6DB9"/>
    <w:rsid w:val="005C3F29"/>
    <w:rsid w:val="005C4BA3"/>
    <w:rsid w:val="005C50C4"/>
    <w:rsid w:val="005C56E0"/>
    <w:rsid w:val="005C58CD"/>
    <w:rsid w:val="005C64F1"/>
    <w:rsid w:val="005C6DF2"/>
    <w:rsid w:val="005D00DE"/>
    <w:rsid w:val="005D0CFE"/>
    <w:rsid w:val="005D1121"/>
    <w:rsid w:val="005D1882"/>
    <w:rsid w:val="005D1C52"/>
    <w:rsid w:val="005D28B4"/>
    <w:rsid w:val="005D48B7"/>
    <w:rsid w:val="005D7B57"/>
    <w:rsid w:val="005E25DB"/>
    <w:rsid w:val="005E2BCD"/>
    <w:rsid w:val="005E53E2"/>
    <w:rsid w:val="005E6B68"/>
    <w:rsid w:val="005F159A"/>
    <w:rsid w:val="005F33E5"/>
    <w:rsid w:val="005F55D7"/>
    <w:rsid w:val="005F6ED5"/>
    <w:rsid w:val="005F772D"/>
    <w:rsid w:val="00601B2D"/>
    <w:rsid w:val="006027AC"/>
    <w:rsid w:val="00602D1F"/>
    <w:rsid w:val="0060325B"/>
    <w:rsid w:val="00603D28"/>
    <w:rsid w:val="00604F0C"/>
    <w:rsid w:val="00605DEE"/>
    <w:rsid w:val="0060773B"/>
    <w:rsid w:val="00607C93"/>
    <w:rsid w:val="0061122C"/>
    <w:rsid w:val="006137E4"/>
    <w:rsid w:val="00615581"/>
    <w:rsid w:val="00616CEF"/>
    <w:rsid w:val="00617F9E"/>
    <w:rsid w:val="006204BF"/>
    <w:rsid w:val="00620EF4"/>
    <w:rsid w:val="00621A2A"/>
    <w:rsid w:val="00621FA4"/>
    <w:rsid w:val="006238B9"/>
    <w:rsid w:val="00624800"/>
    <w:rsid w:val="00625FF5"/>
    <w:rsid w:val="006267EB"/>
    <w:rsid w:val="00627B33"/>
    <w:rsid w:val="00627C50"/>
    <w:rsid w:val="00627F07"/>
    <w:rsid w:val="00627F28"/>
    <w:rsid w:val="00631EA3"/>
    <w:rsid w:val="00632932"/>
    <w:rsid w:val="00632C59"/>
    <w:rsid w:val="00633CE7"/>
    <w:rsid w:val="00634D4A"/>
    <w:rsid w:val="00636B13"/>
    <w:rsid w:val="00640E38"/>
    <w:rsid w:val="00641662"/>
    <w:rsid w:val="006434BC"/>
    <w:rsid w:val="00643773"/>
    <w:rsid w:val="00645610"/>
    <w:rsid w:val="00645882"/>
    <w:rsid w:val="00645BE6"/>
    <w:rsid w:val="0064678E"/>
    <w:rsid w:val="0064712E"/>
    <w:rsid w:val="0064796E"/>
    <w:rsid w:val="00647ACF"/>
    <w:rsid w:val="00651E9E"/>
    <w:rsid w:val="00653748"/>
    <w:rsid w:val="00655DDE"/>
    <w:rsid w:val="006570B6"/>
    <w:rsid w:val="00660451"/>
    <w:rsid w:val="00661460"/>
    <w:rsid w:val="006623FF"/>
    <w:rsid w:val="00662D9D"/>
    <w:rsid w:val="0066301F"/>
    <w:rsid w:val="006651A9"/>
    <w:rsid w:val="00665387"/>
    <w:rsid w:val="00665966"/>
    <w:rsid w:val="00665EBC"/>
    <w:rsid w:val="006679C4"/>
    <w:rsid w:val="006706ED"/>
    <w:rsid w:val="0067077E"/>
    <w:rsid w:val="00670967"/>
    <w:rsid w:val="00670CE4"/>
    <w:rsid w:val="0067102C"/>
    <w:rsid w:val="00677BB7"/>
    <w:rsid w:val="0068192E"/>
    <w:rsid w:val="00681F10"/>
    <w:rsid w:val="00681FF0"/>
    <w:rsid w:val="00683581"/>
    <w:rsid w:val="00683603"/>
    <w:rsid w:val="006843E2"/>
    <w:rsid w:val="00684B0D"/>
    <w:rsid w:val="00684F8C"/>
    <w:rsid w:val="00685A14"/>
    <w:rsid w:val="0069016C"/>
    <w:rsid w:val="006906F4"/>
    <w:rsid w:val="006916FD"/>
    <w:rsid w:val="00691AA3"/>
    <w:rsid w:val="0069205B"/>
    <w:rsid w:val="00692393"/>
    <w:rsid w:val="00692B59"/>
    <w:rsid w:val="00692B79"/>
    <w:rsid w:val="00695578"/>
    <w:rsid w:val="00696661"/>
    <w:rsid w:val="006A00DF"/>
    <w:rsid w:val="006A0990"/>
    <w:rsid w:val="006A0F39"/>
    <w:rsid w:val="006A2084"/>
    <w:rsid w:val="006A279D"/>
    <w:rsid w:val="006A2C5F"/>
    <w:rsid w:val="006A325D"/>
    <w:rsid w:val="006A48F2"/>
    <w:rsid w:val="006A64EF"/>
    <w:rsid w:val="006B0336"/>
    <w:rsid w:val="006B0865"/>
    <w:rsid w:val="006B20D5"/>
    <w:rsid w:val="006B3588"/>
    <w:rsid w:val="006B377C"/>
    <w:rsid w:val="006B3D52"/>
    <w:rsid w:val="006B6FE8"/>
    <w:rsid w:val="006C1CBE"/>
    <w:rsid w:val="006C2DB5"/>
    <w:rsid w:val="006C2EEE"/>
    <w:rsid w:val="006C344A"/>
    <w:rsid w:val="006C3A1E"/>
    <w:rsid w:val="006C41A0"/>
    <w:rsid w:val="006C6052"/>
    <w:rsid w:val="006C64AD"/>
    <w:rsid w:val="006C66E6"/>
    <w:rsid w:val="006C6ED9"/>
    <w:rsid w:val="006D140B"/>
    <w:rsid w:val="006D3DAD"/>
    <w:rsid w:val="006D40A8"/>
    <w:rsid w:val="006D50AE"/>
    <w:rsid w:val="006E07F2"/>
    <w:rsid w:val="006E0FEB"/>
    <w:rsid w:val="006E1AAC"/>
    <w:rsid w:val="006E464C"/>
    <w:rsid w:val="006E6100"/>
    <w:rsid w:val="006E664B"/>
    <w:rsid w:val="006E6BCC"/>
    <w:rsid w:val="006E7296"/>
    <w:rsid w:val="006E74DA"/>
    <w:rsid w:val="006E756F"/>
    <w:rsid w:val="006E7811"/>
    <w:rsid w:val="006F0D34"/>
    <w:rsid w:val="006F0F75"/>
    <w:rsid w:val="006F2259"/>
    <w:rsid w:val="006F2E13"/>
    <w:rsid w:val="006F3B47"/>
    <w:rsid w:val="006F4CE9"/>
    <w:rsid w:val="006F53F4"/>
    <w:rsid w:val="00704B0E"/>
    <w:rsid w:val="00704B35"/>
    <w:rsid w:val="00704C3B"/>
    <w:rsid w:val="0070534D"/>
    <w:rsid w:val="0070594E"/>
    <w:rsid w:val="00705ADE"/>
    <w:rsid w:val="00710521"/>
    <w:rsid w:val="00710BF1"/>
    <w:rsid w:val="00711601"/>
    <w:rsid w:val="007128A4"/>
    <w:rsid w:val="00712AFD"/>
    <w:rsid w:val="00712C26"/>
    <w:rsid w:val="00714480"/>
    <w:rsid w:val="0071484F"/>
    <w:rsid w:val="00714F27"/>
    <w:rsid w:val="0071765E"/>
    <w:rsid w:val="00717F4D"/>
    <w:rsid w:val="007214E4"/>
    <w:rsid w:val="0072236F"/>
    <w:rsid w:val="00723A4D"/>
    <w:rsid w:val="00723B17"/>
    <w:rsid w:val="00725E63"/>
    <w:rsid w:val="007262F6"/>
    <w:rsid w:val="007272C8"/>
    <w:rsid w:val="007273C6"/>
    <w:rsid w:val="00730AE0"/>
    <w:rsid w:val="0073143D"/>
    <w:rsid w:val="00732927"/>
    <w:rsid w:val="007333A0"/>
    <w:rsid w:val="00733AA7"/>
    <w:rsid w:val="00735236"/>
    <w:rsid w:val="00735819"/>
    <w:rsid w:val="00736C05"/>
    <w:rsid w:val="0074024D"/>
    <w:rsid w:val="00740F6D"/>
    <w:rsid w:val="0074143B"/>
    <w:rsid w:val="00741E43"/>
    <w:rsid w:val="007429CF"/>
    <w:rsid w:val="00742F10"/>
    <w:rsid w:val="00743DD4"/>
    <w:rsid w:val="0075170B"/>
    <w:rsid w:val="00753355"/>
    <w:rsid w:val="0075353B"/>
    <w:rsid w:val="00753912"/>
    <w:rsid w:val="00753D13"/>
    <w:rsid w:val="00755FD4"/>
    <w:rsid w:val="00761BFC"/>
    <w:rsid w:val="007627CE"/>
    <w:rsid w:val="007636CB"/>
    <w:rsid w:val="00764085"/>
    <w:rsid w:val="00764D84"/>
    <w:rsid w:val="00766AB2"/>
    <w:rsid w:val="00767F47"/>
    <w:rsid w:val="00770D6E"/>
    <w:rsid w:val="00770E7B"/>
    <w:rsid w:val="007712FB"/>
    <w:rsid w:val="0077354D"/>
    <w:rsid w:val="00773962"/>
    <w:rsid w:val="00774833"/>
    <w:rsid w:val="0077488E"/>
    <w:rsid w:val="007771E8"/>
    <w:rsid w:val="00777CAB"/>
    <w:rsid w:val="00780533"/>
    <w:rsid w:val="00780D6F"/>
    <w:rsid w:val="00781D1A"/>
    <w:rsid w:val="00782D4F"/>
    <w:rsid w:val="00783AD1"/>
    <w:rsid w:val="007845F3"/>
    <w:rsid w:val="00785180"/>
    <w:rsid w:val="00785F57"/>
    <w:rsid w:val="00790D45"/>
    <w:rsid w:val="0079121E"/>
    <w:rsid w:val="00794AAE"/>
    <w:rsid w:val="0079645B"/>
    <w:rsid w:val="00796647"/>
    <w:rsid w:val="00796FFB"/>
    <w:rsid w:val="007970B3"/>
    <w:rsid w:val="007A08BB"/>
    <w:rsid w:val="007A0AC5"/>
    <w:rsid w:val="007A169D"/>
    <w:rsid w:val="007A2F69"/>
    <w:rsid w:val="007A3CC0"/>
    <w:rsid w:val="007A5D3C"/>
    <w:rsid w:val="007A7F74"/>
    <w:rsid w:val="007B1497"/>
    <w:rsid w:val="007B1A92"/>
    <w:rsid w:val="007B36C8"/>
    <w:rsid w:val="007B4CEF"/>
    <w:rsid w:val="007B5159"/>
    <w:rsid w:val="007B65CE"/>
    <w:rsid w:val="007C1BE1"/>
    <w:rsid w:val="007C2AC7"/>
    <w:rsid w:val="007C5CE4"/>
    <w:rsid w:val="007C769F"/>
    <w:rsid w:val="007D064C"/>
    <w:rsid w:val="007D0D00"/>
    <w:rsid w:val="007D1776"/>
    <w:rsid w:val="007D2676"/>
    <w:rsid w:val="007D2C0A"/>
    <w:rsid w:val="007D4625"/>
    <w:rsid w:val="007D5B14"/>
    <w:rsid w:val="007D65C8"/>
    <w:rsid w:val="007E17D5"/>
    <w:rsid w:val="007E3569"/>
    <w:rsid w:val="007E4020"/>
    <w:rsid w:val="007E6EB9"/>
    <w:rsid w:val="007F053F"/>
    <w:rsid w:val="007F2629"/>
    <w:rsid w:val="007F3B63"/>
    <w:rsid w:val="007F75EE"/>
    <w:rsid w:val="00804D4F"/>
    <w:rsid w:val="00807744"/>
    <w:rsid w:val="008120F1"/>
    <w:rsid w:val="00812443"/>
    <w:rsid w:val="00813EF2"/>
    <w:rsid w:val="00816774"/>
    <w:rsid w:val="0081704D"/>
    <w:rsid w:val="008202F8"/>
    <w:rsid w:val="0082087C"/>
    <w:rsid w:val="0082389D"/>
    <w:rsid w:val="00823A9F"/>
    <w:rsid w:val="00824984"/>
    <w:rsid w:val="00824F40"/>
    <w:rsid w:val="00825080"/>
    <w:rsid w:val="00825660"/>
    <w:rsid w:val="00825C1F"/>
    <w:rsid w:val="0082617F"/>
    <w:rsid w:val="00830B48"/>
    <w:rsid w:val="00831728"/>
    <w:rsid w:val="00832955"/>
    <w:rsid w:val="0083346F"/>
    <w:rsid w:val="00833EC2"/>
    <w:rsid w:val="00834AC5"/>
    <w:rsid w:val="008368F5"/>
    <w:rsid w:val="00837AF2"/>
    <w:rsid w:val="0084148C"/>
    <w:rsid w:val="00843224"/>
    <w:rsid w:val="008432E2"/>
    <w:rsid w:val="00843DC4"/>
    <w:rsid w:val="00850BE3"/>
    <w:rsid w:val="0085407B"/>
    <w:rsid w:val="00855BE9"/>
    <w:rsid w:val="00855DDF"/>
    <w:rsid w:val="00861B5C"/>
    <w:rsid w:val="008633AC"/>
    <w:rsid w:val="008634A5"/>
    <w:rsid w:val="00864137"/>
    <w:rsid w:val="00865473"/>
    <w:rsid w:val="00866FC1"/>
    <w:rsid w:val="00867958"/>
    <w:rsid w:val="00870C6F"/>
    <w:rsid w:val="00872787"/>
    <w:rsid w:val="00875D3E"/>
    <w:rsid w:val="00875E61"/>
    <w:rsid w:val="00876F4D"/>
    <w:rsid w:val="008810CD"/>
    <w:rsid w:val="0088199C"/>
    <w:rsid w:val="0088200B"/>
    <w:rsid w:val="008837AF"/>
    <w:rsid w:val="00883FA8"/>
    <w:rsid w:val="008841DC"/>
    <w:rsid w:val="00885B0D"/>
    <w:rsid w:val="00886EDD"/>
    <w:rsid w:val="0089112B"/>
    <w:rsid w:val="0089129A"/>
    <w:rsid w:val="00892953"/>
    <w:rsid w:val="00893BDA"/>
    <w:rsid w:val="0089502E"/>
    <w:rsid w:val="00896B9F"/>
    <w:rsid w:val="00897848"/>
    <w:rsid w:val="008978A0"/>
    <w:rsid w:val="008A105C"/>
    <w:rsid w:val="008A11FF"/>
    <w:rsid w:val="008A1B99"/>
    <w:rsid w:val="008A3263"/>
    <w:rsid w:val="008A3A6A"/>
    <w:rsid w:val="008A550A"/>
    <w:rsid w:val="008A5FA4"/>
    <w:rsid w:val="008A6C81"/>
    <w:rsid w:val="008B02A4"/>
    <w:rsid w:val="008B02B2"/>
    <w:rsid w:val="008B04EA"/>
    <w:rsid w:val="008B13CE"/>
    <w:rsid w:val="008B1BDE"/>
    <w:rsid w:val="008B38BF"/>
    <w:rsid w:val="008B4619"/>
    <w:rsid w:val="008B5CF5"/>
    <w:rsid w:val="008B612F"/>
    <w:rsid w:val="008B63A3"/>
    <w:rsid w:val="008B6CAE"/>
    <w:rsid w:val="008C0354"/>
    <w:rsid w:val="008C2062"/>
    <w:rsid w:val="008C4975"/>
    <w:rsid w:val="008C55E5"/>
    <w:rsid w:val="008C59BD"/>
    <w:rsid w:val="008D2D50"/>
    <w:rsid w:val="008D2E88"/>
    <w:rsid w:val="008D3321"/>
    <w:rsid w:val="008D65BE"/>
    <w:rsid w:val="008D6996"/>
    <w:rsid w:val="008E07FA"/>
    <w:rsid w:val="008E0A1F"/>
    <w:rsid w:val="008E11BB"/>
    <w:rsid w:val="008E26B8"/>
    <w:rsid w:val="008E399F"/>
    <w:rsid w:val="008E45C5"/>
    <w:rsid w:val="008E49AB"/>
    <w:rsid w:val="008E4B50"/>
    <w:rsid w:val="008E5863"/>
    <w:rsid w:val="008E5A67"/>
    <w:rsid w:val="008F05AB"/>
    <w:rsid w:val="008F070A"/>
    <w:rsid w:val="008F121C"/>
    <w:rsid w:val="008F1623"/>
    <w:rsid w:val="008F318A"/>
    <w:rsid w:val="008F541B"/>
    <w:rsid w:val="008F6696"/>
    <w:rsid w:val="00901295"/>
    <w:rsid w:val="00901CAE"/>
    <w:rsid w:val="00902F90"/>
    <w:rsid w:val="009038C3"/>
    <w:rsid w:val="00904E60"/>
    <w:rsid w:val="009056E2"/>
    <w:rsid w:val="00905B54"/>
    <w:rsid w:val="009065CE"/>
    <w:rsid w:val="00906615"/>
    <w:rsid w:val="00907CF8"/>
    <w:rsid w:val="00910275"/>
    <w:rsid w:val="00911B1A"/>
    <w:rsid w:val="00913916"/>
    <w:rsid w:val="00913BBC"/>
    <w:rsid w:val="0091546D"/>
    <w:rsid w:val="00916640"/>
    <w:rsid w:val="009169F1"/>
    <w:rsid w:val="0091748C"/>
    <w:rsid w:val="00917B70"/>
    <w:rsid w:val="00920D40"/>
    <w:rsid w:val="009214D5"/>
    <w:rsid w:val="009214EB"/>
    <w:rsid w:val="00923CA2"/>
    <w:rsid w:val="0092499A"/>
    <w:rsid w:val="009251E6"/>
    <w:rsid w:val="00925A50"/>
    <w:rsid w:val="00925AEC"/>
    <w:rsid w:val="00927119"/>
    <w:rsid w:val="00927E3C"/>
    <w:rsid w:val="009306EC"/>
    <w:rsid w:val="00930EE8"/>
    <w:rsid w:val="00934767"/>
    <w:rsid w:val="009352B4"/>
    <w:rsid w:val="009359BE"/>
    <w:rsid w:val="0093631F"/>
    <w:rsid w:val="00937748"/>
    <w:rsid w:val="009402FF"/>
    <w:rsid w:val="00940F1C"/>
    <w:rsid w:val="00941318"/>
    <w:rsid w:val="00941BF9"/>
    <w:rsid w:val="009427D3"/>
    <w:rsid w:val="00943C10"/>
    <w:rsid w:val="009450FE"/>
    <w:rsid w:val="00945382"/>
    <w:rsid w:val="00945A3F"/>
    <w:rsid w:val="00946993"/>
    <w:rsid w:val="00947030"/>
    <w:rsid w:val="00947546"/>
    <w:rsid w:val="0095177A"/>
    <w:rsid w:val="00952152"/>
    <w:rsid w:val="009522C3"/>
    <w:rsid w:val="009539D7"/>
    <w:rsid w:val="00955A27"/>
    <w:rsid w:val="0095626D"/>
    <w:rsid w:val="0096331C"/>
    <w:rsid w:val="009634E5"/>
    <w:rsid w:val="009639EC"/>
    <w:rsid w:val="009662EA"/>
    <w:rsid w:val="00966D59"/>
    <w:rsid w:val="00967F36"/>
    <w:rsid w:val="009708D1"/>
    <w:rsid w:val="00972839"/>
    <w:rsid w:val="00972C85"/>
    <w:rsid w:val="00974112"/>
    <w:rsid w:val="00974880"/>
    <w:rsid w:val="00975289"/>
    <w:rsid w:val="009757D2"/>
    <w:rsid w:val="00975865"/>
    <w:rsid w:val="009762B9"/>
    <w:rsid w:val="0097642D"/>
    <w:rsid w:val="0098050A"/>
    <w:rsid w:val="0098181D"/>
    <w:rsid w:val="00982A2F"/>
    <w:rsid w:val="0098358E"/>
    <w:rsid w:val="00986511"/>
    <w:rsid w:val="00986A1A"/>
    <w:rsid w:val="00987E5E"/>
    <w:rsid w:val="009914D6"/>
    <w:rsid w:val="00994F14"/>
    <w:rsid w:val="009955B1"/>
    <w:rsid w:val="00996C22"/>
    <w:rsid w:val="00997334"/>
    <w:rsid w:val="009A44F2"/>
    <w:rsid w:val="009A4C12"/>
    <w:rsid w:val="009A4CE3"/>
    <w:rsid w:val="009A520A"/>
    <w:rsid w:val="009A5A6C"/>
    <w:rsid w:val="009A5D81"/>
    <w:rsid w:val="009A62E2"/>
    <w:rsid w:val="009A7014"/>
    <w:rsid w:val="009B0D8E"/>
    <w:rsid w:val="009B20DA"/>
    <w:rsid w:val="009B285B"/>
    <w:rsid w:val="009B50BF"/>
    <w:rsid w:val="009B5CD5"/>
    <w:rsid w:val="009B5CD7"/>
    <w:rsid w:val="009B65CD"/>
    <w:rsid w:val="009B6D1C"/>
    <w:rsid w:val="009C0E82"/>
    <w:rsid w:val="009C1197"/>
    <w:rsid w:val="009C6002"/>
    <w:rsid w:val="009C6F9A"/>
    <w:rsid w:val="009C7198"/>
    <w:rsid w:val="009C7B1A"/>
    <w:rsid w:val="009C7E74"/>
    <w:rsid w:val="009D0D08"/>
    <w:rsid w:val="009D1C0F"/>
    <w:rsid w:val="009D1DE7"/>
    <w:rsid w:val="009D27C1"/>
    <w:rsid w:val="009D47FE"/>
    <w:rsid w:val="009D4830"/>
    <w:rsid w:val="009D5FE3"/>
    <w:rsid w:val="009D5FEF"/>
    <w:rsid w:val="009E06B7"/>
    <w:rsid w:val="009E0B63"/>
    <w:rsid w:val="009E29FC"/>
    <w:rsid w:val="009E2FBF"/>
    <w:rsid w:val="009E38C7"/>
    <w:rsid w:val="009E4B0B"/>
    <w:rsid w:val="009E584D"/>
    <w:rsid w:val="009E657C"/>
    <w:rsid w:val="009F082E"/>
    <w:rsid w:val="009F0AEF"/>
    <w:rsid w:val="009F2F0E"/>
    <w:rsid w:val="009F4432"/>
    <w:rsid w:val="009F4E5D"/>
    <w:rsid w:val="009F57AA"/>
    <w:rsid w:val="009F5DFF"/>
    <w:rsid w:val="009F70E6"/>
    <w:rsid w:val="00A0205C"/>
    <w:rsid w:val="00A02C23"/>
    <w:rsid w:val="00A02F01"/>
    <w:rsid w:val="00A0359E"/>
    <w:rsid w:val="00A04B2D"/>
    <w:rsid w:val="00A0504F"/>
    <w:rsid w:val="00A05178"/>
    <w:rsid w:val="00A070B0"/>
    <w:rsid w:val="00A0729C"/>
    <w:rsid w:val="00A10201"/>
    <w:rsid w:val="00A1079D"/>
    <w:rsid w:val="00A10AAE"/>
    <w:rsid w:val="00A13433"/>
    <w:rsid w:val="00A1397A"/>
    <w:rsid w:val="00A1722D"/>
    <w:rsid w:val="00A17DA6"/>
    <w:rsid w:val="00A20399"/>
    <w:rsid w:val="00A20E4D"/>
    <w:rsid w:val="00A21DFC"/>
    <w:rsid w:val="00A2309D"/>
    <w:rsid w:val="00A238F9"/>
    <w:rsid w:val="00A23DDC"/>
    <w:rsid w:val="00A24432"/>
    <w:rsid w:val="00A251C9"/>
    <w:rsid w:val="00A27947"/>
    <w:rsid w:val="00A30A1C"/>
    <w:rsid w:val="00A31DE5"/>
    <w:rsid w:val="00A32B90"/>
    <w:rsid w:val="00A336F0"/>
    <w:rsid w:val="00A34842"/>
    <w:rsid w:val="00A35127"/>
    <w:rsid w:val="00A3525E"/>
    <w:rsid w:val="00A36B33"/>
    <w:rsid w:val="00A41F22"/>
    <w:rsid w:val="00A42380"/>
    <w:rsid w:val="00A44847"/>
    <w:rsid w:val="00A4627E"/>
    <w:rsid w:val="00A468D7"/>
    <w:rsid w:val="00A46DF3"/>
    <w:rsid w:val="00A46F1A"/>
    <w:rsid w:val="00A4739E"/>
    <w:rsid w:val="00A5004C"/>
    <w:rsid w:val="00A52879"/>
    <w:rsid w:val="00A538D1"/>
    <w:rsid w:val="00A546EF"/>
    <w:rsid w:val="00A55167"/>
    <w:rsid w:val="00A553E5"/>
    <w:rsid w:val="00A5706E"/>
    <w:rsid w:val="00A575AC"/>
    <w:rsid w:val="00A600C8"/>
    <w:rsid w:val="00A60337"/>
    <w:rsid w:val="00A63738"/>
    <w:rsid w:val="00A66C60"/>
    <w:rsid w:val="00A66D15"/>
    <w:rsid w:val="00A70FC4"/>
    <w:rsid w:val="00A72C2F"/>
    <w:rsid w:val="00A74C31"/>
    <w:rsid w:val="00A74C4F"/>
    <w:rsid w:val="00A759D5"/>
    <w:rsid w:val="00A763B6"/>
    <w:rsid w:val="00A77E62"/>
    <w:rsid w:val="00A8031D"/>
    <w:rsid w:val="00A826E6"/>
    <w:rsid w:val="00A82B6C"/>
    <w:rsid w:val="00A843F6"/>
    <w:rsid w:val="00A848C9"/>
    <w:rsid w:val="00A8692B"/>
    <w:rsid w:val="00A86F13"/>
    <w:rsid w:val="00A87033"/>
    <w:rsid w:val="00A87A08"/>
    <w:rsid w:val="00A91C21"/>
    <w:rsid w:val="00A92BFA"/>
    <w:rsid w:val="00A93B07"/>
    <w:rsid w:val="00A940F7"/>
    <w:rsid w:val="00A941EC"/>
    <w:rsid w:val="00A944CF"/>
    <w:rsid w:val="00A964F8"/>
    <w:rsid w:val="00A9791C"/>
    <w:rsid w:val="00AA0B2C"/>
    <w:rsid w:val="00AA0E8E"/>
    <w:rsid w:val="00AA2CBC"/>
    <w:rsid w:val="00AA3144"/>
    <w:rsid w:val="00AA34D1"/>
    <w:rsid w:val="00AA5616"/>
    <w:rsid w:val="00AA6644"/>
    <w:rsid w:val="00AB03AE"/>
    <w:rsid w:val="00AB0B3E"/>
    <w:rsid w:val="00AB7538"/>
    <w:rsid w:val="00AC0D2B"/>
    <w:rsid w:val="00AC1248"/>
    <w:rsid w:val="00AC1474"/>
    <w:rsid w:val="00AC1BBA"/>
    <w:rsid w:val="00AC41CB"/>
    <w:rsid w:val="00AC478D"/>
    <w:rsid w:val="00AC5D9C"/>
    <w:rsid w:val="00AC7BA8"/>
    <w:rsid w:val="00AD1288"/>
    <w:rsid w:val="00AD37AB"/>
    <w:rsid w:val="00AE1DC4"/>
    <w:rsid w:val="00AE1F31"/>
    <w:rsid w:val="00AE247F"/>
    <w:rsid w:val="00AE2596"/>
    <w:rsid w:val="00AE3AC3"/>
    <w:rsid w:val="00AE42D0"/>
    <w:rsid w:val="00AE4DC0"/>
    <w:rsid w:val="00AE7196"/>
    <w:rsid w:val="00AE7C84"/>
    <w:rsid w:val="00AE7D5B"/>
    <w:rsid w:val="00AF0594"/>
    <w:rsid w:val="00AF3B01"/>
    <w:rsid w:val="00AF40AD"/>
    <w:rsid w:val="00AF43F9"/>
    <w:rsid w:val="00AF504B"/>
    <w:rsid w:val="00AF52C8"/>
    <w:rsid w:val="00AF61A5"/>
    <w:rsid w:val="00AF7441"/>
    <w:rsid w:val="00AF747D"/>
    <w:rsid w:val="00AF7571"/>
    <w:rsid w:val="00B00B65"/>
    <w:rsid w:val="00B0200B"/>
    <w:rsid w:val="00B026D2"/>
    <w:rsid w:val="00B0381A"/>
    <w:rsid w:val="00B043C7"/>
    <w:rsid w:val="00B0460E"/>
    <w:rsid w:val="00B0624B"/>
    <w:rsid w:val="00B07F5B"/>
    <w:rsid w:val="00B07F8C"/>
    <w:rsid w:val="00B10C9C"/>
    <w:rsid w:val="00B12E4D"/>
    <w:rsid w:val="00B12F80"/>
    <w:rsid w:val="00B1653C"/>
    <w:rsid w:val="00B1705F"/>
    <w:rsid w:val="00B17219"/>
    <w:rsid w:val="00B17B20"/>
    <w:rsid w:val="00B222A5"/>
    <w:rsid w:val="00B248A0"/>
    <w:rsid w:val="00B26BA1"/>
    <w:rsid w:val="00B27139"/>
    <w:rsid w:val="00B31025"/>
    <w:rsid w:val="00B31295"/>
    <w:rsid w:val="00B32AF4"/>
    <w:rsid w:val="00B33477"/>
    <w:rsid w:val="00B3382C"/>
    <w:rsid w:val="00B34122"/>
    <w:rsid w:val="00B379B7"/>
    <w:rsid w:val="00B40C01"/>
    <w:rsid w:val="00B40CF3"/>
    <w:rsid w:val="00B40F0F"/>
    <w:rsid w:val="00B51BDB"/>
    <w:rsid w:val="00B52F9D"/>
    <w:rsid w:val="00B53457"/>
    <w:rsid w:val="00B53A43"/>
    <w:rsid w:val="00B53B6D"/>
    <w:rsid w:val="00B53E13"/>
    <w:rsid w:val="00B53FF9"/>
    <w:rsid w:val="00B54269"/>
    <w:rsid w:val="00B54F33"/>
    <w:rsid w:val="00B5517E"/>
    <w:rsid w:val="00B55FF5"/>
    <w:rsid w:val="00B57CD0"/>
    <w:rsid w:val="00B601AB"/>
    <w:rsid w:val="00B6112C"/>
    <w:rsid w:val="00B62A6E"/>
    <w:rsid w:val="00B62C65"/>
    <w:rsid w:val="00B66445"/>
    <w:rsid w:val="00B66F0A"/>
    <w:rsid w:val="00B718CB"/>
    <w:rsid w:val="00B724BB"/>
    <w:rsid w:val="00B737F2"/>
    <w:rsid w:val="00B75AC7"/>
    <w:rsid w:val="00B76150"/>
    <w:rsid w:val="00B768DE"/>
    <w:rsid w:val="00B77390"/>
    <w:rsid w:val="00B800D1"/>
    <w:rsid w:val="00B80CC8"/>
    <w:rsid w:val="00B82E84"/>
    <w:rsid w:val="00B83D03"/>
    <w:rsid w:val="00B87082"/>
    <w:rsid w:val="00B90F41"/>
    <w:rsid w:val="00B911AF"/>
    <w:rsid w:val="00B95451"/>
    <w:rsid w:val="00B957C9"/>
    <w:rsid w:val="00B958EA"/>
    <w:rsid w:val="00B96074"/>
    <w:rsid w:val="00B9665A"/>
    <w:rsid w:val="00B96976"/>
    <w:rsid w:val="00B97BA0"/>
    <w:rsid w:val="00BA0330"/>
    <w:rsid w:val="00BA0BAB"/>
    <w:rsid w:val="00BA1E4C"/>
    <w:rsid w:val="00BA68FB"/>
    <w:rsid w:val="00BB0DF8"/>
    <w:rsid w:val="00BB117C"/>
    <w:rsid w:val="00BB143C"/>
    <w:rsid w:val="00BB18FF"/>
    <w:rsid w:val="00BB5199"/>
    <w:rsid w:val="00BB5203"/>
    <w:rsid w:val="00BB54A8"/>
    <w:rsid w:val="00BB5E5E"/>
    <w:rsid w:val="00BB6348"/>
    <w:rsid w:val="00BB7246"/>
    <w:rsid w:val="00BC06EF"/>
    <w:rsid w:val="00BC29D1"/>
    <w:rsid w:val="00BC41A7"/>
    <w:rsid w:val="00BC55A0"/>
    <w:rsid w:val="00BC60EC"/>
    <w:rsid w:val="00BC7983"/>
    <w:rsid w:val="00BD0F11"/>
    <w:rsid w:val="00BD10C0"/>
    <w:rsid w:val="00BD15CF"/>
    <w:rsid w:val="00BD2995"/>
    <w:rsid w:val="00BD574B"/>
    <w:rsid w:val="00BD7316"/>
    <w:rsid w:val="00BE3F91"/>
    <w:rsid w:val="00BE421A"/>
    <w:rsid w:val="00BE4703"/>
    <w:rsid w:val="00BE6576"/>
    <w:rsid w:val="00BE68FD"/>
    <w:rsid w:val="00BE72D2"/>
    <w:rsid w:val="00BE78C8"/>
    <w:rsid w:val="00BF1110"/>
    <w:rsid w:val="00BF1219"/>
    <w:rsid w:val="00BF2071"/>
    <w:rsid w:val="00BF3C8B"/>
    <w:rsid w:val="00BF42F0"/>
    <w:rsid w:val="00BF6337"/>
    <w:rsid w:val="00BF6B93"/>
    <w:rsid w:val="00BF749B"/>
    <w:rsid w:val="00BF76FB"/>
    <w:rsid w:val="00C02D89"/>
    <w:rsid w:val="00C04D30"/>
    <w:rsid w:val="00C05244"/>
    <w:rsid w:val="00C070E8"/>
    <w:rsid w:val="00C1007D"/>
    <w:rsid w:val="00C113DF"/>
    <w:rsid w:val="00C117F2"/>
    <w:rsid w:val="00C14A58"/>
    <w:rsid w:val="00C15C7E"/>
    <w:rsid w:val="00C15FFC"/>
    <w:rsid w:val="00C16597"/>
    <w:rsid w:val="00C2059F"/>
    <w:rsid w:val="00C213F2"/>
    <w:rsid w:val="00C21676"/>
    <w:rsid w:val="00C23F03"/>
    <w:rsid w:val="00C31700"/>
    <w:rsid w:val="00C3171F"/>
    <w:rsid w:val="00C3191B"/>
    <w:rsid w:val="00C33602"/>
    <w:rsid w:val="00C33CBC"/>
    <w:rsid w:val="00C343FE"/>
    <w:rsid w:val="00C34473"/>
    <w:rsid w:val="00C35ABA"/>
    <w:rsid w:val="00C35DFC"/>
    <w:rsid w:val="00C37089"/>
    <w:rsid w:val="00C371AE"/>
    <w:rsid w:val="00C37F35"/>
    <w:rsid w:val="00C406C2"/>
    <w:rsid w:val="00C40807"/>
    <w:rsid w:val="00C40ECA"/>
    <w:rsid w:val="00C44175"/>
    <w:rsid w:val="00C446D2"/>
    <w:rsid w:val="00C4577C"/>
    <w:rsid w:val="00C46FA4"/>
    <w:rsid w:val="00C5421F"/>
    <w:rsid w:val="00C55C4B"/>
    <w:rsid w:val="00C6225B"/>
    <w:rsid w:val="00C63515"/>
    <w:rsid w:val="00C63CFB"/>
    <w:rsid w:val="00C63D60"/>
    <w:rsid w:val="00C642FB"/>
    <w:rsid w:val="00C64437"/>
    <w:rsid w:val="00C64914"/>
    <w:rsid w:val="00C6499E"/>
    <w:rsid w:val="00C67282"/>
    <w:rsid w:val="00C67E4C"/>
    <w:rsid w:val="00C71991"/>
    <w:rsid w:val="00C72509"/>
    <w:rsid w:val="00C747FD"/>
    <w:rsid w:val="00C74FA2"/>
    <w:rsid w:val="00C75600"/>
    <w:rsid w:val="00C76330"/>
    <w:rsid w:val="00C76AA1"/>
    <w:rsid w:val="00C77027"/>
    <w:rsid w:val="00C802D3"/>
    <w:rsid w:val="00C80A7B"/>
    <w:rsid w:val="00C81486"/>
    <w:rsid w:val="00C82CF6"/>
    <w:rsid w:val="00C82D7C"/>
    <w:rsid w:val="00C83DC1"/>
    <w:rsid w:val="00C8709B"/>
    <w:rsid w:val="00C97B26"/>
    <w:rsid w:val="00CA0383"/>
    <w:rsid w:val="00CA07BB"/>
    <w:rsid w:val="00CA10B0"/>
    <w:rsid w:val="00CA1D7B"/>
    <w:rsid w:val="00CA3C9E"/>
    <w:rsid w:val="00CA4948"/>
    <w:rsid w:val="00CA58DF"/>
    <w:rsid w:val="00CA652D"/>
    <w:rsid w:val="00CB101D"/>
    <w:rsid w:val="00CB219E"/>
    <w:rsid w:val="00CB22A4"/>
    <w:rsid w:val="00CB4382"/>
    <w:rsid w:val="00CB4660"/>
    <w:rsid w:val="00CB58AE"/>
    <w:rsid w:val="00CB694E"/>
    <w:rsid w:val="00CB770F"/>
    <w:rsid w:val="00CB7FEB"/>
    <w:rsid w:val="00CC0DE9"/>
    <w:rsid w:val="00CC196E"/>
    <w:rsid w:val="00CC30F1"/>
    <w:rsid w:val="00CC34F9"/>
    <w:rsid w:val="00CC4E9D"/>
    <w:rsid w:val="00CC5128"/>
    <w:rsid w:val="00CC5252"/>
    <w:rsid w:val="00CC6139"/>
    <w:rsid w:val="00CC6A4D"/>
    <w:rsid w:val="00CC7AF8"/>
    <w:rsid w:val="00CD0D38"/>
    <w:rsid w:val="00CD208D"/>
    <w:rsid w:val="00CD2478"/>
    <w:rsid w:val="00CD35FD"/>
    <w:rsid w:val="00CD4B8A"/>
    <w:rsid w:val="00CD5D9D"/>
    <w:rsid w:val="00CD5E42"/>
    <w:rsid w:val="00CD6C60"/>
    <w:rsid w:val="00CE27E6"/>
    <w:rsid w:val="00CE32EB"/>
    <w:rsid w:val="00CE340B"/>
    <w:rsid w:val="00CE65FD"/>
    <w:rsid w:val="00CF0299"/>
    <w:rsid w:val="00CF1162"/>
    <w:rsid w:val="00CF18C6"/>
    <w:rsid w:val="00CF376C"/>
    <w:rsid w:val="00CF3F9E"/>
    <w:rsid w:val="00CF46EC"/>
    <w:rsid w:val="00CF61BE"/>
    <w:rsid w:val="00CF63E7"/>
    <w:rsid w:val="00D00F21"/>
    <w:rsid w:val="00D01CF7"/>
    <w:rsid w:val="00D02335"/>
    <w:rsid w:val="00D03CBA"/>
    <w:rsid w:val="00D040FB"/>
    <w:rsid w:val="00D07966"/>
    <w:rsid w:val="00D12612"/>
    <w:rsid w:val="00D12DF8"/>
    <w:rsid w:val="00D15522"/>
    <w:rsid w:val="00D157BF"/>
    <w:rsid w:val="00D16116"/>
    <w:rsid w:val="00D162E9"/>
    <w:rsid w:val="00D20880"/>
    <w:rsid w:val="00D20981"/>
    <w:rsid w:val="00D21FAE"/>
    <w:rsid w:val="00D26CCA"/>
    <w:rsid w:val="00D310D8"/>
    <w:rsid w:val="00D31D8A"/>
    <w:rsid w:val="00D32E2F"/>
    <w:rsid w:val="00D352D1"/>
    <w:rsid w:val="00D359E5"/>
    <w:rsid w:val="00D368D6"/>
    <w:rsid w:val="00D36AA0"/>
    <w:rsid w:val="00D40574"/>
    <w:rsid w:val="00D408CD"/>
    <w:rsid w:val="00D42D71"/>
    <w:rsid w:val="00D43E1F"/>
    <w:rsid w:val="00D449A0"/>
    <w:rsid w:val="00D45615"/>
    <w:rsid w:val="00D46295"/>
    <w:rsid w:val="00D4719D"/>
    <w:rsid w:val="00D50DB5"/>
    <w:rsid w:val="00D51486"/>
    <w:rsid w:val="00D51C33"/>
    <w:rsid w:val="00D52036"/>
    <w:rsid w:val="00D53384"/>
    <w:rsid w:val="00D5488A"/>
    <w:rsid w:val="00D608F8"/>
    <w:rsid w:val="00D619DB"/>
    <w:rsid w:val="00D66B73"/>
    <w:rsid w:val="00D70AE4"/>
    <w:rsid w:val="00D70DB9"/>
    <w:rsid w:val="00D71F6C"/>
    <w:rsid w:val="00D73B4F"/>
    <w:rsid w:val="00D757C2"/>
    <w:rsid w:val="00D757DD"/>
    <w:rsid w:val="00D765AD"/>
    <w:rsid w:val="00D81344"/>
    <w:rsid w:val="00D81624"/>
    <w:rsid w:val="00D8194C"/>
    <w:rsid w:val="00D81A03"/>
    <w:rsid w:val="00D836BD"/>
    <w:rsid w:val="00D8417A"/>
    <w:rsid w:val="00D84BAF"/>
    <w:rsid w:val="00D84C3B"/>
    <w:rsid w:val="00D86B7B"/>
    <w:rsid w:val="00D923D0"/>
    <w:rsid w:val="00D9244B"/>
    <w:rsid w:val="00D93939"/>
    <w:rsid w:val="00D93BAE"/>
    <w:rsid w:val="00D948CF"/>
    <w:rsid w:val="00D94F65"/>
    <w:rsid w:val="00D95EB4"/>
    <w:rsid w:val="00D967A9"/>
    <w:rsid w:val="00DA1FD6"/>
    <w:rsid w:val="00DA3662"/>
    <w:rsid w:val="00DA3C3F"/>
    <w:rsid w:val="00DA5D82"/>
    <w:rsid w:val="00DA6033"/>
    <w:rsid w:val="00DB0A7C"/>
    <w:rsid w:val="00DB3BD8"/>
    <w:rsid w:val="00DB6ED1"/>
    <w:rsid w:val="00DB74CD"/>
    <w:rsid w:val="00DC04F0"/>
    <w:rsid w:val="00DC50A9"/>
    <w:rsid w:val="00DC5178"/>
    <w:rsid w:val="00DD267E"/>
    <w:rsid w:val="00DD2C50"/>
    <w:rsid w:val="00DD2DDD"/>
    <w:rsid w:val="00DD34F9"/>
    <w:rsid w:val="00DD4949"/>
    <w:rsid w:val="00DD6F9E"/>
    <w:rsid w:val="00DD7E19"/>
    <w:rsid w:val="00DE11E6"/>
    <w:rsid w:val="00DE70C8"/>
    <w:rsid w:val="00DF09F0"/>
    <w:rsid w:val="00DF166A"/>
    <w:rsid w:val="00DF25C3"/>
    <w:rsid w:val="00DF281D"/>
    <w:rsid w:val="00DF2A6B"/>
    <w:rsid w:val="00DF3ACF"/>
    <w:rsid w:val="00DF4052"/>
    <w:rsid w:val="00DF6BFF"/>
    <w:rsid w:val="00DF7608"/>
    <w:rsid w:val="00E02AA2"/>
    <w:rsid w:val="00E02FF8"/>
    <w:rsid w:val="00E03954"/>
    <w:rsid w:val="00E04260"/>
    <w:rsid w:val="00E05766"/>
    <w:rsid w:val="00E06406"/>
    <w:rsid w:val="00E06DD1"/>
    <w:rsid w:val="00E06F52"/>
    <w:rsid w:val="00E11121"/>
    <w:rsid w:val="00E116C4"/>
    <w:rsid w:val="00E133FB"/>
    <w:rsid w:val="00E13B4F"/>
    <w:rsid w:val="00E14352"/>
    <w:rsid w:val="00E1484A"/>
    <w:rsid w:val="00E16624"/>
    <w:rsid w:val="00E170FD"/>
    <w:rsid w:val="00E2110B"/>
    <w:rsid w:val="00E2235F"/>
    <w:rsid w:val="00E22A5D"/>
    <w:rsid w:val="00E23A75"/>
    <w:rsid w:val="00E23ADF"/>
    <w:rsid w:val="00E240C1"/>
    <w:rsid w:val="00E2476B"/>
    <w:rsid w:val="00E25B0B"/>
    <w:rsid w:val="00E2603B"/>
    <w:rsid w:val="00E26F70"/>
    <w:rsid w:val="00E2736B"/>
    <w:rsid w:val="00E276EB"/>
    <w:rsid w:val="00E3177A"/>
    <w:rsid w:val="00E32DAE"/>
    <w:rsid w:val="00E333EA"/>
    <w:rsid w:val="00E33EB7"/>
    <w:rsid w:val="00E34B8A"/>
    <w:rsid w:val="00E34D3E"/>
    <w:rsid w:val="00E35592"/>
    <w:rsid w:val="00E35AB9"/>
    <w:rsid w:val="00E40704"/>
    <w:rsid w:val="00E41775"/>
    <w:rsid w:val="00E423CB"/>
    <w:rsid w:val="00E443CF"/>
    <w:rsid w:val="00E460EA"/>
    <w:rsid w:val="00E467C7"/>
    <w:rsid w:val="00E513D5"/>
    <w:rsid w:val="00E51795"/>
    <w:rsid w:val="00E52229"/>
    <w:rsid w:val="00E531A2"/>
    <w:rsid w:val="00E542EA"/>
    <w:rsid w:val="00E5485F"/>
    <w:rsid w:val="00E5518A"/>
    <w:rsid w:val="00E551C2"/>
    <w:rsid w:val="00E559B2"/>
    <w:rsid w:val="00E55A61"/>
    <w:rsid w:val="00E60214"/>
    <w:rsid w:val="00E60687"/>
    <w:rsid w:val="00E61391"/>
    <w:rsid w:val="00E616A9"/>
    <w:rsid w:val="00E63247"/>
    <w:rsid w:val="00E63837"/>
    <w:rsid w:val="00E63E7D"/>
    <w:rsid w:val="00E63F99"/>
    <w:rsid w:val="00E64C4A"/>
    <w:rsid w:val="00E65AEF"/>
    <w:rsid w:val="00E6669F"/>
    <w:rsid w:val="00E7042B"/>
    <w:rsid w:val="00E71ACB"/>
    <w:rsid w:val="00E71E40"/>
    <w:rsid w:val="00E73D76"/>
    <w:rsid w:val="00E73F7A"/>
    <w:rsid w:val="00E74609"/>
    <w:rsid w:val="00E770F9"/>
    <w:rsid w:val="00E777DD"/>
    <w:rsid w:val="00E81C3F"/>
    <w:rsid w:val="00E81C57"/>
    <w:rsid w:val="00E84B46"/>
    <w:rsid w:val="00E8522B"/>
    <w:rsid w:val="00E86931"/>
    <w:rsid w:val="00E8747F"/>
    <w:rsid w:val="00E87D46"/>
    <w:rsid w:val="00E9090D"/>
    <w:rsid w:val="00E90F6A"/>
    <w:rsid w:val="00E91723"/>
    <w:rsid w:val="00E92BEF"/>
    <w:rsid w:val="00E92F0D"/>
    <w:rsid w:val="00E93210"/>
    <w:rsid w:val="00E94B46"/>
    <w:rsid w:val="00E94CC2"/>
    <w:rsid w:val="00E95767"/>
    <w:rsid w:val="00E9715D"/>
    <w:rsid w:val="00E97998"/>
    <w:rsid w:val="00EA1D64"/>
    <w:rsid w:val="00EA2634"/>
    <w:rsid w:val="00EA3453"/>
    <w:rsid w:val="00EA3ADA"/>
    <w:rsid w:val="00EA510A"/>
    <w:rsid w:val="00EA556C"/>
    <w:rsid w:val="00EA55B0"/>
    <w:rsid w:val="00EA589B"/>
    <w:rsid w:val="00EA6055"/>
    <w:rsid w:val="00EA6FF7"/>
    <w:rsid w:val="00EA70D5"/>
    <w:rsid w:val="00EB0052"/>
    <w:rsid w:val="00EB11BA"/>
    <w:rsid w:val="00EB224F"/>
    <w:rsid w:val="00EB44AE"/>
    <w:rsid w:val="00EB46C5"/>
    <w:rsid w:val="00EB475A"/>
    <w:rsid w:val="00EC1007"/>
    <w:rsid w:val="00EC5DD4"/>
    <w:rsid w:val="00ED0684"/>
    <w:rsid w:val="00ED21A3"/>
    <w:rsid w:val="00ED4102"/>
    <w:rsid w:val="00ED4D91"/>
    <w:rsid w:val="00ED78EF"/>
    <w:rsid w:val="00EE0746"/>
    <w:rsid w:val="00EE3E7E"/>
    <w:rsid w:val="00EE443E"/>
    <w:rsid w:val="00EE474F"/>
    <w:rsid w:val="00EE4928"/>
    <w:rsid w:val="00EE61AC"/>
    <w:rsid w:val="00EF08AF"/>
    <w:rsid w:val="00EF255F"/>
    <w:rsid w:val="00EF2A78"/>
    <w:rsid w:val="00EF31B8"/>
    <w:rsid w:val="00EF44B4"/>
    <w:rsid w:val="00EF45C2"/>
    <w:rsid w:val="00EF5FE4"/>
    <w:rsid w:val="00EF6011"/>
    <w:rsid w:val="00EF6C57"/>
    <w:rsid w:val="00EF75FC"/>
    <w:rsid w:val="00F00EF0"/>
    <w:rsid w:val="00F0207C"/>
    <w:rsid w:val="00F03D14"/>
    <w:rsid w:val="00F0535B"/>
    <w:rsid w:val="00F077E1"/>
    <w:rsid w:val="00F100D5"/>
    <w:rsid w:val="00F12450"/>
    <w:rsid w:val="00F14534"/>
    <w:rsid w:val="00F204B3"/>
    <w:rsid w:val="00F20D7B"/>
    <w:rsid w:val="00F20D87"/>
    <w:rsid w:val="00F210BA"/>
    <w:rsid w:val="00F213F0"/>
    <w:rsid w:val="00F246DC"/>
    <w:rsid w:val="00F2503E"/>
    <w:rsid w:val="00F2604E"/>
    <w:rsid w:val="00F27AC6"/>
    <w:rsid w:val="00F30EE5"/>
    <w:rsid w:val="00F30F19"/>
    <w:rsid w:val="00F3135D"/>
    <w:rsid w:val="00F33E20"/>
    <w:rsid w:val="00F34D3C"/>
    <w:rsid w:val="00F34DC3"/>
    <w:rsid w:val="00F42BBF"/>
    <w:rsid w:val="00F431CA"/>
    <w:rsid w:val="00F4404D"/>
    <w:rsid w:val="00F443B2"/>
    <w:rsid w:val="00F47055"/>
    <w:rsid w:val="00F4777B"/>
    <w:rsid w:val="00F5616A"/>
    <w:rsid w:val="00F60101"/>
    <w:rsid w:val="00F60165"/>
    <w:rsid w:val="00F632C8"/>
    <w:rsid w:val="00F63FEF"/>
    <w:rsid w:val="00F651F4"/>
    <w:rsid w:val="00F66393"/>
    <w:rsid w:val="00F7034C"/>
    <w:rsid w:val="00F70D97"/>
    <w:rsid w:val="00F71585"/>
    <w:rsid w:val="00F72ADB"/>
    <w:rsid w:val="00F74A92"/>
    <w:rsid w:val="00F75871"/>
    <w:rsid w:val="00F763F5"/>
    <w:rsid w:val="00F770BB"/>
    <w:rsid w:val="00F77958"/>
    <w:rsid w:val="00F80EB8"/>
    <w:rsid w:val="00F82AEC"/>
    <w:rsid w:val="00F85356"/>
    <w:rsid w:val="00F858C0"/>
    <w:rsid w:val="00F86630"/>
    <w:rsid w:val="00F8699A"/>
    <w:rsid w:val="00F877EB"/>
    <w:rsid w:val="00F900F5"/>
    <w:rsid w:val="00FA1D08"/>
    <w:rsid w:val="00FA2A7B"/>
    <w:rsid w:val="00FA2A7C"/>
    <w:rsid w:val="00FA3CE1"/>
    <w:rsid w:val="00FA42EC"/>
    <w:rsid w:val="00FA5436"/>
    <w:rsid w:val="00FA68EC"/>
    <w:rsid w:val="00FA7232"/>
    <w:rsid w:val="00FA7328"/>
    <w:rsid w:val="00FB0FBE"/>
    <w:rsid w:val="00FB1119"/>
    <w:rsid w:val="00FB1248"/>
    <w:rsid w:val="00FB17BE"/>
    <w:rsid w:val="00FB2688"/>
    <w:rsid w:val="00FB2E6B"/>
    <w:rsid w:val="00FB33A5"/>
    <w:rsid w:val="00FB6B3A"/>
    <w:rsid w:val="00FB6ECD"/>
    <w:rsid w:val="00FB73EA"/>
    <w:rsid w:val="00FB755F"/>
    <w:rsid w:val="00FC0349"/>
    <w:rsid w:val="00FC0971"/>
    <w:rsid w:val="00FC1D18"/>
    <w:rsid w:val="00FC1F23"/>
    <w:rsid w:val="00FC3929"/>
    <w:rsid w:val="00FC3BCF"/>
    <w:rsid w:val="00FC471A"/>
    <w:rsid w:val="00FD1A7B"/>
    <w:rsid w:val="00FD2195"/>
    <w:rsid w:val="00FD2F87"/>
    <w:rsid w:val="00FD617A"/>
    <w:rsid w:val="00FE0181"/>
    <w:rsid w:val="00FE0DCF"/>
    <w:rsid w:val="00FE24CC"/>
    <w:rsid w:val="00FE2A09"/>
    <w:rsid w:val="00FE325B"/>
    <w:rsid w:val="00FE40D7"/>
    <w:rsid w:val="00FE4368"/>
    <w:rsid w:val="00FE630E"/>
    <w:rsid w:val="00FF0629"/>
    <w:rsid w:val="00FF1217"/>
    <w:rsid w:val="00FF1851"/>
    <w:rsid w:val="00FF1B9D"/>
    <w:rsid w:val="00FF3157"/>
    <w:rsid w:val="00FF52F8"/>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9"/>
    <o:shapelayout v:ext="edit">
      <o:idmap v:ext="edit" data="2"/>
    </o:shapelayout>
  </w:shapeDefaults>
  <w:decimalSymbol w:val="."/>
  <w:listSeparator w:val=","/>
  <w14:docId w14:val="7B598DE9"/>
  <w15:docId w15:val="{1C0BC6B6-BB67-4BD2-A582-8F22FA9D49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C3A1E"/>
    <w:pPr>
      <w:spacing w:line="260" w:lineRule="atLeast"/>
      <w:jc w:val="both"/>
    </w:pPr>
    <w:rPr>
      <w:rFonts w:ascii="Palatino Linotype" w:hAnsi="Palatino Linotype"/>
      <w:color w:val="00000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next w:val="Normal"/>
    <w:qFormat/>
    <w:rsid w:val="00E93210"/>
    <w:pPr>
      <w:adjustRightInd w:val="0"/>
      <w:snapToGrid w:val="0"/>
      <w:spacing w:before="240"/>
    </w:pPr>
    <w:rPr>
      <w:rFonts w:ascii="Palatino Linotype" w:eastAsia="Times New Roman" w:hAnsi="Palatino Linotype"/>
      <w:i/>
      <w:snapToGrid w:val="0"/>
      <w:color w:val="000000"/>
      <w:szCs w:val="22"/>
      <w:lang w:eastAsia="de-DE" w:bidi="en-US"/>
    </w:rPr>
  </w:style>
  <w:style w:type="paragraph" w:customStyle="1" w:styleId="MDPI12title">
    <w:name w:val="MDPI_1.2_title"/>
    <w:next w:val="Normal"/>
    <w:qFormat/>
    <w:rsid w:val="00E93210"/>
    <w:pPr>
      <w:adjustRightInd w:val="0"/>
      <w:snapToGrid w:val="0"/>
      <w:spacing w:after="240" w:line="240" w:lineRule="atLeast"/>
    </w:pPr>
    <w:rPr>
      <w:rFonts w:ascii="Palatino Linotype" w:eastAsia="Times New Roman" w:hAnsi="Palatino Linotype"/>
      <w:b/>
      <w:snapToGrid w:val="0"/>
      <w:color w:val="000000"/>
      <w:sz w:val="36"/>
      <w:lang w:eastAsia="de-DE" w:bidi="en-US"/>
    </w:rPr>
  </w:style>
  <w:style w:type="paragraph" w:customStyle="1" w:styleId="MDPI13authornames">
    <w:name w:val="MDPI_1.3_authornames"/>
    <w:next w:val="Normal"/>
    <w:qFormat/>
    <w:rsid w:val="00E93210"/>
    <w:pPr>
      <w:adjustRightInd w:val="0"/>
      <w:snapToGrid w:val="0"/>
      <w:spacing w:after="360" w:line="260" w:lineRule="atLeast"/>
    </w:pPr>
    <w:rPr>
      <w:rFonts w:ascii="Palatino Linotype" w:eastAsia="Times New Roman" w:hAnsi="Palatino Linotype"/>
      <w:b/>
      <w:color w:val="000000"/>
      <w:szCs w:val="22"/>
      <w:lang w:eastAsia="de-DE" w:bidi="en-US"/>
    </w:rPr>
  </w:style>
  <w:style w:type="paragraph" w:customStyle="1" w:styleId="MDPI14history">
    <w:name w:val="MDPI_1.4_history"/>
    <w:basedOn w:val="Normal"/>
    <w:next w:val="Normal"/>
    <w:qFormat/>
    <w:rsid w:val="00E93210"/>
    <w:pPr>
      <w:adjustRightInd w:val="0"/>
      <w:snapToGrid w:val="0"/>
      <w:spacing w:line="240" w:lineRule="atLeast"/>
      <w:ind w:right="113"/>
      <w:jc w:val="left"/>
    </w:pPr>
    <w:rPr>
      <w:rFonts w:eastAsia="Times New Roman"/>
      <w:sz w:val="14"/>
      <w:lang w:eastAsia="de-DE" w:bidi="en-US"/>
    </w:rPr>
  </w:style>
  <w:style w:type="paragraph" w:customStyle="1" w:styleId="MDPI16affiliation">
    <w:name w:val="MDPI_1.6_affiliation"/>
    <w:qFormat/>
    <w:rsid w:val="00E93210"/>
    <w:pPr>
      <w:adjustRightInd w:val="0"/>
      <w:snapToGrid w:val="0"/>
      <w:spacing w:line="200" w:lineRule="atLeast"/>
      <w:ind w:left="2806" w:hanging="198"/>
    </w:pPr>
    <w:rPr>
      <w:rFonts w:ascii="Palatino Linotype" w:eastAsia="Times New Roman" w:hAnsi="Palatino Linotype"/>
      <w:color w:val="000000"/>
      <w:sz w:val="16"/>
      <w:szCs w:val="18"/>
      <w:lang w:eastAsia="de-DE" w:bidi="en-US"/>
    </w:rPr>
  </w:style>
  <w:style w:type="paragraph" w:customStyle="1" w:styleId="MDPI17abstract">
    <w:name w:val="MDPI_1.7_abstract"/>
    <w:next w:val="Normal"/>
    <w:qFormat/>
    <w:rsid w:val="00E93210"/>
    <w:pPr>
      <w:adjustRightInd w:val="0"/>
      <w:snapToGrid w:val="0"/>
      <w:spacing w:before="240" w:line="260" w:lineRule="atLeast"/>
      <w:ind w:left="2608"/>
      <w:jc w:val="both"/>
    </w:pPr>
    <w:rPr>
      <w:rFonts w:ascii="Palatino Linotype" w:eastAsia="Times New Roman" w:hAnsi="Palatino Linotype"/>
      <w:color w:val="000000"/>
      <w:sz w:val="18"/>
      <w:szCs w:val="22"/>
      <w:lang w:eastAsia="de-DE" w:bidi="en-US"/>
    </w:rPr>
  </w:style>
  <w:style w:type="paragraph" w:customStyle="1" w:styleId="MDPI18keywords">
    <w:name w:val="MDPI_1.8_keywords"/>
    <w:next w:val="Normal"/>
    <w:qFormat/>
    <w:rsid w:val="00E93210"/>
    <w:pPr>
      <w:adjustRightInd w:val="0"/>
      <w:snapToGrid w:val="0"/>
      <w:spacing w:before="240" w:line="260" w:lineRule="atLeast"/>
      <w:ind w:left="2608"/>
      <w:jc w:val="both"/>
    </w:pPr>
    <w:rPr>
      <w:rFonts w:ascii="Palatino Linotype" w:eastAsia="Times New Roman" w:hAnsi="Palatino Linotype"/>
      <w:snapToGrid w:val="0"/>
      <w:color w:val="000000"/>
      <w:sz w:val="18"/>
      <w:szCs w:val="22"/>
      <w:lang w:eastAsia="de-DE" w:bidi="en-US"/>
    </w:rPr>
  </w:style>
  <w:style w:type="paragraph" w:customStyle="1" w:styleId="MDPI19line">
    <w:name w:val="MDPI_1.9_line"/>
    <w:qFormat/>
    <w:rsid w:val="00E93210"/>
    <w:pPr>
      <w:pBdr>
        <w:bottom w:val="single" w:sz="6" w:space="1" w:color="auto"/>
      </w:pBdr>
      <w:adjustRightInd w:val="0"/>
      <w:snapToGrid w:val="0"/>
      <w:spacing w:after="480" w:line="260" w:lineRule="atLeast"/>
      <w:ind w:left="2608"/>
      <w:jc w:val="both"/>
    </w:pPr>
    <w:rPr>
      <w:rFonts w:ascii="Palatino Linotype" w:eastAsia="Times New Roman" w:hAnsi="Palatino Linotype" w:cs="Cordia New"/>
      <w:color w:val="000000"/>
      <w:szCs w:val="24"/>
      <w:lang w:eastAsia="de-DE" w:bidi="en-US"/>
    </w:rPr>
  </w:style>
  <w:style w:type="table" w:customStyle="1" w:styleId="Mdeck5tablebodythreelines">
    <w:name w:val="M_deck_5_table_body_three_lines"/>
    <w:basedOn w:val="TableNormal"/>
    <w:uiPriority w:val="99"/>
    <w:rsid w:val="0028224B"/>
    <w:pPr>
      <w:adjustRightInd w:val="0"/>
      <w:snapToGrid w:val="0"/>
      <w:spacing w:line="300" w:lineRule="exact"/>
      <w:jc w:val="center"/>
    </w:pPr>
    <w:rPr>
      <w:rFonts w:ascii="Times New Roman" w:hAnsi="Times New Roma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59"/>
    <w:rsid w:val="00E93210"/>
    <w:pPr>
      <w:spacing w:line="260" w:lineRule="atLeast"/>
      <w:jc w:val="both"/>
    </w:pPr>
    <w:rPr>
      <w:rFonts w:ascii="Palatino Linotype" w:hAnsi="Palatino Linotype"/>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rsid w:val="00E93210"/>
    <w:pPr>
      <w:tabs>
        <w:tab w:val="center" w:pos="4153"/>
        <w:tab w:val="right" w:pos="8306"/>
      </w:tabs>
      <w:snapToGrid w:val="0"/>
      <w:spacing w:line="240" w:lineRule="atLeast"/>
    </w:pPr>
    <w:rPr>
      <w:szCs w:val="18"/>
    </w:rPr>
  </w:style>
  <w:style w:type="character" w:customStyle="1" w:styleId="FooterChar">
    <w:name w:val="Footer Char"/>
    <w:link w:val="Footer"/>
    <w:uiPriority w:val="99"/>
    <w:rsid w:val="00E93210"/>
    <w:rPr>
      <w:rFonts w:ascii="Palatino Linotype" w:hAnsi="Palatino Linotype"/>
      <w:noProof/>
      <w:color w:val="000000"/>
      <w:szCs w:val="18"/>
    </w:rPr>
  </w:style>
  <w:style w:type="paragraph" w:styleId="Header">
    <w:name w:val="header"/>
    <w:basedOn w:val="Normal"/>
    <w:link w:val="HeaderChar"/>
    <w:uiPriority w:val="99"/>
    <w:rsid w:val="00E93210"/>
    <w:pPr>
      <w:pBdr>
        <w:bottom w:val="single" w:sz="6" w:space="1" w:color="auto"/>
      </w:pBdr>
      <w:tabs>
        <w:tab w:val="center" w:pos="4153"/>
        <w:tab w:val="right" w:pos="8306"/>
      </w:tabs>
      <w:snapToGrid w:val="0"/>
      <w:spacing w:line="240" w:lineRule="atLeast"/>
      <w:jc w:val="center"/>
    </w:pPr>
    <w:rPr>
      <w:szCs w:val="18"/>
    </w:rPr>
  </w:style>
  <w:style w:type="character" w:customStyle="1" w:styleId="HeaderChar">
    <w:name w:val="Header Char"/>
    <w:link w:val="Header"/>
    <w:uiPriority w:val="99"/>
    <w:rsid w:val="00E93210"/>
    <w:rPr>
      <w:rFonts w:ascii="Palatino Linotype" w:hAnsi="Palatino Linotype"/>
      <w:noProof/>
      <w:color w:val="000000"/>
      <w:szCs w:val="18"/>
    </w:rPr>
  </w:style>
  <w:style w:type="paragraph" w:customStyle="1" w:styleId="MDPIheaderjournallogo">
    <w:name w:val="MDPI_header_journal_logo"/>
    <w:qFormat/>
    <w:rsid w:val="00E93210"/>
    <w:pPr>
      <w:adjustRightInd w:val="0"/>
      <w:snapToGrid w:val="0"/>
      <w:spacing w:line="260" w:lineRule="atLeast"/>
      <w:jc w:val="both"/>
    </w:pPr>
    <w:rPr>
      <w:rFonts w:ascii="Palatino Linotype" w:eastAsia="Times New Roman" w:hAnsi="Palatino Linotype"/>
      <w:i/>
      <w:color w:val="000000"/>
      <w:sz w:val="24"/>
      <w:szCs w:val="22"/>
      <w:lang w:eastAsia="de-CH"/>
    </w:rPr>
  </w:style>
  <w:style w:type="paragraph" w:customStyle="1" w:styleId="MDPI32textnoindent">
    <w:name w:val="MDPI_3.2_text_no_indent"/>
    <w:basedOn w:val="MDPI31text"/>
    <w:qFormat/>
    <w:rsid w:val="00E93210"/>
    <w:pPr>
      <w:ind w:firstLine="0"/>
    </w:pPr>
  </w:style>
  <w:style w:type="paragraph" w:customStyle="1" w:styleId="MDPI31text">
    <w:name w:val="MDPI_3.1_text"/>
    <w:qFormat/>
    <w:rsid w:val="003F5356"/>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3textspaceafter">
    <w:name w:val="MDPI_3.3_text_space_after"/>
    <w:qFormat/>
    <w:rsid w:val="00E93210"/>
    <w:pPr>
      <w:adjustRightInd w:val="0"/>
      <w:snapToGrid w:val="0"/>
      <w:spacing w:after="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5textbeforelist">
    <w:name w:val="MDPI_3.5_text_before_list"/>
    <w:qFormat/>
    <w:rsid w:val="00E93210"/>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6textafterlist">
    <w:name w:val="MDPI_3.6_text_after_list"/>
    <w:qFormat/>
    <w:rsid w:val="00E93210"/>
    <w:pPr>
      <w:adjustRightInd w:val="0"/>
      <w:snapToGrid w:val="0"/>
      <w:spacing w:before="12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7itemize">
    <w:name w:val="MDPI_3.7_itemize"/>
    <w:qFormat/>
    <w:rsid w:val="00DC04F0"/>
    <w:pPr>
      <w:numPr>
        <w:numId w:val="22"/>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8bullet">
    <w:name w:val="MDPI_3.8_bullet"/>
    <w:qFormat/>
    <w:rsid w:val="00DC04F0"/>
    <w:pPr>
      <w:numPr>
        <w:numId w:val="20"/>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9equation">
    <w:name w:val="MDPI_3.9_equation"/>
    <w:qFormat/>
    <w:rsid w:val="00E93210"/>
    <w:pPr>
      <w:adjustRightInd w:val="0"/>
      <w:snapToGrid w:val="0"/>
      <w:spacing w:before="120" w:after="120" w:line="260" w:lineRule="atLeast"/>
      <w:ind w:left="709"/>
      <w:jc w:val="center"/>
    </w:pPr>
    <w:rPr>
      <w:rFonts w:ascii="Palatino Linotype" w:eastAsia="Times New Roman" w:hAnsi="Palatino Linotype"/>
      <w:snapToGrid w:val="0"/>
      <w:color w:val="000000"/>
      <w:szCs w:val="22"/>
      <w:lang w:eastAsia="de-DE" w:bidi="en-US"/>
    </w:rPr>
  </w:style>
  <w:style w:type="paragraph" w:customStyle="1" w:styleId="MDPI3aequationnumber">
    <w:name w:val="MDPI_3.a_equation_number"/>
    <w:qFormat/>
    <w:rsid w:val="00E93210"/>
    <w:pPr>
      <w:spacing w:before="120" w:after="120"/>
      <w:jc w:val="right"/>
    </w:pPr>
    <w:rPr>
      <w:rFonts w:ascii="Palatino Linotype" w:eastAsia="Times New Roman" w:hAnsi="Palatino Linotype"/>
      <w:snapToGrid w:val="0"/>
      <w:color w:val="000000"/>
      <w:szCs w:val="22"/>
      <w:lang w:eastAsia="de-DE" w:bidi="en-US"/>
    </w:rPr>
  </w:style>
  <w:style w:type="paragraph" w:customStyle="1" w:styleId="MDPI41tablecaption">
    <w:name w:val="MDPI_4.1_table_caption"/>
    <w:qFormat/>
    <w:rsid w:val="00E93210"/>
    <w:pPr>
      <w:adjustRightInd w:val="0"/>
      <w:snapToGrid w:val="0"/>
      <w:spacing w:before="240" w:after="120"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42tablebody">
    <w:name w:val="MDPI_4.2_table_body"/>
    <w:qFormat/>
    <w:rsid w:val="009169F1"/>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next w:val="MDPI31text"/>
    <w:qFormat/>
    <w:rsid w:val="00E93210"/>
    <w:pPr>
      <w:adjustRightInd w:val="0"/>
      <w:snapToGrid w:val="0"/>
      <w:spacing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51figurecaption">
    <w:name w:val="MDPI_5.1_figure_caption"/>
    <w:qFormat/>
    <w:rsid w:val="00E93210"/>
    <w:pPr>
      <w:adjustRightInd w:val="0"/>
      <w:snapToGrid w:val="0"/>
      <w:spacing w:before="120" w:after="240" w:line="228" w:lineRule="auto"/>
      <w:ind w:left="2608"/>
      <w:jc w:val="both"/>
    </w:pPr>
    <w:rPr>
      <w:rFonts w:ascii="Palatino Linotype" w:eastAsia="Times New Roman" w:hAnsi="Palatino Linotype"/>
      <w:color w:val="000000"/>
      <w:sz w:val="18"/>
      <w:lang w:eastAsia="de-DE" w:bidi="en-US"/>
    </w:rPr>
  </w:style>
  <w:style w:type="paragraph" w:customStyle="1" w:styleId="MDPI52figure">
    <w:name w:val="MDPI_5.2_figure"/>
    <w:qFormat/>
    <w:rsid w:val="00E93210"/>
    <w:pPr>
      <w:adjustRightInd w:val="0"/>
      <w:snapToGrid w:val="0"/>
      <w:spacing w:before="240" w:after="120"/>
      <w:jc w:val="center"/>
    </w:pPr>
    <w:rPr>
      <w:rFonts w:ascii="Palatino Linotype" w:eastAsia="Times New Roman" w:hAnsi="Palatino Linotype"/>
      <w:snapToGrid w:val="0"/>
      <w:color w:val="000000"/>
      <w:lang w:eastAsia="de-DE" w:bidi="en-US"/>
    </w:rPr>
  </w:style>
  <w:style w:type="paragraph" w:customStyle="1" w:styleId="MDPIfooterfirstpage">
    <w:name w:val="MDPI_footer_firstpage"/>
    <w:qFormat/>
    <w:rsid w:val="00E93210"/>
    <w:pPr>
      <w:tabs>
        <w:tab w:val="right" w:pos="8845"/>
      </w:tabs>
      <w:spacing w:line="160" w:lineRule="exact"/>
    </w:pPr>
    <w:rPr>
      <w:rFonts w:ascii="Palatino Linotype" w:eastAsia="Times New Roman" w:hAnsi="Palatino Linotype"/>
      <w:color w:val="000000"/>
      <w:sz w:val="16"/>
      <w:lang w:eastAsia="de-DE"/>
    </w:rPr>
  </w:style>
  <w:style w:type="paragraph" w:customStyle="1" w:styleId="MDPI23heading3">
    <w:name w:val="MDPI_2.3_heading3"/>
    <w:qFormat/>
    <w:rsid w:val="00E93210"/>
    <w:pPr>
      <w:adjustRightInd w:val="0"/>
      <w:snapToGrid w:val="0"/>
      <w:spacing w:before="60" w:after="60" w:line="228" w:lineRule="auto"/>
      <w:ind w:left="2608"/>
      <w:outlineLvl w:val="2"/>
    </w:pPr>
    <w:rPr>
      <w:rFonts w:ascii="Palatino Linotype" w:eastAsia="Times New Roman" w:hAnsi="Palatino Linotype"/>
      <w:snapToGrid w:val="0"/>
      <w:color w:val="000000"/>
      <w:szCs w:val="22"/>
      <w:lang w:eastAsia="de-DE" w:bidi="en-US"/>
    </w:rPr>
  </w:style>
  <w:style w:type="paragraph" w:customStyle="1" w:styleId="MDPI21heading1">
    <w:name w:val="MDPI_2.1_heading1"/>
    <w:qFormat/>
    <w:rsid w:val="00E93210"/>
    <w:pPr>
      <w:adjustRightInd w:val="0"/>
      <w:snapToGrid w:val="0"/>
      <w:spacing w:before="240" w:after="60" w:line="228" w:lineRule="auto"/>
      <w:ind w:left="2608"/>
      <w:outlineLvl w:val="0"/>
    </w:pPr>
    <w:rPr>
      <w:rFonts w:ascii="Palatino Linotype" w:eastAsia="Times New Roman" w:hAnsi="Palatino Linotype"/>
      <w:b/>
      <w:snapToGrid w:val="0"/>
      <w:color w:val="000000"/>
      <w:szCs w:val="22"/>
      <w:lang w:eastAsia="de-DE" w:bidi="en-US"/>
    </w:rPr>
  </w:style>
  <w:style w:type="paragraph" w:customStyle="1" w:styleId="MDPI22heading2">
    <w:name w:val="MDPI_2.2_heading2"/>
    <w:qFormat/>
    <w:rsid w:val="00E93210"/>
    <w:pPr>
      <w:adjustRightInd w:val="0"/>
      <w:snapToGrid w:val="0"/>
      <w:spacing w:before="60" w:after="60" w:line="228" w:lineRule="auto"/>
      <w:ind w:left="2608"/>
      <w:outlineLvl w:val="1"/>
    </w:pPr>
    <w:rPr>
      <w:rFonts w:ascii="Palatino Linotype" w:eastAsia="Times New Roman" w:hAnsi="Palatino Linotype"/>
      <w:i/>
      <w:noProof/>
      <w:snapToGrid w:val="0"/>
      <w:color w:val="000000"/>
      <w:szCs w:val="22"/>
      <w:lang w:eastAsia="de-DE" w:bidi="en-US"/>
    </w:rPr>
  </w:style>
  <w:style w:type="paragraph" w:customStyle="1" w:styleId="MDPI71References">
    <w:name w:val="MDPI_7.1_References"/>
    <w:qFormat/>
    <w:rsid w:val="002532CA"/>
    <w:pPr>
      <w:numPr>
        <w:numId w:val="23"/>
      </w:numPr>
      <w:adjustRightInd w:val="0"/>
      <w:snapToGrid w:val="0"/>
      <w:spacing w:line="228" w:lineRule="auto"/>
      <w:jc w:val="both"/>
    </w:pPr>
    <w:rPr>
      <w:rFonts w:ascii="Palatino Linotype" w:eastAsia="Times New Roman" w:hAnsi="Palatino Linotype"/>
      <w:color w:val="000000"/>
      <w:sz w:val="18"/>
      <w:lang w:eastAsia="de-DE" w:bidi="en-US"/>
    </w:rPr>
  </w:style>
  <w:style w:type="paragraph" w:styleId="BalloonText">
    <w:name w:val="Balloon Text"/>
    <w:basedOn w:val="Normal"/>
    <w:link w:val="BalloonTextChar"/>
    <w:uiPriority w:val="99"/>
    <w:rsid w:val="00E93210"/>
    <w:rPr>
      <w:rFonts w:cs="Tahoma"/>
      <w:szCs w:val="18"/>
    </w:rPr>
  </w:style>
  <w:style w:type="character" w:customStyle="1" w:styleId="BalloonTextChar">
    <w:name w:val="Balloon Text Char"/>
    <w:link w:val="BalloonText"/>
    <w:uiPriority w:val="99"/>
    <w:rsid w:val="00E93210"/>
    <w:rPr>
      <w:rFonts w:ascii="Palatino Linotype" w:hAnsi="Palatino Linotype" w:cs="Tahoma"/>
      <w:noProof/>
      <w:color w:val="000000"/>
      <w:szCs w:val="18"/>
    </w:rPr>
  </w:style>
  <w:style w:type="character" w:styleId="LineNumber">
    <w:name w:val="line number"/>
    <w:uiPriority w:val="99"/>
    <w:rsid w:val="00CA1D7B"/>
    <w:rPr>
      <w:rFonts w:ascii="Palatino Linotype" w:hAnsi="Palatino Linotype"/>
      <w:sz w:val="16"/>
    </w:rPr>
  </w:style>
  <w:style w:type="table" w:customStyle="1" w:styleId="MDPI41threelinetable">
    <w:name w:val="MDPI_4.1_three_line_table"/>
    <w:basedOn w:val="TableNormal"/>
    <w:uiPriority w:val="99"/>
    <w:rsid w:val="00E93210"/>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Hyperlink">
    <w:name w:val="Hyperlink"/>
    <w:uiPriority w:val="99"/>
    <w:rsid w:val="00E93210"/>
    <w:rPr>
      <w:color w:val="0000FF"/>
      <w:u w:val="single"/>
    </w:rPr>
  </w:style>
  <w:style w:type="character" w:styleId="UnresolvedMention">
    <w:name w:val="Unresolved Mention"/>
    <w:uiPriority w:val="99"/>
    <w:semiHidden/>
    <w:unhideWhenUsed/>
    <w:rsid w:val="00A8692B"/>
    <w:rPr>
      <w:color w:val="605E5C"/>
      <w:shd w:val="clear" w:color="auto" w:fill="E1DFDD"/>
    </w:rPr>
  </w:style>
  <w:style w:type="table" w:styleId="PlainTable4">
    <w:name w:val="Plain Table 4"/>
    <w:basedOn w:val="TableNormal"/>
    <w:uiPriority w:val="44"/>
    <w:rsid w:val="00375A07"/>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34textspacebefore">
    <w:name w:val="MDPI_3.4_text_space_before"/>
    <w:qFormat/>
    <w:rsid w:val="00E93210"/>
    <w:pPr>
      <w:adjustRightInd w:val="0"/>
      <w:snapToGrid w:val="0"/>
      <w:spacing w:before="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81theorem">
    <w:name w:val="MDPI_8.1_theorem"/>
    <w:qFormat/>
    <w:rsid w:val="00E93210"/>
    <w:pPr>
      <w:adjustRightInd w:val="0"/>
      <w:snapToGrid w:val="0"/>
      <w:spacing w:line="228" w:lineRule="auto"/>
      <w:ind w:left="2608"/>
      <w:jc w:val="both"/>
    </w:pPr>
    <w:rPr>
      <w:rFonts w:ascii="Palatino Linotype" w:eastAsia="Times New Roman" w:hAnsi="Palatino Linotype"/>
      <w:i/>
      <w:snapToGrid w:val="0"/>
      <w:color w:val="000000"/>
      <w:szCs w:val="22"/>
      <w:lang w:eastAsia="de-DE" w:bidi="en-US"/>
    </w:rPr>
  </w:style>
  <w:style w:type="paragraph" w:customStyle="1" w:styleId="MDPI82proof">
    <w:name w:val="MDPI_8.2_proof"/>
    <w:qFormat/>
    <w:rsid w:val="00E93210"/>
    <w:pPr>
      <w:adjustRightInd w:val="0"/>
      <w:snapToGrid w:val="0"/>
      <w:spacing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61Citation">
    <w:name w:val="MDPI_6.1_Citation"/>
    <w:qFormat/>
    <w:rsid w:val="00E93210"/>
    <w:pPr>
      <w:adjustRightInd w:val="0"/>
      <w:snapToGrid w:val="0"/>
      <w:spacing w:line="240" w:lineRule="atLeast"/>
      <w:ind w:right="113"/>
    </w:pPr>
    <w:rPr>
      <w:rFonts w:ascii="Palatino Linotype" w:hAnsi="Palatino Linotype" w:cs="Cordia New"/>
      <w:sz w:val="14"/>
      <w:szCs w:val="22"/>
    </w:rPr>
  </w:style>
  <w:style w:type="paragraph" w:customStyle="1" w:styleId="MDPI62BackMatter">
    <w:name w:val="MDPI_6.2_BackMatter"/>
    <w:qFormat/>
    <w:rsid w:val="00E93210"/>
    <w:pPr>
      <w:adjustRightInd w:val="0"/>
      <w:snapToGrid w:val="0"/>
      <w:spacing w:after="120" w:line="228" w:lineRule="auto"/>
      <w:ind w:left="2608"/>
      <w:jc w:val="both"/>
    </w:pPr>
    <w:rPr>
      <w:rFonts w:ascii="Palatino Linotype" w:eastAsia="Times New Roman" w:hAnsi="Palatino Linotype"/>
      <w:snapToGrid w:val="0"/>
      <w:color w:val="000000"/>
      <w:sz w:val="18"/>
      <w:lang w:eastAsia="en-US" w:bidi="en-US"/>
    </w:rPr>
  </w:style>
  <w:style w:type="paragraph" w:customStyle="1" w:styleId="MDPI63Notes">
    <w:name w:val="MDPI_6.3_Notes"/>
    <w:qFormat/>
    <w:rsid w:val="00E93210"/>
    <w:pPr>
      <w:adjustRightInd w:val="0"/>
      <w:snapToGrid w:val="0"/>
      <w:spacing w:before="240" w:line="228" w:lineRule="auto"/>
      <w:jc w:val="both"/>
    </w:pPr>
    <w:rPr>
      <w:rFonts w:ascii="Palatino Linotype" w:hAnsi="Palatino Linotype"/>
      <w:snapToGrid w:val="0"/>
      <w:color w:val="000000"/>
      <w:sz w:val="18"/>
      <w:lang w:eastAsia="en-US" w:bidi="en-US"/>
    </w:rPr>
  </w:style>
  <w:style w:type="paragraph" w:customStyle="1" w:styleId="MDPI15academiceditor">
    <w:name w:val="MDPI_1.5_academic_editor"/>
    <w:qFormat/>
    <w:rsid w:val="00F8699A"/>
    <w:pPr>
      <w:adjustRightInd w:val="0"/>
      <w:snapToGrid w:val="0"/>
      <w:spacing w:before="120" w:line="240" w:lineRule="atLeast"/>
      <w:ind w:right="113"/>
    </w:pPr>
    <w:rPr>
      <w:rFonts w:ascii="Palatino Linotype" w:eastAsia="Times New Roman" w:hAnsi="Palatino Linotype"/>
      <w:color w:val="000000"/>
      <w:sz w:val="14"/>
      <w:szCs w:val="22"/>
      <w:lang w:eastAsia="de-DE" w:bidi="en-US"/>
    </w:rPr>
  </w:style>
  <w:style w:type="paragraph" w:customStyle="1" w:styleId="MDPI19classification">
    <w:name w:val="MDPI_1.9_classification"/>
    <w:qFormat/>
    <w:rsid w:val="00E93210"/>
    <w:pPr>
      <w:spacing w:before="240" w:line="260" w:lineRule="atLeast"/>
      <w:ind w:left="113"/>
      <w:jc w:val="both"/>
    </w:pPr>
    <w:rPr>
      <w:rFonts w:ascii="Palatino Linotype" w:eastAsia="Times New Roman" w:hAnsi="Palatino Linotype"/>
      <w:b/>
      <w:color w:val="000000"/>
      <w:szCs w:val="22"/>
      <w:lang w:eastAsia="de-DE" w:bidi="en-US"/>
    </w:rPr>
  </w:style>
  <w:style w:type="paragraph" w:customStyle="1" w:styleId="MDPI411onetablecaption">
    <w:name w:val="MDPI_4.1.1_one_table_caption"/>
    <w:qFormat/>
    <w:rsid w:val="00E93210"/>
    <w:pPr>
      <w:adjustRightInd w:val="0"/>
      <w:snapToGrid w:val="0"/>
      <w:spacing w:before="240" w:after="120" w:line="260" w:lineRule="atLeast"/>
      <w:jc w:val="center"/>
    </w:pPr>
    <w:rPr>
      <w:rFonts w:ascii="Palatino Linotype" w:hAnsi="Palatino Linotype" w:cs="Cordia New"/>
      <w:noProof/>
      <w:color w:val="000000"/>
      <w:sz w:val="18"/>
      <w:szCs w:val="22"/>
      <w:lang w:bidi="en-US"/>
    </w:rPr>
  </w:style>
  <w:style w:type="paragraph" w:customStyle="1" w:styleId="MDPI511onefigurecaption">
    <w:name w:val="MDPI_5.1.1_one_figure_caption"/>
    <w:qFormat/>
    <w:rsid w:val="00E93210"/>
    <w:pPr>
      <w:adjustRightInd w:val="0"/>
      <w:snapToGrid w:val="0"/>
      <w:spacing w:before="240" w:after="120" w:line="260" w:lineRule="atLeast"/>
      <w:jc w:val="center"/>
    </w:pPr>
    <w:rPr>
      <w:rFonts w:ascii="Palatino Linotype" w:hAnsi="Palatino Linotype"/>
      <w:noProof/>
      <w:color w:val="000000"/>
      <w:sz w:val="18"/>
      <w:lang w:bidi="en-US"/>
    </w:rPr>
  </w:style>
  <w:style w:type="paragraph" w:customStyle="1" w:styleId="MDPI72Copyright">
    <w:name w:val="MDPI_7.2_Copyright"/>
    <w:qFormat/>
    <w:rsid w:val="00554016"/>
    <w:pPr>
      <w:adjustRightInd w:val="0"/>
      <w:snapToGrid w:val="0"/>
      <w:spacing w:before="60" w:line="240" w:lineRule="atLeast"/>
      <w:ind w:right="113"/>
      <w:jc w:val="both"/>
    </w:pPr>
    <w:rPr>
      <w:rFonts w:ascii="Palatino Linotype" w:eastAsia="Times New Roman" w:hAnsi="Palatino Linotype"/>
      <w:noProof/>
      <w:snapToGrid w:val="0"/>
      <w:color w:val="000000"/>
      <w:sz w:val="14"/>
      <w:lang w:val="en-GB" w:eastAsia="en-GB"/>
    </w:rPr>
  </w:style>
  <w:style w:type="paragraph" w:customStyle="1" w:styleId="MDPI73CopyrightImage">
    <w:name w:val="MDPI_7.3_CopyrightImage"/>
    <w:rsid w:val="00E93210"/>
    <w:pPr>
      <w:adjustRightInd w:val="0"/>
      <w:snapToGrid w:val="0"/>
      <w:spacing w:after="100" w:line="260" w:lineRule="atLeast"/>
      <w:jc w:val="right"/>
    </w:pPr>
    <w:rPr>
      <w:rFonts w:ascii="Palatino Linotype" w:eastAsia="Times New Roman" w:hAnsi="Palatino Linotype"/>
      <w:color w:val="000000"/>
      <w:lang w:eastAsia="de-CH"/>
    </w:rPr>
  </w:style>
  <w:style w:type="paragraph" w:customStyle="1" w:styleId="MDPIequationFram">
    <w:name w:val="MDPI_equationFram"/>
    <w:qFormat/>
    <w:rsid w:val="00E93210"/>
    <w:pPr>
      <w:adjustRightInd w:val="0"/>
      <w:snapToGrid w:val="0"/>
      <w:spacing w:before="120" w:after="120"/>
      <w:jc w:val="center"/>
    </w:pPr>
    <w:rPr>
      <w:rFonts w:ascii="Palatino Linotype" w:eastAsia="Times New Roman" w:hAnsi="Palatino Linotype"/>
      <w:snapToGrid w:val="0"/>
      <w:color w:val="000000"/>
      <w:szCs w:val="22"/>
      <w:lang w:eastAsia="de-DE" w:bidi="en-US"/>
    </w:rPr>
  </w:style>
  <w:style w:type="paragraph" w:customStyle="1" w:styleId="MDPIfooter">
    <w:name w:val="MDPI_footer"/>
    <w:qFormat/>
    <w:rsid w:val="00E93210"/>
    <w:pPr>
      <w:adjustRightInd w:val="0"/>
      <w:snapToGrid w:val="0"/>
      <w:spacing w:before="120" w:line="260" w:lineRule="atLeast"/>
      <w:jc w:val="center"/>
    </w:pPr>
    <w:rPr>
      <w:rFonts w:ascii="Palatino Linotype" w:eastAsia="Times New Roman" w:hAnsi="Palatino Linotype"/>
      <w:color w:val="000000"/>
      <w:lang w:eastAsia="de-DE"/>
    </w:rPr>
  </w:style>
  <w:style w:type="paragraph" w:customStyle="1" w:styleId="MDPIheader">
    <w:name w:val="MDPI_header"/>
    <w:qFormat/>
    <w:rsid w:val="00E93210"/>
    <w:pPr>
      <w:adjustRightInd w:val="0"/>
      <w:snapToGrid w:val="0"/>
      <w:spacing w:after="240" w:line="260" w:lineRule="atLeast"/>
      <w:jc w:val="both"/>
    </w:pPr>
    <w:rPr>
      <w:rFonts w:ascii="Palatino Linotype" w:eastAsia="Times New Roman" w:hAnsi="Palatino Linotype"/>
      <w:iCs/>
      <w:color w:val="000000"/>
      <w:sz w:val="16"/>
      <w:lang w:eastAsia="de-DE"/>
    </w:rPr>
  </w:style>
  <w:style w:type="paragraph" w:customStyle="1" w:styleId="MDPIheadercitation">
    <w:name w:val="MDPI_header_citation"/>
    <w:rsid w:val="00E93210"/>
    <w:pPr>
      <w:spacing w:after="240"/>
    </w:pPr>
    <w:rPr>
      <w:rFonts w:ascii="Palatino Linotype" w:eastAsia="Times New Roman" w:hAnsi="Palatino Linotype"/>
      <w:snapToGrid w:val="0"/>
      <w:color w:val="000000"/>
      <w:sz w:val="18"/>
      <w:lang w:eastAsia="de-DE" w:bidi="en-US"/>
    </w:rPr>
  </w:style>
  <w:style w:type="paragraph" w:customStyle="1" w:styleId="MDPIheadermdpilogo">
    <w:name w:val="MDPI_header_mdpi_logo"/>
    <w:qFormat/>
    <w:rsid w:val="00E93210"/>
    <w:pPr>
      <w:adjustRightInd w:val="0"/>
      <w:snapToGrid w:val="0"/>
      <w:spacing w:line="260" w:lineRule="atLeast"/>
      <w:jc w:val="right"/>
    </w:pPr>
    <w:rPr>
      <w:rFonts w:ascii="Palatino Linotype" w:eastAsia="Times New Roman" w:hAnsi="Palatino Linotype"/>
      <w:color w:val="000000"/>
      <w:sz w:val="24"/>
      <w:szCs w:val="22"/>
      <w:lang w:eastAsia="de-CH"/>
    </w:rPr>
  </w:style>
  <w:style w:type="table" w:customStyle="1" w:styleId="MDPITable">
    <w:name w:val="MDPI_Table"/>
    <w:basedOn w:val="TableNormal"/>
    <w:uiPriority w:val="99"/>
    <w:rsid w:val="00E93210"/>
    <w:rPr>
      <w:rFonts w:ascii="Palatino Linotype" w:hAnsi="Palatino Linotype"/>
      <w:color w:val="000000"/>
      <w:lang w:val="en-CA" w:eastAsia="en-US"/>
    </w:rPr>
    <w:tblPr>
      <w:tblCellMar>
        <w:left w:w="0" w:type="dxa"/>
        <w:right w:w="0" w:type="dxa"/>
      </w:tblCellMar>
    </w:tblPr>
  </w:style>
  <w:style w:type="paragraph" w:customStyle="1" w:styleId="MDPItext">
    <w:name w:val="MDPI_text"/>
    <w:qFormat/>
    <w:rsid w:val="00E93210"/>
    <w:pPr>
      <w:spacing w:line="260" w:lineRule="atLeast"/>
      <w:ind w:left="425" w:right="425" w:firstLine="284"/>
      <w:jc w:val="both"/>
    </w:pPr>
    <w:rPr>
      <w:rFonts w:ascii="Times New Roman" w:eastAsia="Times New Roman" w:hAnsi="Times New Roman"/>
      <w:noProof/>
      <w:snapToGrid w:val="0"/>
      <w:color w:val="000000"/>
      <w:sz w:val="22"/>
      <w:szCs w:val="22"/>
      <w:lang w:eastAsia="de-DE" w:bidi="en-US"/>
    </w:rPr>
  </w:style>
  <w:style w:type="paragraph" w:customStyle="1" w:styleId="MDPItitle">
    <w:name w:val="MDPI_title"/>
    <w:qFormat/>
    <w:rsid w:val="00E93210"/>
    <w:pPr>
      <w:adjustRightInd w:val="0"/>
      <w:snapToGrid w:val="0"/>
      <w:spacing w:after="240" w:line="260" w:lineRule="atLeast"/>
      <w:jc w:val="both"/>
    </w:pPr>
    <w:rPr>
      <w:rFonts w:ascii="Palatino Linotype" w:eastAsia="Times New Roman" w:hAnsi="Palatino Linotype"/>
      <w:b/>
      <w:snapToGrid w:val="0"/>
      <w:color w:val="000000"/>
      <w:sz w:val="36"/>
      <w:lang w:eastAsia="de-DE" w:bidi="en-US"/>
    </w:rPr>
  </w:style>
  <w:style w:type="character" w:customStyle="1" w:styleId="apple-converted-space">
    <w:name w:val="apple-converted-space"/>
    <w:rsid w:val="00E93210"/>
  </w:style>
  <w:style w:type="paragraph" w:styleId="Bibliography">
    <w:name w:val="Bibliography"/>
    <w:basedOn w:val="Normal"/>
    <w:next w:val="Normal"/>
    <w:uiPriority w:val="37"/>
    <w:unhideWhenUsed/>
    <w:rsid w:val="00E93210"/>
    <w:pPr>
      <w:tabs>
        <w:tab w:val="left" w:pos="504"/>
      </w:tabs>
      <w:spacing w:line="240" w:lineRule="atLeast"/>
      <w:ind w:left="504" w:hanging="504"/>
    </w:pPr>
  </w:style>
  <w:style w:type="paragraph" w:styleId="BodyText">
    <w:name w:val="Body Text"/>
    <w:link w:val="BodyTextChar"/>
    <w:rsid w:val="00E93210"/>
    <w:pPr>
      <w:spacing w:after="120" w:line="340" w:lineRule="atLeast"/>
      <w:jc w:val="both"/>
    </w:pPr>
    <w:rPr>
      <w:rFonts w:ascii="Palatino Linotype" w:hAnsi="Palatino Linotype"/>
      <w:color w:val="000000"/>
      <w:sz w:val="24"/>
      <w:lang w:eastAsia="de-DE"/>
    </w:rPr>
  </w:style>
  <w:style w:type="character" w:customStyle="1" w:styleId="BodyTextChar">
    <w:name w:val="Body Text Char"/>
    <w:link w:val="BodyText"/>
    <w:rsid w:val="00E93210"/>
    <w:rPr>
      <w:rFonts w:ascii="Palatino Linotype" w:hAnsi="Palatino Linotype"/>
      <w:color w:val="000000"/>
      <w:sz w:val="24"/>
      <w:lang w:eastAsia="de-DE"/>
    </w:rPr>
  </w:style>
  <w:style w:type="character" w:styleId="CommentReference">
    <w:name w:val="annotation reference"/>
    <w:rsid w:val="00E93210"/>
    <w:rPr>
      <w:sz w:val="21"/>
      <w:szCs w:val="21"/>
    </w:rPr>
  </w:style>
  <w:style w:type="paragraph" w:styleId="CommentText">
    <w:name w:val="annotation text"/>
    <w:basedOn w:val="Normal"/>
    <w:link w:val="CommentTextChar"/>
    <w:rsid w:val="00E93210"/>
  </w:style>
  <w:style w:type="character" w:customStyle="1" w:styleId="CommentTextChar">
    <w:name w:val="Comment Text Char"/>
    <w:link w:val="CommentText"/>
    <w:rsid w:val="00E93210"/>
    <w:rPr>
      <w:rFonts w:ascii="Palatino Linotype" w:hAnsi="Palatino Linotype"/>
      <w:noProof/>
      <w:color w:val="000000"/>
    </w:rPr>
  </w:style>
  <w:style w:type="paragraph" w:styleId="CommentSubject">
    <w:name w:val="annotation subject"/>
    <w:basedOn w:val="CommentText"/>
    <w:next w:val="CommentText"/>
    <w:link w:val="CommentSubjectChar"/>
    <w:rsid w:val="00E93210"/>
    <w:rPr>
      <w:b/>
      <w:bCs/>
    </w:rPr>
  </w:style>
  <w:style w:type="character" w:customStyle="1" w:styleId="CommentSubjectChar">
    <w:name w:val="Comment Subject Char"/>
    <w:link w:val="CommentSubject"/>
    <w:rsid w:val="00E93210"/>
    <w:rPr>
      <w:rFonts w:ascii="Palatino Linotype" w:hAnsi="Palatino Linotype"/>
      <w:b/>
      <w:bCs/>
      <w:noProof/>
      <w:color w:val="000000"/>
    </w:rPr>
  </w:style>
  <w:style w:type="character" w:styleId="EndnoteReference">
    <w:name w:val="endnote reference"/>
    <w:rsid w:val="00E93210"/>
    <w:rPr>
      <w:vertAlign w:val="superscript"/>
    </w:rPr>
  </w:style>
  <w:style w:type="paragraph" w:styleId="EndnoteText">
    <w:name w:val="endnote text"/>
    <w:basedOn w:val="Normal"/>
    <w:link w:val="EndnoteTextChar"/>
    <w:semiHidden/>
    <w:unhideWhenUsed/>
    <w:rsid w:val="00E93210"/>
    <w:pPr>
      <w:spacing w:line="240" w:lineRule="auto"/>
    </w:pPr>
  </w:style>
  <w:style w:type="character" w:customStyle="1" w:styleId="EndnoteTextChar">
    <w:name w:val="Endnote Text Char"/>
    <w:link w:val="EndnoteText"/>
    <w:semiHidden/>
    <w:rsid w:val="00E93210"/>
    <w:rPr>
      <w:rFonts w:ascii="Palatino Linotype" w:hAnsi="Palatino Linotype"/>
      <w:noProof/>
      <w:color w:val="000000"/>
    </w:rPr>
  </w:style>
  <w:style w:type="character" w:styleId="FollowedHyperlink">
    <w:name w:val="FollowedHyperlink"/>
    <w:rsid w:val="00E93210"/>
    <w:rPr>
      <w:color w:val="954F72"/>
      <w:u w:val="single"/>
    </w:rPr>
  </w:style>
  <w:style w:type="paragraph" w:styleId="FootnoteText">
    <w:name w:val="footnote text"/>
    <w:basedOn w:val="Normal"/>
    <w:link w:val="FootnoteTextChar"/>
    <w:semiHidden/>
    <w:unhideWhenUsed/>
    <w:rsid w:val="00E93210"/>
    <w:pPr>
      <w:spacing w:line="240" w:lineRule="auto"/>
    </w:pPr>
  </w:style>
  <w:style w:type="character" w:customStyle="1" w:styleId="FootnoteTextChar">
    <w:name w:val="Footnote Text Char"/>
    <w:link w:val="FootnoteText"/>
    <w:semiHidden/>
    <w:rsid w:val="00E93210"/>
    <w:rPr>
      <w:rFonts w:ascii="Palatino Linotype" w:hAnsi="Palatino Linotype"/>
      <w:noProof/>
      <w:color w:val="000000"/>
    </w:rPr>
  </w:style>
  <w:style w:type="paragraph" w:styleId="NormalWeb">
    <w:name w:val="Normal (Web)"/>
    <w:basedOn w:val="Normal"/>
    <w:uiPriority w:val="99"/>
    <w:rsid w:val="00E93210"/>
    <w:rPr>
      <w:szCs w:val="24"/>
    </w:rPr>
  </w:style>
  <w:style w:type="paragraph" w:customStyle="1" w:styleId="MsoFootnoteText0">
    <w:name w:val="MsoFootnoteText"/>
    <w:basedOn w:val="NormalWeb"/>
    <w:qFormat/>
    <w:rsid w:val="00E93210"/>
    <w:rPr>
      <w:rFonts w:ascii="Times New Roman" w:hAnsi="Times New Roman"/>
    </w:rPr>
  </w:style>
  <w:style w:type="character" w:styleId="PageNumber">
    <w:name w:val="page number"/>
    <w:rsid w:val="00E93210"/>
  </w:style>
  <w:style w:type="character" w:styleId="PlaceholderText">
    <w:name w:val="Placeholder Text"/>
    <w:uiPriority w:val="99"/>
    <w:semiHidden/>
    <w:rsid w:val="00E93210"/>
    <w:rPr>
      <w:color w:val="808080"/>
    </w:rPr>
  </w:style>
  <w:style w:type="paragraph" w:customStyle="1" w:styleId="MDPI71FootNotes">
    <w:name w:val="MDPI_7.1_FootNotes"/>
    <w:qFormat/>
    <w:rsid w:val="00AE2596"/>
    <w:pPr>
      <w:numPr>
        <w:numId w:val="21"/>
      </w:numPr>
      <w:adjustRightInd w:val="0"/>
      <w:snapToGrid w:val="0"/>
      <w:spacing w:line="228" w:lineRule="auto"/>
    </w:pPr>
    <w:rPr>
      <w:rFonts w:ascii="Palatino Linotype" w:eastAsiaTheme="minorEastAsia" w:hAnsi="Palatino Linotype"/>
      <w:noProof/>
      <w:color w:val="000000"/>
      <w:sz w:val="18"/>
    </w:rPr>
  </w:style>
  <w:style w:type="paragraph" w:styleId="Caption">
    <w:name w:val="caption"/>
    <w:basedOn w:val="Normal"/>
    <w:next w:val="Normal"/>
    <w:uiPriority w:val="35"/>
    <w:unhideWhenUsed/>
    <w:qFormat/>
    <w:rsid w:val="00EE0746"/>
    <w:pPr>
      <w:spacing w:after="200" w:line="240" w:lineRule="auto"/>
    </w:pPr>
    <w:rPr>
      <w:i/>
      <w:iCs/>
      <w:color w:val="44546A" w:themeColor="text2"/>
      <w:sz w:val="18"/>
      <w:szCs w:val="18"/>
    </w:rPr>
  </w:style>
  <w:style w:type="paragraph" w:styleId="Revision">
    <w:name w:val="Revision"/>
    <w:hidden/>
    <w:uiPriority w:val="99"/>
    <w:semiHidden/>
    <w:rsid w:val="002420AB"/>
    <w:rPr>
      <w:rFonts w:ascii="Palatino Linotype" w:hAnsi="Palatino Linotype"/>
      <w:color w:val="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52130167">
      <w:bodyDiv w:val="1"/>
      <w:marLeft w:val="0"/>
      <w:marRight w:val="0"/>
      <w:marTop w:val="0"/>
      <w:marBottom w:val="0"/>
      <w:divBdr>
        <w:top w:val="none" w:sz="0" w:space="0" w:color="auto"/>
        <w:left w:val="none" w:sz="0" w:space="0" w:color="auto"/>
        <w:bottom w:val="none" w:sz="0" w:space="0" w:color="auto"/>
        <w:right w:val="none" w:sz="0" w:space="0" w:color="auto"/>
      </w:divBdr>
    </w:div>
    <w:div w:id="421606968">
      <w:bodyDiv w:val="1"/>
      <w:marLeft w:val="0"/>
      <w:marRight w:val="0"/>
      <w:marTop w:val="0"/>
      <w:marBottom w:val="0"/>
      <w:divBdr>
        <w:top w:val="none" w:sz="0" w:space="0" w:color="auto"/>
        <w:left w:val="none" w:sz="0" w:space="0" w:color="auto"/>
        <w:bottom w:val="none" w:sz="0" w:space="0" w:color="auto"/>
        <w:right w:val="none" w:sz="0" w:space="0" w:color="auto"/>
      </w:divBdr>
    </w:div>
    <w:div w:id="512190648">
      <w:bodyDiv w:val="1"/>
      <w:marLeft w:val="0"/>
      <w:marRight w:val="0"/>
      <w:marTop w:val="0"/>
      <w:marBottom w:val="0"/>
      <w:divBdr>
        <w:top w:val="none" w:sz="0" w:space="0" w:color="auto"/>
        <w:left w:val="none" w:sz="0" w:space="0" w:color="auto"/>
        <w:bottom w:val="none" w:sz="0" w:space="0" w:color="auto"/>
        <w:right w:val="none" w:sz="0" w:space="0" w:color="auto"/>
      </w:divBdr>
    </w:div>
    <w:div w:id="629287209">
      <w:bodyDiv w:val="1"/>
      <w:marLeft w:val="0"/>
      <w:marRight w:val="0"/>
      <w:marTop w:val="0"/>
      <w:marBottom w:val="0"/>
      <w:divBdr>
        <w:top w:val="none" w:sz="0" w:space="0" w:color="auto"/>
        <w:left w:val="none" w:sz="0" w:space="0" w:color="auto"/>
        <w:bottom w:val="none" w:sz="0" w:space="0" w:color="auto"/>
        <w:right w:val="none" w:sz="0" w:space="0" w:color="auto"/>
      </w:divBdr>
    </w:div>
    <w:div w:id="762724851">
      <w:bodyDiv w:val="1"/>
      <w:marLeft w:val="0"/>
      <w:marRight w:val="0"/>
      <w:marTop w:val="0"/>
      <w:marBottom w:val="0"/>
      <w:divBdr>
        <w:top w:val="none" w:sz="0" w:space="0" w:color="auto"/>
        <w:left w:val="none" w:sz="0" w:space="0" w:color="auto"/>
        <w:bottom w:val="none" w:sz="0" w:space="0" w:color="auto"/>
        <w:right w:val="none" w:sz="0" w:space="0" w:color="auto"/>
      </w:divBdr>
    </w:div>
    <w:div w:id="1118793638">
      <w:bodyDiv w:val="1"/>
      <w:marLeft w:val="0"/>
      <w:marRight w:val="0"/>
      <w:marTop w:val="0"/>
      <w:marBottom w:val="0"/>
      <w:divBdr>
        <w:top w:val="none" w:sz="0" w:space="0" w:color="auto"/>
        <w:left w:val="none" w:sz="0" w:space="0" w:color="auto"/>
        <w:bottom w:val="none" w:sz="0" w:space="0" w:color="auto"/>
        <w:right w:val="none" w:sz="0" w:space="0" w:color="auto"/>
      </w:divBdr>
    </w:div>
    <w:div w:id="1324890822">
      <w:bodyDiv w:val="1"/>
      <w:marLeft w:val="0"/>
      <w:marRight w:val="0"/>
      <w:marTop w:val="0"/>
      <w:marBottom w:val="0"/>
      <w:divBdr>
        <w:top w:val="none" w:sz="0" w:space="0" w:color="auto"/>
        <w:left w:val="none" w:sz="0" w:space="0" w:color="auto"/>
        <w:bottom w:val="none" w:sz="0" w:space="0" w:color="auto"/>
        <w:right w:val="none" w:sz="0" w:space="0" w:color="auto"/>
      </w:divBdr>
    </w:div>
    <w:div w:id="1993175939">
      <w:bodyDiv w:val="1"/>
      <w:marLeft w:val="0"/>
      <w:marRight w:val="0"/>
      <w:marTop w:val="0"/>
      <w:marBottom w:val="0"/>
      <w:divBdr>
        <w:top w:val="none" w:sz="0" w:space="0" w:color="auto"/>
        <w:left w:val="none" w:sz="0" w:space="0" w:color="auto"/>
        <w:bottom w:val="none" w:sz="0" w:space="0" w:color="auto"/>
        <w:right w:val="none" w:sz="0" w:space="0" w:color="auto"/>
      </w:divBdr>
    </w:div>
    <w:div w:id="2037072446">
      <w:bodyDiv w:val="1"/>
      <w:marLeft w:val="0"/>
      <w:marRight w:val="0"/>
      <w:marTop w:val="0"/>
      <w:marBottom w:val="0"/>
      <w:divBdr>
        <w:top w:val="none" w:sz="0" w:space="0" w:color="auto"/>
        <w:left w:val="none" w:sz="0" w:space="0" w:color="auto"/>
        <w:bottom w:val="none" w:sz="0" w:space="0" w:color="auto"/>
        <w:right w:val="none" w:sz="0" w:space="0" w:color="auto"/>
      </w:divBdr>
    </w:div>
  </w:divs>
  <w:encoding w:val="iso-8859-6"/>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chart" Target="charts/chart1.xml"/><Relationship Id="rId18" Type="http://schemas.openxmlformats.org/officeDocument/2006/relationships/image" Target="media/image6.png"/><Relationship Id="rId26" Type="http://schemas.openxmlformats.org/officeDocument/2006/relationships/header" Target="header3.xml"/><Relationship Id="rId3" Type="http://schemas.openxmlformats.org/officeDocument/2006/relationships/styles" Target="styles.xml"/><Relationship Id="rId21" Type="http://schemas.openxmlformats.org/officeDocument/2006/relationships/chart" Target="charts/chart2.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5.png"/><Relationship Id="rId25"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29"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header" Target="header1.xml"/><Relationship Id="rId28" Type="http://schemas.openxmlformats.org/officeDocument/2006/relationships/fontTable" Target="fontTable.xml"/><Relationship Id="rId10" Type="http://schemas.microsoft.com/office/2016/09/relationships/commentsIds" Target="commentsIds.xml"/><Relationship Id="rId19" Type="http://schemas.openxmlformats.org/officeDocument/2006/relationships/image" Target="media/image7.jpe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2.png"/><Relationship Id="rId22" Type="http://schemas.openxmlformats.org/officeDocument/2006/relationships/chart" Target="charts/chart3.xml"/><Relationship Id="rId27" Type="http://schemas.openxmlformats.org/officeDocument/2006/relationships/footer" Target="footer2.xml"/><Relationship Id="rId30" Type="http://schemas.openxmlformats.org/officeDocument/2006/relationships/theme" Target="theme/theme1.xml"/></Relationships>
</file>

<file path=word/_rels/header3.xml.rels><?xml version="1.0" encoding="UTF-8" standalone="yes"?>
<Relationships xmlns="http://schemas.openxmlformats.org/package/2006/relationships"><Relationship Id="rId2" Type="http://schemas.openxmlformats.org/officeDocument/2006/relationships/image" Target="media/image10.png"/><Relationship Id="rId1" Type="http://schemas.openxmlformats.org/officeDocument/2006/relationships/image" Target="media/image9.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faith\Documents\PhD%20stuff\Literature%20Review\sensors-template.dot"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C:\Users\faith\Documents\PhD%20stuff\Literature%20Review\Literature%20Review.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faith\Documents\PhD%20stuff\Literature%20Review\Literature%20Review.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faith\Documents\PhD%20stuff\Literature%20Review\Literature%20Review.xlsx"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sz="1400"/>
              <a:t>Accumulative</a:t>
            </a:r>
            <a:r>
              <a:rPr lang="en-GB" sz="1400" baseline="0"/>
              <a:t> number of published studies from 2013 and 2023</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Literature review Papers'!$C$6</c:f>
              <c:strCache>
                <c:ptCount val="1"/>
                <c:pt idx="0">
                  <c:v>Researches</c:v>
                </c:pt>
              </c:strCache>
            </c:strRef>
          </c:tx>
          <c:spPr>
            <a:ln w="28575" cap="rnd">
              <a:solidFill>
                <a:schemeClr val="accent1"/>
              </a:solidFill>
              <a:round/>
            </a:ln>
            <a:effectLst/>
          </c:spPr>
          <c:marker>
            <c:symbol val="none"/>
          </c:marker>
          <c:cat>
            <c:numRef>
              <c:f>'Literature review Papers'!$B$7:$B$17</c:f>
              <c:numCache>
                <c:formatCode>General</c:formatCode>
                <c:ptCount val="11"/>
                <c:pt idx="0">
                  <c:v>2013</c:v>
                </c:pt>
                <c:pt idx="1">
                  <c:v>2014</c:v>
                </c:pt>
                <c:pt idx="2">
                  <c:v>2015</c:v>
                </c:pt>
                <c:pt idx="3">
                  <c:v>2016</c:v>
                </c:pt>
                <c:pt idx="4">
                  <c:v>2017</c:v>
                </c:pt>
                <c:pt idx="5">
                  <c:v>2018</c:v>
                </c:pt>
                <c:pt idx="6">
                  <c:v>2019</c:v>
                </c:pt>
                <c:pt idx="7">
                  <c:v>2020</c:v>
                </c:pt>
                <c:pt idx="8">
                  <c:v>2021</c:v>
                </c:pt>
                <c:pt idx="9">
                  <c:v>2022</c:v>
                </c:pt>
                <c:pt idx="10">
                  <c:v>2023</c:v>
                </c:pt>
              </c:numCache>
            </c:numRef>
          </c:cat>
          <c:val>
            <c:numRef>
              <c:f>'Literature review Papers'!$C$7:$C$17</c:f>
              <c:numCache>
                <c:formatCode>General</c:formatCode>
                <c:ptCount val="11"/>
                <c:pt idx="0">
                  <c:v>237</c:v>
                </c:pt>
                <c:pt idx="1">
                  <c:v>275</c:v>
                </c:pt>
                <c:pt idx="2">
                  <c:v>272</c:v>
                </c:pt>
                <c:pt idx="3">
                  <c:v>310</c:v>
                </c:pt>
                <c:pt idx="4">
                  <c:v>325</c:v>
                </c:pt>
                <c:pt idx="5">
                  <c:v>414</c:v>
                </c:pt>
                <c:pt idx="6">
                  <c:v>451</c:v>
                </c:pt>
                <c:pt idx="7">
                  <c:v>524</c:v>
                </c:pt>
                <c:pt idx="8">
                  <c:v>615</c:v>
                </c:pt>
                <c:pt idx="9">
                  <c:v>714</c:v>
                </c:pt>
                <c:pt idx="10">
                  <c:v>758</c:v>
                </c:pt>
              </c:numCache>
            </c:numRef>
          </c:val>
          <c:smooth val="0"/>
          <c:extLst>
            <c:ext xmlns:c16="http://schemas.microsoft.com/office/drawing/2014/chart" uri="{C3380CC4-5D6E-409C-BE32-E72D297353CC}">
              <c16:uniqueId val="{00000000-B0B0-4561-96AB-0887983ED37A}"/>
            </c:ext>
          </c:extLst>
        </c:ser>
        <c:dLbls>
          <c:showLegendKey val="0"/>
          <c:showVal val="0"/>
          <c:showCatName val="0"/>
          <c:showSerName val="0"/>
          <c:showPercent val="0"/>
          <c:showBubbleSize val="0"/>
        </c:dLbls>
        <c:smooth val="0"/>
        <c:axId val="198380863"/>
        <c:axId val="1143064927"/>
      </c:lineChart>
      <c:catAx>
        <c:axId val="198380863"/>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Publication</a:t>
                </a:r>
                <a:r>
                  <a:rPr lang="en-GB" baseline="0"/>
                  <a:t> Year</a:t>
                </a:r>
                <a:endParaRPr lang="en-GB"/>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43064927"/>
        <c:crosses val="autoZero"/>
        <c:auto val="1"/>
        <c:lblAlgn val="ctr"/>
        <c:lblOffset val="100"/>
        <c:noMultiLvlLbl val="0"/>
      </c:catAx>
      <c:valAx>
        <c:axId val="1143064927"/>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Number of Published</a:t>
                </a:r>
                <a:r>
                  <a:rPr lang="en-GB" baseline="0"/>
                  <a:t> Studie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8380863"/>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100" b="0" i="0" u="none" strike="noStrike" kern="1200" spc="0" baseline="0">
                <a:solidFill>
                  <a:schemeClr val="tx1">
                    <a:lumMod val="65000"/>
                    <a:lumOff val="35000"/>
                  </a:schemeClr>
                </a:solidFill>
                <a:latin typeface="+mn-lt"/>
                <a:ea typeface="+mn-ea"/>
                <a:cs typeface="+mn-cs"/>
              </a:defRPr>
            </a:pPr>
            <a:r>
              <a:rPr lang="en-GB" sz="1100"/>
              <a:t>Summay</a:t>
            </a:r>
            <a:r>
              <a:rPr lang="en-GB" sz="1100" baseline="0"/>
              <a:t> of Published Research Papers by the Sensors being utilised from 2007 to 2023 </a:t>
            </a:r>
            <a:endParaRPr lang="en-GB" sz="1100"/>
          </a:p>
        </c:rich>
      </c:tx>
      <c:overlay val="0"/>
      <c:spPr>
        <a:noFill/>
        <a:ln>
          <a:noFill/>
        </a:ln>
        <a:effectLst/>
      </c:spPr>
      <c:txPr>
        <a:bodyPr rot="0" spcFirstLastPara="1" vertOverflow="ellipsis" vert="horz" wrap="square" anchor="ctr" anchorCtr="1"/>
        <a:lstStyle/>
        <a:p>
          <a:pPr>
            <a:defRPr sz="11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stacked"/>
        <c:varyColors val="0"/>
        <c:ser>
          <c:idx val="0"/>
          <c:order val="0"/>
          <c:tx>
            <c:strRef>
              <c:f>'Sitting Posture System'!$A$102</c:f>
              <c:strCache>
                <c:ptCount val="1"/>
                <c:pt idx="0">
                  <c:v>Pressure Sensor</c:v>
                </c:pt>
              </c:strCache>
            </c:strRef>
          </c:tx>
          <c:spPr>
            <a:solidFill>
              <a:schemeClr val="accent1"/>
            </a:solidFill>
            <a:ln>
              <a:noFill/>
            </a:ln>
            <a:effectLst/>
          </c:spPr>
          <c:invertIfNegative val="0"/>
          <c:cat>
            <c:strRef>
              <c:f>'Sitting Posture System'!$B$101:$E$101</c:f>
              <c:strCache>
                <c:ptCount val="4"/>
                <c:pt idx="0">
                  <c:v>[2007, 2010]</c:v>
                </c:pt>
                <c:pt idx="1">
                  <c:v>[2011, 2014]</c:v>
                </c:pt>
                <c:pt idx="2">
                  <c:v>[2015, 2018]</c:v>
                </c:pt>
                <c:pt idx="3">
                  <c:v>[2019, 2023]</c:v>
                </c:pt>
              </c:strCache>
            </c:strRef>
          </c:cat>
          <c:val>
            <c:numRef>
              <c:f>'Sitting Posture System'!$B$102:$E$102</c:f>
              <c:numCache>
                <c:formatCode>General</c:formatCode>
                <c:ptCount val="4"/>
                <c:pt idx="0">
                  <c:v>1</c:v>
                </c:pt>
                <c:pt idx="1">
                  <c:v>4</c:v>
                </c:pt>
                <c:pt idx="2">
                  <c:v>5</c:v>
                </c:pt>
                <c:pt idx="3">
                  <c:v>16</c:v>
                </c:pt>
              </c:numCache>
            </c:numRef>
          </c:val>
          <c:extLst>
            <c:ext xmlns:c16="http://schemas.microsoft.com/office/drawing/2014/chart" uri="{C3380CC4-5D6E-409C-BE32-E72D297353CC}">
              <c16:uniqueId val="{00000000-6964-4FE9-8FC1-80D1598E9407}"/>
            </c:ext>
          </c:extLst>
        </c:ser>
        <c:ser>
          <c:idx val="1"/>
          <c:order val="1"/>
          <c:tx>
            <c:strRef>
              <c:f>'Sitting Posture System'!$A$103</c:f>
              <c:strCache>
                <c:ptCount val="1"/>
                <c:pt idx="0">
                  <c:v>Load Cell</c:v>
                </c:pt>
              </c:strCache>
            </c:strRef>
          </c:tx>
          <c:spPr>
            <a:solidFill>
              <a:schemeClr val="accent2"/>
            </a:solidFill>
            <a:ln>
              <a:noFill/>
            </a:ln>
            <a:effectLst/>
          </c:spPr>
          <c:invertIfNegative val="0"/>
          <c:cat>
            <c:strRef>
              <c:f>'Sitting Posture System'!$B$101:$E$101</c:f>
              <c:strCache>
                <c:ptCount val="4"/>
                <c:pt idx="0">
                  <c:v>[2007, 2010]</c:v>
                </c:pt>
                <c:pt idx="1">
                  <c:v>[2011, 2014]</c:v>
                </c:pt>
                <c:pt idx="2">
                  <c:v>[2015, 2018]</c:v>
                </c:pt>
                <c:pt idx="3">
                  <c:v>[2019, 2023]</c:v>
                </c:pt>
              </c:strCache>
            </c:strRef>
          </c:cat>
          <c:val>
            <c:numRef>
              <c:f>'Sitting Posture System'!$B$103:$E$103</c:f>
              <c:numCache>
                <c:formatCode>General</c:formatCode>
                <c:ptCount val="4"/>
                <c:pt idx="0">
                  <c:v>0</c:v>
                </c:pt>
                <c:pt idx="1">
                  <c:v>0</c:v>
                </c:pt>
                <c:pt idx="2">
                  <c:v>1</c:v>
                </c:pt>
                <c:pt idx="3">
                  <c:v>2</c:v>
                </c:pt>
              </c:numCache>
            </c:numRef>
          </c:val>
          <c:extLst>
            <c:ext xmlns:c16="http://schemas.microsoft.com/office/drawing/2014/chart" uri="{C3380CC4-5D6E-409C-BE32-E72D297353CC}">
              <c16:uniqueId val="{00000001-6964-4FE9-8FC1-80D1598E9407}"/>
            </c:ext>
          </c:extLst>
        </c:ser>
        <c:ser>
          <c:idx val="2"/>
          <c:order val="2"/>
          <c:tx>
            <c:strRef>
              <c:f>'Sitting Posture System'!$A$104</c:f>
              <c:strCache>
                <c:ptCount val="1"/>
                <c:pt idx="0">
                  <c:v>Camera</c:v>
                </c:pt>
              </c:strCache>
            </c:strRef>
          </c:tx>
          <c:spPr>
            <a:solidFill>
              <a:schemeClr val="accent3"/>
            </a:solidFill>
            <a:ln>
              <a:noFill/>
            </a:ln>
            <a:effectLst/>
          </c:spPr>
          <c:invertIfNegative val="0"/>
          <c:cat>
            <c:strRef>
              <c:f>'Sitting Posture System'!$B$101:$E$101</c:f>
              <c:strCache>
                <c:ptCount val="4"/>
                <c:pt idx="0">
                  <c:v>[2007, 2010]</c:v>
                </c:pt>
                <c:pt idx="1">
                  <c:v>[2011, 2014]</c:v>
                </c:pt>
                <c:pt idx="2">
                  <c:v>[2015, 2018]</c:v>
                </c:pt>
                <c:pt idx="3">
                  <c:v>[2019, 2023]</c:v>
                </c:pt>
              </c:strCache>
            </c:strRef>
          </c:cat>
          <c:val>
            <c:numRef>
              <c:f>'Sitting Posture System'!$B$104:$E$104</c:f>
              <c:numCache>
                <c:formatCode>General</c:formatCode>
                <c:ptCount val="4"/>
                <c:pt idx="0">
                  <c:v>0</c:v>
                </c:pt>
                <c:pt idx="1">
                  <c:v>0</c:v>
                </c:pt>
                <c:pt idx="2">
                  <c:v>0</c:v>
                </c:pt>
                <c:pt idx="3">
                  <c:v>3</c:v>
                </c:pt>
              </c:numCache>
            </c:numRef>
          </c:val>
          <c:extLst>
            <c:ext xmlns:c16="http://schemas.microsoft.com/office/drawing/2014/chart" uri="{C3380CC4-5D6E-409C-BE32-E72D297353CC}">
              <c16:uniqueId val="{00000002-6964-4FE9-8FC1-80D1598E9407}"/>
            </c:ext>
          </c:extLst>
        </c:ser>
        <c:ser>
          <c:idx val="3"/>
          <c:order val="3"/>
          <c:tx>
            <c:strRef>
              <c:f>'Sitting Posture System'!$A$105</c:f>
              <c:strCache>
                <c:ptCount val="1"/>
                <c:pt idx="0">
                  <c:v>Flex Sensor</c:v>
                </c:pt>
              </c:strCache>
            </c:strRef>
          </c:tx>
          <c:spPr>
            <a:solidFill>
              <a:schemeClr val="accent4"/>
            </a:solidFill>
            <a:ln>
              <a:noFill/>
            </a:ln>
            <a:effectLst/>
          </c:spPr>
          <c:invertIfNegative val="0"/>
          <c:cat>
            <c:strRef>
              <c:f>'Sitting Posture System'!$B$101:$E$101</c:f>
              <c:strCache>
                <c:ptCount val="4"/>
                <c:pt idx="0">
                  <c:v>[2007, 2010]</c:v>
                </c:pt>
                <c:pt idx="1">
                  <c:v>[2011, 2014]</c:v>
                </c:pt>
                <c:pt idx="2">
                  <c:v>[2015, 2018]</c:v>
                </c:pt>
                <c:pt idx="3">
                  <c:v>[2019, 2023]</c:v>
                </c:pt>
              </c:strCache>
            </c:strRef>
          </c:cat>
          <c:val>
            <c:numRef>
              <c:f>'Sitting Posture System'!$B$105:$E$105</c:f>
              <c:numCache>
                <c:formatCode>General</c:formatCode>
                <c:ptCount val="4"/>
                <c:pt idx="0">
                  <c:v>0</c:v>
                </c:pt>
                <c:pt idx="1">
                  <c:v>0</c:v>
                </c:pt>
                <c:pt idx="2">
                  <c:v>0</c:v>
                </c:pt>
                <c:pt idx="3">
                  <c:v>2</c:v>
                </c:pt>
              </c:numCache>
            </c:numRef>
          </c:val>
          <c:extLst>
            <c:ext xmlns:c16="http://schemas.microsoft.com/office/drawing/2014/chart" uri="{C3380CC4-5D6E-409C-BE32-E72D297353CC}">
              <c16:uniqueId val="{00000003-6964-4FE9-8FC1-80D1598E9407}"/>
            </c:ext>
          </c:extLst>
        </c:ser>
        <c:ser>
          <c:idx val="4"/>
          <c:order val="4"/>
          <c:tx>
            <c:strRef>
              <c:f>'Sitting Posture System'!$A$106</c:f>
              <c:strCache>
                <c:ptCount val="1"/>
                <c:pt idx="0">
                  <c:v>Distance Sensor</c:v>
                </c:pt>
              </c:strCache>
            </c:strRef>
          </c:tx>
          <c:spPr>
            <a:solidFill>
              <a:schemeClr val="accent6"/>
            </a:solidFill>
            <a:ln>
              <a:noFill/>
            </a:ln>
            <a:effectLst/>
          </c:spPr>
          <c:invertIfNegative val="0"/>
          <c:cat>
            <c:strRef>
              <c:f>'Sitting Posture System'!$B$101:$E$101</c:f>
              <c:strCache>
                <c:ptCount val="4"/>
                <c:pt idx="0">
                  <c:v>[2007, 2010]</c:v>
                </c:pt>
                <c:pt idx="1">
                  <c:v>[2011, 2014]</c:v>
                </c:pt>
                <c:pt idx="2">
                  <c:v>[2015, 2018]</c:v>
                </c:pt>
                <c:pt idx="3">
                  <c:v>[2019, 2023]</c:v>
                </c:pt>
              </c:strCache>
            </c:strRef>
          </c:cat>
          <c:val>
            <c:numRef>
              <c:f>'Sitting Posture System'!$B$106:$E$106</c:f>
              <c:numCache>
                <c:formatCode>General</c:formatCode>
                <c:ptCount val="4"/>
                <c:pt idx="0">
                  <c:v>0</c:v>
                </c:pt>
                <c:pt idx="1">
                  <c:v>0</c:v>
                </c:pt>
                <c:pt idx="2">
                  <c:v>0</c:v>
                </c:pt>
                <c:pt idx="3">
                  <c:v>2</c:v>
                </c:pt>
              </c:numCache>
            </c:numRef>
          </c:val>
          <c:extLst>
            <c:ext xmlns:c16="http://schemas.microsoft.com/office/drawing/2014/chart" uri="{C3380CC4-5D6E-409C-BE32-E72D297353CC}">
              <c16:uniqueId val="{00000004-6964-4FE9-8FC1-80D1598E9407}"/>
            </c:ext>
          </c:extLst>
        </c:ser>
        <c:dLbls>
          <c:showLegendKey val="0"/>
          <c:showVal val="0"/>
          <c:showCatName val="0"/>
          <c:showSerName val="0"/>
          <c:showPercent val="0"/>
          <c:showBubbleSize val="0"/>
        </c:dLbls>
        <c:gapWidth val="77"/>
        <c:overlap val="100"/>
        <c:axId val="696241728"/>
        <c:axId val="762071583"/>
      </c:barChart>
      <c:catAx>
        <c:axId val="69624172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Publication Yea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62071583"/>
        <c:crosses val="autoZero"/>
        <c:auto val="1"/>
        <c:lblAlgn val="ctr"/>
        <c:lblOffset val="100"/>
        <c:noMultiLvlLbl val="0"/>
      </c:catAx>
      <c:valAx>
        <c:axId val="762071583"/>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Numbers of Papers Published</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9624172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ubbleChart>
        <c:varyColors val="0"/>
        <c:ser>
          <c:idx val="0"/>
          <c:order val="0"/>
          <c:spPr>
            <a:solidFill>
              <a:schemeClr val="accent1">
                <a:alpha val="75000"/>
              </a:schemeClr>
            </a:solidFill>
            <a:ln>
              <a:noFill/>
            </a:ln>
            <a:effectLst/>
          </c:spPr>
          <c:invertIfNegative val="0"/>
          <c:dLbls>
            <c:dLbl>
              <c:idx val="0"/>
              <c:layout>
                <c:manualLayout>
                  <c:x val="-0.11474165816493775"/>
                  <c:y val="3.6693616249782318E-2"/>
                </c:manualLayout>
              </c:layout>
              <c:tx>
                <c:rich>
                  <a:bodyPr/>
                  <a:lstStyle/>
                  <a:p>
                    <a:fld id="{A2A39346-CF07-4DC7-A7BD-65E0847E9A12}"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0-6E0B-4DAD-A07D-2A00371DFE94}"/>
                </c:ext>
              </c:extLst>
            </c:dLbl>
            <c:dLbl>
              <c:idx val="1"/>
              <c:layout>
                <c:manualLayout>
                  <c:x val="2.1321744232473017E-2"/>
                  <c:y val="2.2933510156114001E-2"/>
                </c:manualLayout>
              </c:layout>
              <c:tx>
                <c:rich>
                  <a:bodyPr/>
                  <a:lstStyle/>
                  <a:p>
                    <a:fld id="{83097C32-8293-406A-BA84-D62A7B8887D9}"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1-6E0B-4DAD-A07D-2A00371DFE94}"/>
                </c:ext>
              </c:extLst>
            </c:dLbl>
            <c:dLbl>
              <c:idx val="2"/>
              <c:layout>
                <c:manualLayout>
                  <c:x val="-0.17082368872204817"/>
                  <c:y val="8.2560636562010362E-2"/>
                </c:manualLayout>
              </c:layout>
              <c:tx>
                <c:rich>
                  <a:bodyPr/>
                  <a:lstStyle/>
                  <a:p>
                    <a:fld id="{DD41599A-68CF-447C-AAC3-8E4828B87E51}"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2-6E0B-4DAD-A07D-2A00371DFE94}"/>
                </c:ext>
              </c:extLst>
            </c:dLbl>
            <c:dLbl>
              <c:idx val="3"/>
              <c:layout>
                <c:manualLayout>
                  <c:x val="-0.12602927927483487"/>
                  <c:y val="8.256063656201032E-2"/>
                </c:manualLayout>
              </c:layout>
              <c:tx>
                <c:rich>
                  <a:bodyPr/>
                  <a:lstStyle/>
                  <a:p>
                    <a:fld id="{E62DCA28-7704-479A-BE99-851A8BD1C788}"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3-6E0B-4DAD-A07D-2A00371DFE94}"/>
                </c:ext>
              </c:extLst>
            </c:dLbl>
            <c:dLbl>
              <c:idx val="4"/>
              <c:layout>
                <c:manualLayout>
                  <c:x val="8.858242467336587E-2"/>
                  <c:y val="-4.5867020312228002E-2"/>
                </c:manualLayout>
              </c:layout>
              <c:tx>
                <c:rich>
                  <a:bodyPr/>
                  <a:lstStyle/>
                  <a:p>
                    <a:fld id="{5C236F03-4BFF-4861-BC2B-DC0C101BE194}"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4-6E0B-4DAD-A07D-2A00371DFE94}"/>
                </c:ext>
              </c:extLst>
            </c:dLbl>
            <c:dLbl>
              <c:idx val="5"/>
              <c:layout>
                <c:manualLayout>
                  <c:x val="-1.363346245437069E-3"/>
                  <c:y val="-3.2106914218559643E-2"/>
                </c:manualLayout>
              </c:layout>
              <c:tx>
                <c:rich>
                  <a:bodyPr/>
                  <a:lstStyle/>
                  <a:p>
                    <a:fld id="{31D45FEB-CB87-4759-8047-87BFDC4CD8E7}"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5-6E0B-4DAD-A07D-2A00371DFE94}"/>
                </c:ext>
              </c:extLst>
            </c:dLbl>
            <c:dLbl>
              <c:idx val="6"/>
              <c:layout>
                <c:manualLayout>
                  <c:x val="-0.11944693484989712"/>
                  <c:y val="-0.1009074446869016"/>
                </c:manualLayout>
              </c:layout>
              <c:tx>
                <c:rich>
                  <a:bodyPr/>
                  <a:lstStyle/>
                  <a:p>
                    <a:fld id="{7E7A4A37-B856-4C99-B74A-33964E064574}"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6-6E0B-4DAD-A07D-2A00371DFE94}"/>
                </c:ext>
              </c:extLst>
            </c:dLbl>
            <c:dLbl>
              <c:idx val="7"/>
              <c:layout>
                <c:manualLayout>
                  <c:x val="-0.12127949321582869"/>
                  <c:y val="-5.5040424374673561E-2"/>
                </c:manualLayout>
              </c:layout>
              <c:tx>
                <c:rich>
                  <a:bodyPr/>
                  <a:lstStyle/>
                  <a:p>
                    <a:fld id="{8F52AF67-6E02-4B99-A0AF-28AF3DE21342}"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7-6E0B-4DAD-A07D-2A00371DFE94}"/>
                </c:ext>
              </c:extLst>
            </c:dLbl>
            <c:dLbl>
              <c:idx val="8"/>
              <c:layout>
                <c:manualLayout>
                  <c:x val="1.124727763785463E-2"/>
                  <c:y val="4.5867020312228002E-2"/>
                </c:manualLayout>
              </c:layout>
              <c:tx>
                <c:rich>
                  <a:bodyPr/>
                  <a:lstStyle/>
                  <a:p>
                    <a:fld id="{3BF95213-E0A7-40AA-9DED-3610AA231814}"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8-6E0B-4DAD-A07D-2A00371DFE94}"/>
                </c:ext>
              </c:extLst>
            </c:dLbl>
            <c:dLbl>
              <c:idx val="9"/>
              <c:layout>
                <c:manualLayout>
                  <c:x val="-0.17754745455713503"/>
                  <c:y val="-7.7973934530787603E-2"/>
                </c:manualLayout>
              </c:layout>
              <c:tx>
                <c:rich>
                  <a:bodyPr/>
                  <a:lstStyle/>
                  <a:p>
                    <a:fld id="{8E2F3D77-72CA-4DBA-8B97-DD45300029AF}"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9-6E0B-4DAD-A07D-2A00371DFE94}"/>
                </c:ext>
              </c:extLst>
            </c:dLbl>
            <c:dLbl>
              <c:idx val="10"/>
              <c:layout>
                <c:manualLayout>
                  <c:x val="-0.13440585105333433"/>
                  <c:y val="7.1517082858928327E-2"/>
                </c:manualLayout>
              </c:layout>
              <c:tx>
                <c:rich>
                  <a:bodyPr/>
                  <a:lstStyle/>
                  <a:p>
                    <a:fld id="{42435F15-65DF-4C8E-8030-D087F6B1C972}"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A-6E0B-4DAD-A07D-2A00371DFE94}"/>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ctr"/>
            <c:showLegendKey val="0"/>
            <c:showVal val="0"/>
            <c:showCatName val="0"/>
            <c:showSerName val="0"/>
            <c:showPercent val="0"/>
            <c:showBubbleSize val="0"/>
            <c:showLeaderLines val="0"/>
            <c:extLst>
              <c:ext xmlns:c15="http://schemas.microsoft.com/office/drawing/2012/chart" uri="{CE6537A1-D6FC-4f65-9D91-7224C49458BB}">
                <c15:showDataLabelsRange val="1"/>
                <c15:showLeaderLines val="1"/>
                <c15:leaderLines>
                  <c:spPr>
                    <a:ln w="9525" cap="flat" cmpd="sng" algn="ctr">
                      <a:solidFill>
                        <a:schemeClr val="tx1">
                          <a:lumMod val="35000"/>
                          <a:lumOff val="65000"/>
                        </a:schemeClr>
                      </a:solidFill>
                      <a:round/>
                    </a:ln>
                    <a:effectLst/>
                  </c:spPr>
                </c15:leaderLines>
              </c:ext>
            </c:extLst>
          </c:dLbls>
          <c:xVal>
            <c:numRef>
              <c:f>'Sitting Posture System'!$B$72:$B$82</c:f>
              <c:numCache>
                <c:formatCode>General</c:formatCode>
                <c:ptCount val="11"/>
                <c:pt idx="0">
                  <c:v>7.75</c:v>
                </c:pt>
                <c:pt idx="1">
                  <c:v>9.5</c:v>
                </c:pt>
                <c:pt idx="2">
                  <c:v>5.666666666666667</c:v>
                </c:pt>
                <c:pt idx="3">
                  <c:v>7.4</c:v>
                </c:pt>
                <c:pt idx="4">
                  <c:v>8.3333333333333339</c:v>
                </c:pt>
                <c:pt idx="5">
                  <c:v>8</c:v>
                </c:pt>
                <c:pt idx="6">
                  <c:v>6</c:v>
                </c:pt>
                <c:pt idx="7">
                  <c:v>15</c:v>
                </c:pt>
                <c:pt idx="8">
                  <c:v>8</c:v>
                </c:pt>
                <c:pt idx="9">
                  <c:v>10</c:v>
                </c:pt>
                <c:pt idx="10">
                  <c:v>4</c:v>
                </c:pt>
              </c:numCache>
            </c:numRef>
          </c:xVal>
          <c:yVal>
            <c:numRef>
              <c:f>'Sitting Posture System'!$C$72:$C$82</c:f>
              <c:numCache>
                <c:formatCode>0.00%</c:formatCode>
                <c:ptCount val="11"/>
                <c:pt idx="0">
                  <c:v>0.94724000000000008</c:v>
                </c:pt>
                <c:pt idx="1">
                  <c:v>0.95250000000000001</c:v>
                </c:pt>
                <c:pt idx="2">
                  <c:v>0.94235000000000002</c:v>
                </c:pt>
                <c:pt idx="3">
                  <c:v>0.89128333333333332</c:v>
                </c:pt>
                <c:pt idx="4">
                  <c:v>0.96329999999999993</c:v>
                </c:pt>
                <c:pt idx="5">
                  <c:v>0.98520000000000008</c:v>
                </c:pt>
                <c:pt idx="6">
                  <c:v>0.95669999999999999</c:v>
                </c:pt>
                <c:pt idx="7">
                  <c:v>0.88519999999999999</c:v>
                </c:pt>
                <c:pt idx="8">
                  <c:v>0.91679999999999995</c:v>
                </c:pt>
                <c:pt idx="9" formatCode="0%">
                  <c:v>0.78</c:v>
                </c:pt>
                <c:pt idx="10">
                  <c:v>0.99029999999999996</c:v>
                </c:pt>
              </c:numCache>
            </c:numRef>
          </c:yVal>
          <c:bubbleSize>
            <c:numRef>
              <c:f>'Sitting Posture System'!$D$72:$D$82</c:f>
              <c:numCache>
                <c:formatCode>General</c:formatCode>
                <c:ptCount val="11"/>
                <c:pt idx="0">
                  <c:v>8.6666666666666661</c:v>
                </c:pt>
                <c:pt idx="1">
                  <c:v>23</c:v>
                </c:pt>
                <c:pt idx="2">
                  <c:v>12</c:v>
                </c:pt>
                <c:pt idx="3">
                  <c:v>38.25</c:v>
                </c:pt>
                <c:pt idx="4">
                  <c:v>24.333333333333332</c:v>
                </c:pt>
                <c:pt idx="5">
                  <c:v>14.5</c:v>
                </c:pt>
                <c:pt idx="6">
                  <c:v>40</c:v>
                </c:pt>
                <c:pt idx="7">
                  <c:v>19</c:v>
                </c:pt>
                <c:pt idx="8">
                  <c:v>40</c:v>
                </c:pt>
                <c:pt idx="9">
                  <c:v>20</c:v>
                </c:pt>
                <c:pt idx="10">
                  <c:v>32</c:v>
                </c:pt>
              </c:numCache>
            </c:numRef>
          </c:bubbleSize>
          <c:bubble3D val="0"/>
          <c:extLst>
            <c:ext xmlns:c15="http://schemas.microsoft.com/office/drawing/2012/chart" uri="{02D57815-91ED-43cb-92C2-25804820EDAC}">
              <c15:datalabelsRange>
                <c15:f>'Sitting Posture System'!$A$72:$A$82</c15:f>
                <c15:dlblRangeCache>
                  <c:ptCount val="11"/>
                  <c:pt idx="0">
                    <c:v>CNN</c:v>
                  </c:pt>
                  <c:pt idx="1">
                    <c:v>KNN</c:v>
                  </c:pt>
                  <c:pt idx="2">
                    <c:v>Decision Tree</c:v>
                  </c:pt>
                  <c:pt idx="3">
                    <c:v>ANN</c:v>
                  </c:pt>
                  <c:pt idx="4">
                    <c:v>Random Forest</c:v>
                  </c:pt>
                  <c:pt idx="5">
                    <c:v>SVM</c:v>
                  </c:pt>
                  <c:pt idx="6">
                    <c:v>SOM (ISOM-SPR)</c:v>
                  </c:pt>
                  <c:pt idx="7">
                    <c:v>SNN</c:v>
                  </c:pt>
                  <c:pt idx="8">
                    <c:v>EMN</c:v>
                  </c:pt>
                  <c:pt idx="9">
                    <c:v>SimpleLogistic</c:v>
                  </c:pt>
                  <c:pt idx="10">
                    <c:v>LightGBM </c:v>
                  </c:pt>
                </c15:dlblRangeCache>
              </c15:datalabelsRange>
            </c:ext>
            <c:ext xmlns:c16="http://schemas.microsoft.com/office/drawing/2014/chart" uri="{C3380CC4-5D6E-409C-BE32-E72D297353CC}">
              <c16:uniqueId val="{0000000B-6E0B-4DAD-A07D-2A00371DFE94}"/>
            </c:ext>
          </c:extLst>
        </c:ser>
        <c:dLbls>
          <c:showLegendKey val="0"/>
          <c:showVal val="0"/>
          <c:showCatName val="0"/>
          <c:showSerName val="0"/>
          <c:showPercent val="0"/>
          <c:showBubbleSize val="0"/>
        </c:dLbls>
        <c:bubbleScale val="30"/>
        <c:showNegBubbles val="0"/>
        <c:axId val="1764869535"/>
        <c:axId val="1094205999"/>
      </c:bubbleChart>
      <c:valAx>
        <c:axId val="1764869535"/>
        <c:scaling>
          <c:orientation val="minMax"/>
          <c:min val="2"/>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Number of Posture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94205999"/>
        <c:crosses val="autoZero"/>
        <c:crossBetween val="midCat"/>
      </c:valAx>
      <c:valAx>
        <c:axId val="1094205999"/>
        <c:scaling>
          <c:orientation val="minMax"/>
          <c:max val="1.04"/>
          <c:min val="0.70000000000000007"/>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Accuracy</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64869535"/>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69">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alpha val="75000"/>
        </a:schemeClr>
      </a:solidFill>
    </cs:spPr>
  </cs:dataPoint>
  <cs:dataPoint3D>
    <cs:lnRef idx="0"/>
    <cs:fillRef idx="1">
      <cs:styleClr val="auto"/>
    </cs:fillRef>
    <cs:effectRef idx="0"/>
    <cs:fontRef idx="minor">
      <a:schemeClr val="tx1"/>
    </cs:fontRef>
    <cs:spPr>
      <a:solidFill>
        <a:schemeClr val="phClr">
          <a:alpha val="75000"/>
        </a:schemeClr>
      </a:solidFill>
    </cs:spPr>
  </cs:dataPoint3D>
  <cs:dataPointLine>
    <cs:lnRef idx="0">
      <cs:styleClr val="auto"/>
    </cs:lnRef>
    <cs:fillRef idx="1"/>
    <cs:effectRef idx="0"/>
    <cs:fontRef idx="minor">
      <a:schemeClr val="tx1"/>
    </cs:fontRef>
    <cs:spPr>
      <a:ln w="19050" cap="rnd">
        <a:solidFill>
          <a:schemeClr val="phClr">
            <a:alpha val="50000"/>
          </a:scheme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3B87F9D-2725-4ACD-BE0C-19868C8D1997}">
  <ds:schemaRefs>
    <ds:schemaRef ds:uri="http://schemas.openxmlformats.org/officeDocument/2006/bibliography"/>
  </ds:schemaRefs>
</ds:datastoreItem>
</file>

<file path=docMetadata/LabelInfo.xml><?xml version="1.0" encoding="utf-8"?>
<clbl:labelList xmlns:clbl="http://schemas.microsoft.com/office/2020/mipLabelMetadata">
  <clbl:label id="{553f0066-c24e-444c-9c2a-7427c31ebeab}" enabled="1" method="Standard" siteId="{e5aafe7c-971b-4ab7-b039-141ad36acec0}" removed="0"/>
</clbl:labelList>
</file>

<file path=docProps/app.xml><?xml version="1.0" encoding="utf-8"?>
<Properties xmlns="http://schemas.openxmlformats.org/officeDocument/2006/extended-properties" xmlns:vt="http://schemas.openxmlformats.org/officeDocument/2006/docPropsVTypes">
  <Template>sensors-template.dot</Template>
  <TotalTime>7108</TotalTime>
  <Pages>18</Pages>
  <Words>31770</Words>
  <Characters>181092</Characters>
  <Application>Microsoft Office Word</Application>
  <DocSecurity>0</DocSecurity>
  <Lines>1509</Lines>
  <Paragraphs>424</Paragraphs>
  <ScaleCrop>false</ScaleCrop>
  <HeadingPairs>
    <vt:vector size="2" baseType="variant">
      <vt:variant>
        <vt:lpstr>Title</vt:lpstr>
      </vt:variant>
      <vt:variant>
        <vt:i4>1</vt:i4>
      </vt:variant>
    </vt:vector>
  </HeadingPairs>
  <TitlesOfParts>
    <vt:vector size="1" baseType="lpstr">
      <vt:lpstr>Type of the Paper (Article</vt:lpstr>
    </vt:vector>
  </TitlesOfParts>
  <Company/>
  <LinksUpToDate>false</LinksUpToDate>
  <CharactersWithSpaces>2124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of the Paper (Article</dc:title>
  <dc:subject/>
  <dc:creator>David Odesola</dc:creator>
  <cp:keywords/>
  <dc:description/>
  <cp:lastModifiedBy>Odesola D F (FCES)</cp:lastModifiedBy>
  <cp:revision>258</cp:revision>
  <dcterms:created xsi:type="dcterms:W3CDTF">2024-01-18T09:54:00Z</dcterms:created>
  <dcterms:modified xsi:type="dcterms:W3CDTF">2024-02-20T06: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XC9cm4F7"/&gt;&lt;style id="http://www.zotero.org/styles/multidisciplinary-digital-publishing-institute" hasBibliography="1" bibliographyStyleHasBeenSet="1"/&gt;&lt;prefs&gt;&lt;pref name="fieldType" value="Field"</vt:lpwstr>
  </property>
  <property fmtid="{D5CDD505-2E9C-101B-9397-08002B2CF9AE}" pid="3" name="ZOTERO_PREF_2">
    <vt:lpwstr>/&gt;&lt;/prefs&gt;&lt;/data&gt;</vt:lpwstr>
  </property>
</Properties>
</file>